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AC30D9" w:rsidRPr="00537868" w:rsidRDefault="00AC30D9"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AC30D9" w:rsidRPr="00537868" w:rsidRDefault="00AC30D9"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AC30D9" w:rsidRPr="00537868" w:rsidRDefault="00AC30D9" w:rsidP="00211FC0">
                            <w:pPr>
                              <w:pStyle w:val="PDGNoms"/>
                            </w:pPr>
                            <w:r w:rsidRPr="00537868">
                              <w:t>Expert n° 1 :</w:t>
                            </w:r>
                          </w:p>
                          <w:p w14:paraId="22524B79" w14:textId="4F548DE0" w:rsidR="00AC30D9" w:rsidRPr="00537868" w:rsidRDefault="00AC30D9"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AC30D9" w:rsidRPr="00537868" w:rsidRDefault="00AC30D9" w:rsidP="00211FC0">
                      <w:pPr>
                        <w:pStyle w:val="PDGNoms"/>
                      </w:pPr>
                      <w:r w:rsidRPr="00537868">
                        <w:t>Expert n° 1 :</w:t>
                      </w:r>
                    </w:p>
                    <w:p w14:paraId="22524B79" w14:textId="4F548DE0" w:rsidR="00AC30D9" w:rsidRPr="00537868" w:rsidRDefault="00AC30D9" w:rsidP="00211FC0">
                      <w:pPr>
                        <w:pStyle w:val="PDGNoms"/>
                        <w:rPr>
                          <w:b/>
                          <w:bCs/>
                        </w:rPr>
                      </w:pPr>
                      <w:r w:rsidRPr="00537868">
                        <w:rPr>
                          <w:b/>
                          <w:bCs/>
                        </w:rPr>
                        <w:t>Emilien Coulinge</w:t>
                      </w:r>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AC30D9" w:rsidRPr="00537868" w:rsidRDefault="00AC30D9" w:rsidP="00211FC0">
                            <w:pPr>
                              <w:pStyle w:val="PDGNoms"/>
                            </w:pPr>
                            <w:r w:rsidRPr="00537868">
                              <w:t>Réalisé par :</w:t>
                            </w:r>
                          </w:p>
                          <w:p w14:paraId="56A7B5D3" w14:textId="77777777" w:rsidR="00AC30D9" w:rsidRPr="00537868" w:rsidRDefault="00AC30D9"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AC30D9" w:rsidRPr="00537868" w:rsidRDefault="00AC30D9" w:rsidP="00211FC0">
                      <w:pPr>
                        <w:pStyle w:val="PDGNoms"/>
                      </w:pPr>
                      <w:r w:rsidRPr="00537868">
                        <w:t>Réalisé par :</w:t>
                      </w:r>
                    </w:p>
                    <w:p w14:paraId="56A7B5D3" w14:textId="77777777" w:rsidR="00AC30D9" w:rsidRPr="00537868" w:rsidRDefault="00AC30D9"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AC30D9" w:rsidRPr="00537868" w:rsidRDefault="00AC30D9" w:rsidP="00211FC0">
                            <w:pPr>
                              <w:pStyle w:val="PDGNoms"/>
                            </w:pPr>
                            <w:r w:rsidRPr="00537868">
                              <w:t>Maître de diplôme :</w:t>
                            </w:r>
                          </w:p>
                          <w:p w14:paraId="5EC238BD" w14:textId="3BC2315D" w:rsidR="00AC30D9" w:rsidRPr="00537868" w:rsidRDefault="00AC30D9" w:rsidP="00211FC0">
                            <w:pPr>
                              <w:pStyle w:val="PDGNoms"/>
                              <w:rPr>
                                <w:b/>
                              </w:rPr>
                            </w:pPr>
                            <w:r w:rsidRPr="00537868">
                              <w:rPr>
                                <w:b/>
                              </w:rPr>
                              <w:t xml:space="preserve">Philippe </w:t>
                            </w:r>
                            <w:proofErr w:type="spellStart"/>
                            <w:r w:rsidRPr="00537868">
                              <w:rPr>
                                <w:b/>
                              </w:rPr>
                              <w:t>Bove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AC30D9" w:rsidRPr="00537868" w:rsidRDefault="00AC30D9" w:rsidP="00211FC0">
                      <w:pPr>
                        <w:pStyle w:val="PDGNoms"/>
                      </w:pPr>
                      <w:r w:rsidRPr="00537868">
                        <w:t>Maître de diplôme :</w:t>
                      </w:r>
                    </w:p>
                    <w:p w14:paraId="5EC238BD" w14:textId="3BC2315D" w:rsidR="00AC30D9" w:rsidRPr="00537868" w:rsidRDefault="00AC30D9"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AC30D9" w:rsidRPr="00537868" w:rsidRDefault="00AC30D9" w:rsidP="00211FC0">
                            <w:pPr>
                              <w:pStyle w:val="PDGNoms"/>
                            </w:pPr>
                            <w:r w:rsidRPr="00537868">
                              <w:t>Expert n° 2 :</w:t>
                            </w:r>
                          </w:p>
                          <w:p w14:paraId="1BB2C3E9" w14:textId="181BF1C6" w:rsidR="00AC30D9" w:rsidRPr="00537868" w:rsidRDefault="00AC30D9"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AC30D9" w:rsidRPr="00537868" w:rsidRDefault="00AC30D9" w:rsidP="00211FC0">
                      <w:pPr>
                        <w:pStyle w:val="PDGNoms"/>
                      </w:pPr>
                      <w:r w:rsidRPr="00537868">
                        <w:t>Expert n° 2 :</w:t>
                      </w:r>
                    </w:p>
                    <w:p w14:paraId="1BB2C3E9" w14:textId="181BF1C6" w:rsidR="00AC30D9" w:rsidRPr="00537868" w:rsidRDefault="00AC30D9" w:rsidP="00211FC0">
                      <w:pPr>
                        <w:pStyle w:val="PDGNoms"/>
                        <w:rPr>
                          <w:b/>
                          <w:bCs/>
                        </w:rPr>
                      </w:pPr>
                      <w:r w:rsidRPr="00537868">
                        <w:rPr>
                          <w:b/>
                          <w:bCs/>
                        </w:rPr>
                        <w:t>Daniel Bommottet</w:t>
                      </w:r>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40B15FEA" w14:textId="38DDA819" w:rsidR="00902FEB" w:rsidRDefault="008211FE">
          <w:pPr>
            <w:pStyle w:val="TM1"/>
            <w:tabs>
              <w:tab w:val="right" w:pos="9062"/>
            </w:tabs>
            <w:rPr>
              <w:rFonts w:asciiTheme="minorHAnsi" w:hAnsiTheme="minorHAnsi" w:cstheme="minorBidi"/>
              <w:noProof/>
            </w:rPr>
          </w:pPr>
          <w:r>
            <w:fldChar w:fldCharType="begin"/>
          </w:r>
          <w:r>
            <w:instrText xml:space="preserve"> TOC \o "1-3" \h \z \u </w:instrText>
          </w:r>
          <w:r>
            <w:fldChar w:fldCharType="separate"/>
          </w:r>
          <w:hyperlink w:anchor="_Toc146607232" w:history="1">
            <w:r w:rsidR="00902FEB" w:rsidRPr="000D3F1D">
              <w:rPr>
                <w:rStyle w:val="Lienhypertexte"/>
                <w:noProof/>
              </w:rPr>
              <w:t>1 Introduction</w:t>
            </w:r>
            <w:r w:rsidR="00902FEB">
              <w:rPr>
                <w:noProof/>
                <w:webHidden/>
              </w:rPr>
              <w:tab/>
            </w:r>
            <w:r w:rsidR="00902FEB">
              <w:rPr>
                <w:noProof/>
                <w:webHidden/>
              </w:rPr>
              <w:fldChar w:fldCharType="begin"/>
            </w:r>
            <w:r w:rsidR="00902FEB">
              <w:rPr>
                <w:noProof/>
                <w:webHidden/>
              </w:rPr>
              <w:instrText xml:space="preserve"> PAGEREF _Toc146607232 \h </w:instrText>
            </w:r>
            <w:r w:rsidR="00902FEB">
              <w:rPr>
                <w:noProof/>
                <w:webHidden/>
              </w:rPr>
            </w:r>
            <w:r w:rsidR="00902FEB">
              <w:rPr>
                <w:noProof/>
                <w:webHidden/>
              </w:rPr>
              <w:fldChar w:fldCharType="separate"/>
            </w:r>
            <w:r w:rsidR="009F5883">
              <w:rPr>
                <w:noProof/>
                <w:webHidden/>
              </w:rPr>
              <w:t>7</w:t>
            </w:r>
            <w:r w:rsidR="00902FEB">
              <w:rPr>
                <w:noProof/>
                <w:webHidden/>
              </w:rPr>
              <w:fldChar w:fldCharType="end"/>
            </w:r>
          </w:hyperlink>
        </w:p>
        <w:p w14:paraId="6FB96BAC" w14:textId="5D1428B4" w:rsidR="00902FEB" w:rsidRDefault="00C57B29">
          <w:pPr>
            <w:pStyle w:val="TM2"/>
            <w:tabs>
              <w:tab w:val="right" w:pos="9062"/>
            </w:tabs>
            <w:rPr>
              <w:rFonts w:asciiTheme="minorHAnsi" w:hAnsiTheme="minorHAnsi" w:cstheme="minorBidi"/>
              <w:noProof/>
            </w:rPr>
          </w:pPr>
          <w:hyperlink w:anchor="_Toc146607233" w:history="1">
            <w:r w:rsidR="00902FEB" w:rsidRPr="000D3F1D">
              <w:rPr>
                <w:rStyle w:val="Lienhypertexte"/>
                <w:noProof/>
              </w:rPr>
              <w:t>1.1 Contexte</w:t>
            </w:r>
            <w:r w:rsidR="00902FEB">
              <w:rPr>
                <w:noProof/>
                <w:webHidden/>
              </w:rPr>
              <w:tab/>
            </w:r>
            <w:r w:rsidR="00902FEB">
              <w:rPr>
                <w:noProof/>
                <w:webHidden/>
              </w:rPr>
              <w:fldChar w:fldCharType="begin"/>
            </w:r>
            <w:r w:rsidR="00902FEB">
              <w:rPr>
                <w:noProof/>
                <w:webHidden/>
              </w:rPr>
              <w:instrText xml:space="preserve"> PAGEREF _Toc146607233 \h </w:instrText>
            </w:r>
            <w:r w:rsidR="00902FEB">
              <w:rPr>
                <w:noProof/>
                <w:webHidden/>
              </w:rPr>
            </w:r>
            <w:r w:rsidR="00902FEB">
              <w:rPr>
                <w:noProof/>
                <w:webHidden/>
              </w:rPr>
              <w:fldChar w:fldCharType="separate"/>
            </w:r>
            <w:r w:rsidR="009F5883">
              <w:rPr>
                <w:noProof/>
                <w:webHidden/>
              </w:rPr>
              <w:t>7</w:t>
            </w:r>
            <w:r w:rsidR="00902FEB">
              <w:rPr>
                <w:noProof/>
                <w:webHidden/>
              </w:rPr>
              <w:fldChar w:fldCharType="end"/>
            </w:r>
          </w:hyperlink>
        </w:p>
        <w:p w14:paraId="37649341" w14:textId="3165AAA8" w:rsidR="00902FEB" w:rsidRDefault="00C57B29">
          <w:pPr>
            <w:pStyle w:val="TM2"/>
            <w:tabs>
              <w:tab w:val="right" w:pos="9062"/>
            </w:tabs>
            <w:rPr>
              <w:rFonts w:asciiTheme="minorHAnsi" w:hAnsiTheme="minorHAnsi" w:cstheme="minorBidi"/>
              <w:noProof/>
            </w:rPr>
          </w:pPr>
          <w:hyperlink w:anchor="_Toc146607234" w:history="1">
            <w:r w:rsidR="00902FEB" w:rsidRPr="000D3F1D">
              <w:rPr>
                <w:rStyle w:val="Lienhypertexte"/>
                <w:noProof/>
              </w:rPr>
              <w:t>1.2 But du projet</w:t>
            </w:r>
            <w:r w:rsidR="00902FEB">
              <w:rPr>
                <w:noProof/>
                <w:webHidden/>
              </w:rPr>
              <w:tab/>
            </w:r>
            <w:r w:rsidR="00902FEB">
              <w:rPr>
                <w:noProof/>
                <w:webHidden/>
              </w:rPr>
              <w:fldChar w:fldCharType="begin"/>
            </w:r>
            <w:r w:rsidR="00902FEB">
              <w:rPr>
                <w:noProof/>
                <w:webHidden/>
              </w:rPr>
              <w:instrText xml:space="preserve"> PAGEREF _Toc146607234 \h </w:instrText>
            </w:r>
            <w:r w:rsidR="00902FEB">
              <w:rPr>
                <w:noProof/>
                <w:webHidden/>
              </w:rPr>
            </w:r>
            <w:r w:rsidR="00902FEB">
              <w:rPr>
                <w:noProof/>
                <w:webHidden/>
              </w:rPr>
              <w:fldChar w:fldCharType="separate"/>
            </w:r>
            <w:r w:rsidR="009F5883">
              <w:rPr>
                <w:noProof/>
                <w:webHidden/>
              </w:rPr>
              <w:t>7</w:t>
            </w:r>
            <w:r w:rsidR="00902FEB">
              <w:rPr>
                <w:noProof/>
                <w:webHidden/>
              </w:rPr>
              <w:fldChar w:fldCharType="end"/>
            </w:r>
          </w:hyperlink>
        </w:p>
        <w:p w14:paraId="28720280" w14:textId="4928B0D7" w:rsidR="00902FEB" w:rsidRDefault="00C57B29">
          <w:pPr>
            <w:pStyle w:val="TM2"/>
            <w:tabs>
              <w:tab w:val="right" w:pos="9062"/>
            </w:tabs>
            <w:rPr>
              <w:rFonts w:asciiTheme="minorHAnsi" w:hAnsiTheme="minorHAnsi" w:cstheme="minorBidi"/>
              <w:noProof/>
            </w:rPr>
          </w:pPr>
          <w:hyperlink w:anchor="_Toc146607235" w:history="1">
            <w:r w:rsidR="00902FEB" w:rsidRPr="000D3F1D">
              <w:rPr>
                <w:rStyle w:val="Lienhypertexte"/>
                <w:noProof/>
              </w:rPr>
              <w:t>1.3 Organisation</w:t>
            </w:r>
            <w:r w:rsidR="00902FEB">
              <w:rPr>
                <w:noProof/>
                <w:webHidden/>
              </w:rPr>
              <w:tab/>
            </w:r>
            <w:r w:rsidR="00902FEB">
              <w:rPr>
                <w:noProof/>
                <w:webHidden/>
              </w:rPr>
              <w:fldChar w:fldCharType="begin"/>
            </w:r>
            <w:r w:rsidR="00902FEB">
              <w:rPr>
                <w:noProof/>
                <w:webHidden/>
              </w:rPr>
              <w:instrText xml:space="preserve"> PAGEREF _Toc146607235 \h </w:instrText>
            </w:r>
            <w:r w:rsidR="00902FEB">
              <w:rPr>
                <w:noProof/>
                <w:webHidden/>
              </w:rPr>
            </w:r>
            <w:r w:rsidR="00902FEB">
              <w:rPr>
                <w:noProof/>
                <w:webHidden/>
              </w:rPr>
              <w:fldChar w:fldCharType="separate"/>
            </w:r>
            <w:r w:rsidR="009F5883">
              <w:rPr>
                <w:noProof/>
                <w:webHidden/>
              </w:rPr>
              <w:t>7</w:t>
            </w:r>
            <w:r w:rsidR="00902FEB">
              <w:rPr>
                <w:noProof/>
                <w:webHidden/>
              </w:rPr>
              <w:fldChar w:fldCharType="end"/>
            </w:r>
          </w:hyperlink>
        </w:p>
        <w:p w14:paraId="38D6B2D4" w14:textId="7676ECE4" w:rsidR="00902FEB" w:rsidRDefault="00C57B29">
          <w:pPr>
            <w:pStyle w:val="TM1"/>
            <w:tabs>
              <w:tab w:val="right" w:pos="9062"/>
            </w:tabs>
            <w:rPr>
              <w:rFonts w:asciiTheme="minorHAnsi" w:hAnsiTheme="minorHAnsi" w:cstheme="minorBidi"/>
              <w:noProof/>
            </w:rPr>
          </w:pPr>
          <w:hyperlink w:anchor="_Toc146607236" w:history="1">
            <w:r w:rsidR="00902FEB" w:rsidRPr="000D3F1D">
              <w:rPr>
                <w:rStyle w:val="Lienhypertexte"/>
                <w:noProof/>
              </w:rPr>
              <w:t>2 Conception</w:t>
            </w:r>
            <w:r w:rsidR="00902FEB">
              <w:rPr>
                <w:noProof/>
                <w:webHidden/>
              </w:rPr>
              <w:tab/>
            </w:r>
            <w:r w:rsidR="00902FEB">
              <w:rPr>
                <w:noProof/>
                <w:webHidden/>
              </w:rPr>
              <w:fldChar w:fldCharType="begin"/>
            </w:r>
            <w:r w:rsidR="00902FEB">
              <w:rPr>
                <w:noProof/>
                <w:webHidden/>
              </w:rPr>
              <w:instrText xml:space="preserve"> PAGEREF _Toc146607236 \h </w:instrText>
            </w:r>
            <w:r w:rsidR="00902FEB">
              <w:rPr>
                <w:noProof/>
                <w:webHidden/>
              </w:rPr>
            </w:r>
            <w:r w:rsidR="00902FEB">
              <w:rPr>
                <w:noProof/>
                <w:webHidden/>
              </w:rPr>
              <w:fldChar w:fldCharType="separate"/>
            </w:r>
            <w:r w:rsidR="009F5883">
              <w:rPr>
                <w:noProof/>
                <w:webHidden/>
              </w:rPr>
              <w:t>8</w:t>
            </w:r>
            <w:r w:rsidR="00902FEB">
              <w:rPr>
                <w:noProof/>
                <w:webHidden/>
              </w:rPr>
              <w:fldChar w:fldCharType="end"/>
            </w:r>
          </w:hyperlink>
        </w:p>
        <w:p w14:paraId="1F97500D" w14:textId="60AF1E52" w:rsidR="00902FEB" w:rsidRDefault="00C57B29">
          <w:pPr>
            <w:pStyle w:val="TM2"/>
            <w:tabs>
              <w:tab w:val="right" w:pos="9062"/>
            </w:tabs>
            <w:rPr>
              <w:rFonts w:asciiTheme="minorHAnsi" w:hAnsiTheme="minorHAnsi" w:cstheme="minorBidi"/>
              <w:noProof/>
            </w:rPr>
          </w:pPr>
          <w:hyperlink w:anchor="_Toc146607237" w:history="1">
            <w:r w:rsidR="00902FEB" w:rsidRPr="000D3F1D">
              <w:rPr>
                <w:rStyle w:val="Lienhypertexte"/>
                <w:noProof/>
              </w:rPr>
              <w:t>2.1 Schéma-bloc du système</w:t>
            </w:r>
            <w:r w:rsidR="00902FEB">
              <w:rPr>
                <w:noProof/>
                <w:webHidden/>
              </w:rPr>
              <w:tab/>
            </w:r>
            <w:r w:rsidR="00902FEB">
              <w:rPr>
                <w:noProof/>
                <w:webHidden/>
              </w:rPr>
              <w:fldChar w:fldCharType="begin"/>
            </w:r>
            <w:r w:rsidR="00902FEB">
              <w:rPr>
                <w:noProof/>
                <w:webHidden/>
              </w:rPr>
              <w:instrText xml:space="preserve"> PAGEREF _Toc146607237 \h </w:instrText>
            </w:r>
            <w:r w:rsidR="00902FEB">
              <w:rPr>
                <w:noProof/>
                <w:webHidden/>
              </w:rPr>
            </w:r>
            <w:r w:rsidR="00902FEB">
              <w:rPr>
                <w:noProof/>
                <w:webHidden/>
              </w:rPr>
              <w:fldChar w:fldCharType="separate"/>
            </w:r>
            <w:r w:rsidR="009F5883">
              <w:rPr>
                <w:noProof/>
                <w:webHidden/>
              </w:rPr>
              <w:t>8</w:t>
            </w:r>
            <w:r w:rsidR="00902FEB">
              <w:rPr>
                <w:noProof/>
                <w:webHidden/>
              </w:rPr>
              <w:fldChar w:fldCharType="end"/>
            </w:r>
          </w:hyperlink>
        </w:p>
        <w:p w14:paraId="0AE6BED2" w14:textId="479263D1" w:rsidR="00902FEB" w:rsidRDefault="00C57B29">
          <w:pPr>
            <w:pStyle w:val="TM2"/>
            <w:tabs>
              <w:tab w:val="right" w:pos="9062"/>
            </w:tabs>
            <w:rPr>
              <w:rFonts w:asciiTheme="minorHAnsi" w:hAnsiTheme="minorHAnsi" w:cstheme="minorBidi"/>
              <w:noProof/>
            </w:rPr>
          </w:pPr>
          <w:hyperlink w:anchor="_Toc146607238" w:history="1">
            <w:r w:rsidR="00902FEB" w:rsidRPr="000D3F1D">
              <w:rPr>
                <w:rStyle w:val="Lienhypertexte"/>
                <w:noProof/>
              </w:rPr>
              <w:t>2.2 Connecteurs 230VAC</w:t>
            </w:r>
            <w:r w:rsidR="00902FEB">
              <w:rPr>
                <w:noProof/>
                <w:webHidden/>
              </w:rPr>
              <w:tab/>
            </w:r>
            <w:r w:rsidR="00902FEB">
              <w:rPr>
                <w:noProof/>
                <w:webHidden/>
              </w:rPr>
              <w:fldChar w:fldCharType="begin"/>
            </w:r>
            <w:r w:rsidR="00902FEB">
              <w:rPr>
                <w:noProof/>
                <w:webHidden/>
              </w:rPr>
              <w:instrText xml:space="preserve"> PAGEREF _Toc146607238 \h </w:instrText>
            </w:r>
            <w:r w:rsidR="00902FEB">
              <w:rPr>
                <w:noProof/>
                <w:webHidden/>
              </w:rPr>
            </w:r>
            <w:r w:rsidR="00902FEB">
              <w:rPr>
                <w:noProof/>
                <w:webHidden/>
              </w:rPr>
              <w:fldChar w:fldCharType="separate"/>
            </w:r>
            <w:r w:rsidR="009F5883">
              <w:rPr>
                <w:noProof/>
                <w:webHidden/>
              </w:rPr>
              <w:t>9</w:t>
            </w:r>
            <w:r w:rsidR="00902FEB">
              <w:rPr>
                <w:noProof/>
                <w:webHidden/>
              </w:rPr>
              <w:fldChar w:fldCharType="end"/>
            </w:r>
          </w:hyperlink>
        </w:p>
        <w:p w14:paraId="51332553" w14:textId="2C95943F" w:rsidR="00902FEB" w:rsidRDefault="00C57B29">
          <w:pPr>
            <w:pStyle w:val="TM2"/>
            <w:tabs>
              <w:tab w:val="right" w:pos="9062"/>
            </w:tabs>
            <w:rPr>
              <w:rFonts w:asciiTheme="minorHAnsi" w:hAnsiTheme="minorHAnsi" w:cstheme="minorBidi"/>
              <w:noProof/>
            </w:rPr>
          </w:pPr>
          <w:hyperlink w:anchor="_Toc146607239" w:history="1">
            <w:r w:rsidR="00902FEB" w:rsidRPr="000D3F1D">
              <w:rPr>
                <w:rStyle w:val="Lienhypertexte"/>
                <w:noProof/>
              </w:rPr>
              <w:t>2.3 Convertisseur AC/DC</w:t>
            </w:r>
            <w:r w:rsidR="00902FEB">
              <w:rPr>
                <w:noProof/>
                <w:webHidden/>
              </w:rPr>
              <w:tab/>
            </w:r>
            <w:r w:rsidR="00902FEB">
              <w:rPr>
                <w:noProof/>
                <w:webHidden/>
              </w:rPr>
              <w:fldChar w:fldCharType="begin"/>
            </w:r>
            <w:r w:rsidR="00902FEB">
              <w:rPr>
                <w:noProof/>
                <w:webHidden/>
              </w:rPr>
              <w:instrText xml:space="preserve"> PAGEREF _Toc146607239 \h </w:instrText>
            </w:r>
            <w:r w:rsidR="00902FEB">
              <w:rPr>
                <w:noProof/>
                <w:webHidden/>
              </w:rPr>
            </w:r>
            <w:r w:rsidR="00902FEB">
              <w:rPr>
                <w:noProof/>
                <w:webHidden/>
              </w:rPr>
              <w:fldChar w:fldCharType="separate"/>
            </w:r>
            <w:r w:rsidR="009F5883">
              <w:rPr>
                <w:noProof/>
                <w:webHidden/>
              </w:rPr>
              <w:t>10</w:t>
            </w:r>
            <w:r w:rsidR="00902FEB">
              <w:rPr>
                <w:noProof/>
                <w:webHidden/>
              </w:rPr>
              <w:fldChar w:fldCharType="end"/>
            </w:r>
          </w:hyperlink>
        </w:p>
        <w:p w14:paraId="322BD358" w14:textId="1849DCEA" w:rsidR="00902FEB" w:rsidRDefault="00C57B29">
          <w:pPr>
            <w:pStyle w:val="TM2"/>
            <w:tabs>
              <w:tab w:val="right" w:pos="9062"/>
            </w:tabs>
            <w:rPr>
              <w:rFonts w:asciiTheme="minorHAnsi" w:hAnsiTheme="minorHAnsi" w:cstheme="minorBidi"/>
              <w:noProof/>
            </w:rPr>
          </w:pPr>
          <w:hyperlink w:anchor="_Toc146607240" w:history="1">
            <w:r w:rsidR="00902FEB" w:rsidRPr="000D3F1D">
              <w:rPr>
                <w:rStyle w:val="Lienhypertexte"/>
                <w:noProof/>
              </w:rPr>
              <w:t>2.4 Commutation 230VAC</w:t>
            </w:r>
            <w:r w:rsidR="00902FEB">
              <w:rPr>
                <w:noProof/>
                <w:webHidden/>
              </w:rPr>
              <w:tab/>
            </w:r>
            <w:r w:rsidR="00902FEB">
              <w:rPr>
                <w:noProof/>
                <w:webHidden/>
              </w:rPr>
              <w:fldChar w:fldCharType="begin"/>
            </w:r>
            <w:r w:rsidR="00902FEB">
              <w:rPr>
                <w:noProof/>
                <w:webHidden/>
              </w:rPr>
              <w:instrText xml:space="preserve"> PAGEREF _Toc146607240 \h </w:instrText>
            </w:r>
            <w:r w:rsidR="00902FEB">
              <w:rPr>
                <w:noProof/>
                <w:webHidden/>
              </w:rPr>
            </w:r>
            <w:r w:rsidR="00902FEB">
              <w:rPr>
                <w:noProof/>
                <w:webHidden/>
              </w:rPr>
              <w:fldChar w:fldCharType="separate"/>
            </w:r>
            <w:r w:rsidR="009F5883">
              <w:rPr>
                <w:noProof/>
                <w:webHidden/>
              </w:rPr>
              <w:t>11</w:t>
            </w:r>
            <w:r w:rsidR="00902FEB">
              <w:rPr>
                <w:noProof/>
                <w:webHidden/>
              </w:rPr>
              <w:fldChar w:fldCharType="end"/>
            </w:r>
          </w:hyperlink>
        </w:p>
        <w:p w14:paraId="5657A9EA" w14:textId="533FDC96" w:rsidR="00902FEB" w:rsidRDefault="00C57B29">
          <w:pPr>
            <w:pStyle w:val="TM2"/>
            <w:tabs>
              <w:tab w:val="right" w:pos="9062"/>
            </w:tabs>
            <w:rPr>
              <w:rFonts w:asciiTheme="minorHAnsi" w:hAnsiTheme="minorHAnsi" w:cstheme="minorBidi"/>
              <w:noProof/>
            </w:rPr>
          </w:pPr>
          <w:hyperlink w:anchor="_Toc146607241" w:history="1">
            <w:r w:rsidR="00902FEB" w:rsidRPr="000D3F1D">
              <w:rPr>
                <w:rStyle w:val="Lienhypertexte"/>
                <w:noProof/>
              </w:rPr>
              <w:t>2.5 Microcontrôleur</w:t>
            </w:r>
            <w:r w:rsidR="00902FEB">
              <w:rPr>
                <w:noProof/>
                <w:webHidden/>
              </w:rPr>
              <w:tab/>
            </w:r>
            <w:r w:rsidR="00902FEB">
              <w:rPr>
                <w:noProof/>
                <w:webHidden/>
              </w:rPr>
              <w:fldChar w:fldCharType="begin"/>
            </w:r>
            <w:r w:rsidR="00902FEB">
              <w:rPr>
                <w:noProof/>
                <w:webHidden/>
              </w:rPr>
              <w:instrText xml:space="preserve"> PAGEREF _Toc146607241 \h </w:instrText>
            </w:r>
            <w:r w:rsidR="00902FEB">
              <w:rPr>
                <w:noProof/>
                <w:webHidden/>
              </w:rPr>
            </w:r>
            <w:r w:rsidR="00902FEB">
              <w:rPr>
                <w:noProof/>
                <w:webHidden/>
              </w:rPr>
              <w:fldChar w:fldCharType="separate"/>
            </w:r>
            <w:r w:rsidR="009F5883">
              <w:rPr>
                <w:noProof/>
                <w:webHidden/>
              </w:rPr>
              <w:t>12</w:t>
            </w:r>
            <w:r w:rsidR="00902FEB">
              <w:rPr>
                <w:noProof/>
                <w:webHidden/>
              </w:rPr>
              <w:fldChar w:fldCharType="end"/>
            </w:r>
          </w:hyperlink>
        </w:p>
        <w:p w14:paraId="7C1E52C4" w14:textId="5C9AA72E" w:rsidR="00902FEB" w:rsidRDefault="00C57B29">
          <w:pPr>
            <w:pStyle w:val="TM2"/>
            <w:tabs>
              <w:tab w:val="right" w:pos="9062"/>
            </w:tabs>
            <w:rPr>
              <w:rFonts w:asciiTheme="minorHAnsi" w:hAnsiTheme="minorHAnsi" w:cstheme="minorBidi"/>
              <w:noProof/>
            </w:rPr>
          </w:pPr>
          <w:hyperlink w:anchor="_Toc146607242" w:history="1">
            <w:r w:rsidR="00902FEB" w:rsidRPr="000D3F1D">
              <w:rPr>
                <w:rStyle w:val="Lienhypertexte"/>
                <w:noProof/>
              </w:rPr>
              <w:t>2.6 Ethernet</w:t>
            </w:r>
            <w:r w:rsidR="00902FEB">
              <w:rPr>
                <w:noProof/>
                <w:webHidden/>
              </w:rPr>
              <w:tab/>
            </w:r>
            <w:r w:rsidR="00902FEB">
              <w:rPr>
                <w:noProof/>
                <w:webHidden/>
              </w:rPr>
              <w:fldChar w:fldCharType="begin"/>
            </w:r>
            <w:r w:rsidR="00902FEB">
              <w:rPr>
                <w:noProof/>
                <w:webHidden/>
              </w:rPr>
              <w:instrText xml:space="preserve"> PAGEREF _Toc146607242 \h </w:instrText>
            </w:r>
            <w:r w:rsidR="00902FEB">
              <w:rPr>
                <w:noProof/>
                <w:webHidden/>
              </w:rPr>
            </w:r>
            <w:r w:rsidR="00902FEB">
              <w:rPr>
                <w:noProof/>
                <w:webHidden/>
              </w:rPr>
              <w:fldChar w:fldCharType="separate"/>
            </w:r>
            <w:r w:rsidR="009F5883">
              <w:rPr>
                <w:noProof/>
                <w:webHidden/>
              </w:rPr>
              <w:t>14</w:t>
            </w:r>
            <w:r w:rsidR="00902FEB">
              <w:rPr>
                <w:noProof/>
                <w:webHidden/>
              </w:rPr>
              <w:fldChar w:fldCharType="end"/>
            </w:r>
          </w:hyperlink>
        </w:p>
        <w:p w14:paraId="325A2476" w14:textId="5A73C0D1" w:rsidR="00902FEB" w:rsidRDefault="00C57B29">
          <w:pPr>
            <w:pStyle w:val="TM2"/>
            <w:tabs>
              <w:tab w:val="right" w:pos="9062"/>
            </w:tabs>
            <w:rPr>
              <w:rFonts w:asciiTheme="minorHAnsi" w:hAnsiTheme="minorHAnsi" w:cstheme="minorBidi"/>
              <w:noProof/>
            </w:rPr>
          </w:pPr>
          <w:hyperlink w:anchor="_Toc146607243" w:history="1">
            <w:r w:rsidR="00902FEB" w:rsidRPr="000D3F1D">
              <w:rPr>
                <w:rStyle w:val="Lienhypertexte"/>
                <w:noProof/>
              </w:rPr>
              <w:t>2.7 Module Wi-Fi</w:t>
            </w:r>
            <w:r w:rsidR="00902FEB">
              <w:rPr>
                <w:noProof/>
                <w:webHidden/>
              </w:rPr>
              <w:tab/>
            </w:r>
            <w:r w:rsidR="00902FEB">
              <w:rPr>
                <w:noProof/>
                <w:webHidden/>
              </w:rPr>
              <w:fldChar w:fldCharType="begin"/>
            </w:r>
            <w:r w:rsidR="00902FEB">
              <w:rPr>
                <w:noProof/>
                <w:webHidden/>
              </w:rPr>
              <w:instrText xml:space="preserve"> PAGEREF _Toc146607243 \h </w:instrText>
            </w:r>
            <w:r w:rsidR="00902FEB">
              <w:rPr>
                <w:noProof/>
                <w:webHidden/>
              </w:rPr>
            </w:r>
            <w:r w:rsidR="00902FEB">
              <w:rPr>
                <w:noProof/>
                <w:webHidden/>
              </w:rPr>
              <w:fldChar w:fldCharType="separate"/>
            </w:r>
            <w:r w:rsidR="009F5883">
              <w:rPr>
                <w:noProof/>
                <w:webHidden/>
              </w:rPr>
              <w:t>16</w:t>
            </w:r>
            <w:r w:rsidR="00902FEB">
              <w:rPr>
                <w:noProof/>
                <w:webHidden/>
              </w:rPr>
              <w:fldChar w:fldCharType="end"/>
            </w:r>
          </w:hyperlink>
        </w:p>
        <w:p w14:paraId="47359510" w14:textId="4486D55D" w:rsidR="00902FEB" w:rsidRDefault="00C57B29">
          <w:pPr>
            <w:pStyle w:val="TM2"/>
            <w:tabs>
              <w:tab w:val="right" w:pos="9062"/>
            </w:tabs>
            <w:rPr>
              <w:rFonts w:asciiTheme="minorHAnsi" w:hAnsiTheme="minorHAnsi" w:cstheme="minorBidi"/>
              <w:noProof/>
            </w:rPr>
          </w:pPr>
          <w:hyperlink w:anchor="_Toc146607244" w:history="1">
            <w:r w:rsidR="00902FEB" w:rsidRPr="000D3F1D">
              <w:rPr>
                <w:rStyle w:val="Lienhypertexte"/>
                <w:noProof/>
              </w:rPr>
              <w:t>2.8 RFID</w:t>
            </w:r>
            <w:r w:rsidR="00902FEB">
              <w:rPr>
                <w:noProof/>
                <w:webHidden/>
              </w:rPr>
              <w:tab/>
            </w:r>
            <w:r w:rsidR="00902FEB">
              <w:rPr>
                <w:noProof/>
                <w:webHidden/>
              </w:rPr>
              <w:fldChar w:fldCharType="begin"/>
            </w:r>
            <w:r w:rsidR="00902FEB">
              <w:rPr>
                <w:noProof/>
                <w:webHidden/>
              </w:rPr>
              <w:instrText xml:space="preserve"> PAGEREF _Toc146607244 \h </w:instrText>
            </w:r>
            <w:r w:rsidR="00902FEB">
              <w:rPr>
                <w:noProof/>
                <w:webHidden/>
              </w:rPr>
            </w:r>
            <w:r w:rsidR="00902FEB">
              <w:rPr>
                <w:noProof/>
                <w:webHidden/>
              </w:rPr>
              <w:fldChar w:fldCharType="separate"/>
            </w:r>
            <w:r w:rsidR="009F5883">
              <w:rPr>
                <w:noProof/>
                <w:webHidden/>
              </w:rPr>
              <w:t>17</w:t>
            </w:r>
            <w:r w:rsidR="00902FEB">
              <w:rPr>
                <w:noProof/>
                <w:webHidden/>
              </w:rPr>
              <w:fldChar w:fldCharType="end"/>
            </w:r>
          </w:hyperlink>
        </w:p>
        <w:p w14:paraId="6DA46A9D" w14:textId="31A32FFF" w:rsidR="00902FEB" w:rsidRDefault="00C57B29">
          <w:pPr>
            <w:pStyle w:val="TM2"/>
            <w:tabs>
              <w:tab w:val="right" w:pos="9062"/>
            </w:tabs>
            <w:rPr>
              <w:rFonts w:asciiTheme="minorHAnsi" w:hAnsiTheme="minorHAnsi" w:cstheme="minorBidi"/>
              <w:noProof/>
            </w:rPr>
          </w:pPr>
          <w:hyperlink w:anchor="_Toc146607245" w:history="1">
            <w:r w:rsidR="00902FEB" w:rsidRPr="000D3F1D">
              <w:rPr>
                <w:rStyle w:val="Lienhypertexte"/>
                <w:noProof/>
              </w:rPr>
              <w:t>2.9 LEDs d’interface</w:t>
            </w:r>
            <w:r w:rsidR="00902FEB">
              <w:rPr>
                <w:noProof/>
                <w:webHidden/>
              </w:rPr>
              <w:tab/>
            </w:r>
            <w:r w:rsidR="00902FEB">
              <w:rPr>
                <w:noProof/>
                <w:webHidden/>
              </w:rPr>
              <w:fldChar w:fldCharType="begin"/>
            </w:r>
            <w:r w:rsidR="00902FEB">
              <w:rPr>
                <w:noProof/>
                <w:webHidden/>
              </w:rPr>
              <w:instrText xml:space="preserve"> PAGEREF _Toc146607245 \h </w:instrText>
            </w:r>
            <w:r w:rsidR="00902FEB">
              <w:rPr>
                <w:noProof/>
                <w:webHidden/>
              </w:rPr>
            </w:r>
            <w:r w:rsidR="00902FEB">
              <w:rPr>
                <w:noProof/>
                <w:webHidden/>
              </w:rPr>
              <w:fldChar w:fldCharType="separate"/>
            </w:r>
            <w:r w:rsidR="009F5883">
              <w:rPr>
                <w:noProof/>
                <w:webHidden/>
              </w:rPr>
              <w:t>18</w:t>
            </w:r>
            <w:r w:rsidR="00902FEB">
              <w:rPr>
                <w:noProof/>
                <w:webHidden/>
              </w:rPr>
              <w:fldChar w:fldCharType="end"/>
            </w:r>
          </w:hyperlink>
        </w:p>
        <w:p w14:paraId="579B0723" w14:textId="13CDBD48" w:rsidR="00902FEB" w:rsidRDefault="00C57B29">
          <w:pPr>
            <w:pStyle w:val="TM2"/>
            <w:tabs>
              <w:tab w:val="right" w:pos="9062"/>
            </w:tabs>
            <w:rPr>
              <w:rFonts w:asciiTheme="minorHAnsi" w:hAnsiTheme="minorHAnsi" w:cstheme="minorBidi"/>
              <w:noProof/>
            </w:rPr>
          </w:pPr>
          <w:hyperlink w:anchor="_Toc146607246" w:history="1">
            <w:r w:rsidR="00902FEB" w:rsidRPr="000D3F1D">
              <w:rPr>
                <w:rStyle w:val="Lienhypertexte"/>
                <w:noProof/>
              </w:rPr>
              <w:t>2.10 LEDs témoins</w:t>
            </w:r>
            <w:r w:rsidR="00902FEB">
              <w:rPr>
                <w:noProof/>
                <w:webHidden/>
              </w:rPr>
              <w:tab/>
            </w:r>
            <w:r w:rsidR="00902FEB">
              <w:rPr>
                <w:noProof/>
                <w:webHidden/>
              </w:rPr>
              <w:fldChar w:fldCharType="begin"/>
            </w:r>
            <w:r w:rsidR="00902FEB">
              <w:rPr>
                <w:noProof/>
                <w:webHidden/>
              </w:rPr>
              <w:instrText xml:space="preserve"> PAGEREF _Toc146607246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716DBE86" w14:textId="646A79B8" w:rsidR="00902FEB" w:rsidRDefault="00C57B29">
          <w:pPr>
            <w:pStyle w:val="TM2"/>
            <w:tabs>
              <w:tab w:val="right" w:pos="9062"/>
            </w:tabs>
            <w:rPr>
              <w:rFonts w:asciiTheme="minorHAnsi" w:hAnsiTheme="minorHAnsi" w:cstheme="minorBidi"/>
              <w:noProof/>
            </w:rPr>
          </w:pPr>
          <w:hyperlink w:anchor="_Toc146607247" w:history="1">
            <w:r w:rsidR="00902FEB" w:rsidRPr="000D3F1D">
              <w:rPr>
                <w:rStyle w:val="Lienhypertexte"/>
                <w:noProof/>
              </w:rPr>
              <w:t>2.11 Buzzer</w:t>
            </w:r>
            <w:r w:rsidR="00902FEB">
              <w:rPr>
                <w:noProof/>
                <w:webHidden/>
              </w:rPr>
              <w:tab/>
            </w:r>
            <w:r w:rsidR="00902FEB">
              <w:rPr>
                <w:noProof/>
                <w:webHidden/>
              </w:rPr>
              <w:fldChar w:fldCharType="begin"/>
            </w:r>
            <w:r w:rsidR="00902FEB">
              <w:rPr>
                <w:noProof/>
                <w:webHidden/>
              </w:rPr>
              <w:instrText xml:space="preserve"> PAGEREF _Toc146607247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1A3321B4" w14:textId="34D490D7" w:rsidR="00902FEB" w:rsidRDefault="00C57B29">
          <w:pPr>
            <w:pStyle w:val="TM2"/>
            <w:tabs>
              <w:tab w:val="right" w:pos="9062"/>
            </w:tabs>
            <w:rPr>
              <w:rFonts w:asciiTheme="minorHAnsi" w:hAnsiTheme="minorHAnsi" w:cstheme="minorBidi"/>
              <w:noProof/>
            </w:rPr>
          </w:pPr>
          <w:hyperlink w:anchor="_Toc146607248" w:history="1">
            <w:r w:rsidR="00902FEB" w:rsidRPr="000D3F1D">
              <w:rPr>
                <w:rStyle w:val="Lienhypertexte"/>
                <w:noProof/>
              </w:rPr>
              <w:t>2.12 Points de mesure</w:t>
            </w:r>
            <w:r w:rsidR="00902FEB">
              <w:rPr>
                <w:noProof/>
                <w:webHidden/>
              </w:rPr>
              <w:tab/>
            </w:r>
            <w:r w:rsidR="00902FEB">
              <w:rPr>
                <w:noProof/>
                <w:webHidden/>
              </w:rPr>
              <w:fldChar w:fldCharType="begin"/>
            </w:r>
            <w:r w:rsidR="00902FEB">
              <w:rPr>
                <w:noProof/>
                <w:webHidden/>
              </w:rPr>
              <w:instrText xml:space="preserve"> PAGEREF _Toc146607248 \h </w:instrText>
            </w:r>
            <w:r w:rsidR="00902FEB">
              <w:rPr>
                <w:noProof/>
                <w:webHidden/>
              </w:rPr>
            </w:r>
            <w:r w:rsidR="00902FEB">
              <w:rPr>
                <w:noProof/>
                <w:webHidden/>
              </w:rPr>
              <w:fldChar w:fldCharType="separate"/>
            </w:r>
            <w:r w:rsidR="009F5883">
              <w:rPr>
                <w:noProof/>
                <w:webHidden/>
              </w:rPr>
              <w:t>20</w:t>
            </w:r>
            <w:r w:rsidR="00902FEB">
              <w:rPr>
                <w:noProof/>
                <w:webHidden/>
              </w:rPr>
              <w:fldChar w:fldCharType="end"/>
            </w:r>
          </w:hyperlink>
        </w:p>
        <w:p w14:paraId="36A0B628" w14:textId="01AD90B9" w:rsidR="00902FEB" w:rsidRDefault="00C57B29">
          <w:pPr>
            <w:pStyle w:val="TM2"/>
            <w:tabs>
              <w:tab w:val="right" w:pos="9062"/>
            </w:tabs>
            <w:rPr>
              <w:rFonts w:asciiTheme="minorHAnsi" w:hAnsiTheme="minorHAnsi" w:cstheme="minorBidi"/>
              <w:noProof/>
            </w:rPr>
          </w:pPr>
          <w:hyperlink w:anchor="_Toc146607249" w:history="1">
            <w:r w:rsidR="00902FEB" w:rsidRPr="000D3F1D">
              <w:rPr>
                <w:rStyle w:val="Lienhypertexte"/>
                <w:noProof/>
              </w:rPr>
              <w:t>2.13 Boitier</w:t>
            </w:r>
            <w:r w:rsidR="00902FEB">
              <w:rPr>
                <w:noProof/>
                <w:webHidden/>
              </w:rPr>
              <w:tab/>
            </w:r>
            <w:r w:rsidR="00902FEB">
              <w:rPr>
                <w:noProof/>
                <w:webHidden/>
              </w:rPr>
              <w:fldChar w:fldCharType="begin"/>
            </w:r>
            <w:r w:rsidR="00902FEB">
              <w:rPr>
                <w:noProof/>
                <w:webHidden/>
              </w:rPr>
              <w:instrText xml:space="preserve"> PAGEREF _Toc146607249 \h </w:instrText>
            </w:r>
            <w:r w:rsidR="00902FEB">
              <w:rPr>
                <w:noProof/>
                <w:webHidden/>
              </w:rPr>
            </w:r>
            <w:r w:rsidR="00902FEB">
              <w:rPr>
                <w:noProof/>
                <w:webHidden/>
              </w:rPr>
              <w:fldChar w:fldCharType="separate"/>
            </w:r>
            <w:r w:rsidR="009F5883">
              <w:rPr>
                <w:noProof/>
                <w:webHidden/>
              </w:rPr>
              <w:t>20</w:t>
            </w:r>
            <w:r w:rsidR="00902FEB">
              <w:rPr>
                <w:noProof/>
                <w:webHidden/>
              </w:rPr>
              <w:fldChar w:fldCharType="end"/>
            </w:r>
          </w:hyperlink>
        </w:p>
        <w:p w14:paraId="4E78E61C" w14:textId="5D8E3615" w:rsidR="00902FEB" w:rsidRDefault="00C57B29">
          <w:pPr>
            <w:pStyle w:val="TM2"/>
            <w:tabs>
              <w:tab w:val="right" w:pos="9062"/>
            </w:tabs>
            <w:rPr>
              <w:rFonts w:asciiTheme="minorHAnsi" w:hAnsiTheme="minorHAnsi" w:cstheme="minorBidi"/>
              <w:noProof/>
            </w:rPr>
          </w:pPr>
          <w:hyperlink w:anchor="_Toc146607250" w:history="1">
            <w:r w:rsidR="00902FEB" w:rsidRPr="000D3F1D">
              <w:rPr>
                <w:rStyle w:val="Lienhypertexte"/>
                <w:noProof/>
              </w:rPr>
              <w:t>2.14 Serveur externe</w:t>
            </w:r>
            <w:r w:rsidR="00902FEB">
              <w:rPr>
                <w:noProof/>
                <w:webHidden/>
              </w:rPr>
              <w:tab/>
            </w:r>
            <w:r w:rsidR="00902FEB">
              <w:rPr>
                <w:noProof/>
                <w:webHidden/>
              </w:rPr>
              <w:fldChar w:fldCharType="begin"/>
            </w:r>
            <w:r w:rsidR="00902FEB">
              <w:rPr>
                <w:noProof/>
                <w:webHidden/>
              </w:rPr>
              <w:instrText xml:space="preserve"> PAGEREF _Toc146607250 \h </w:instrText>
            </w:r>
            <w:r w:rsidR="00902FEB">
              <w:rPr>
                <w:noProof/>
                <w:webHidden/>
              </w:rPr>
            </w:r>
            <w:r w:rsidR="00902FEB">
              <w:rPr>
                <w:noProof/>
                <w:webHidden/>
              </w:rPr>
              <w:fldChar w:fldCharType="separate"/>
            </w:r>
            <w:r w:rsidR="009F5883">
              <w:rPr>
                <w:noProof/>
                <w:webHidden/>
              </w:rPr>
              <w:t>21</w:t>
            </w:r>
            <w:r w:rsidR="00902FEB">
              <w:rPr>
                <w:noProof/>
                <w:webHidden/>
              </w:rPr>
              <w:fldChar w:fldCharType="end"/>
            </w:r>
          </w:hyperlink>
        </w:p>
        <w:p w14:paraId="0F20A840" w14:textId="0FE0ED25" w:rsidR="00902FEB" w:rsidRDefault="00C57B29">
          <w:pPr>
            <w:pStyle w:val="TM1"/>
            <w:tabs>
              <w:tab w:val="right" w:pos="9062"/>
            </w:tabs>
            <w:rPr>
              <w:rFonts w:asciiTheme="minorHAnsi" w:hAnsiTheme="minorHAnsi" w:cstheme="minorBidi"/>
              <w:noProof/>
            </w:rPr>
          </w:pPr>
          <w:hyperlink w:anchor="_Toc146607251" w:history="1">
            <w:r w:rsidR="00902FEB" w:rsidRPr="000D3F1D">
              <w:rPr>
                <w:rStyle w:val="Lienhypertexte"/>
                <w:noProof/>
              </w:rPr>
              <w:t>3 Hardware</w:t>
            </w:r>
            <w:r w:rsidR="00902FEB">
              <w:rPr>
                <w:noProof/>
                <w:webHidden/>
              </w:rPr>
              <w:tab/>
            </w:r>
            <w:r w:rsidR="00902FEB">
              <w:rPr>
                <w:noProof/>
                <w:webHidden/>
              </w:rPr>
              <w:fldChar w:fldCharType="begin"/>
            </w:r>
            <w:r w:rsidR="00902FEB">
              <w:rPr>
                <w:noProof/>
                <w:webHidden/>
              </w:rPr>
              <w:instrText xml:space="preserve"> PAGEREF _Toc146607251 \h </w:instrText>
            </w:r>
            <w:r w:rsidR="00902FEB">
              <w:rPr>
                <w:noProof/>
                <w:webHidden/>
              </w:rPr>
            </w:r>
            <w:r w:rsidR="00902FEB">
              <w:rPr>
                <w:noProof/>
                <w:webHidden/>
              </w:rPr>
              <w:fldChar w:fldCharType="separate"/>
            </w:r>
            <w:r w:rsidR="009F5883">
              <w:rPr>
                <w:noProof/>
                <w:webHidden/>
              </w:rPr>
              <w:t>22</w:t>
            </w:r>
            <w:r w:rsidR="00902FEB">
              <w:rPr>
                <w:noProof/>
                <w:webHidden/>
              </w:rPr>
              <w:fldChar w:fldCharType="end"/>
            </w:r>
          </w:hyperlink>
        </w:p>
        <w:p w14:paraId="72E35E30" w14:textId="7E9AAF6C" w:rsidR="00902FEB" w:rsidRDefault="00C57B29">
          <w:pPr>
            <w:pStyle w:val="TM2"/>
            <w:tabs>
              <w:tab w:val="right" w:pos="9062"/>
            </w:tabs>
            <w:rPr>
              <w:rFonts w:asciiTheme="minorHAnsi" w:hAnsiTheme="minorHAnsi" w:cstheme="minorBidi"/>
              <w:noProof/>
            </w:rPr>
          </w:pPr>
          <w:hyperlink w:anchor="_Toc146607252" w:history="1">
            <w:r w:rsidR="00902FEB" w:rsidRPr="000D3F1D">
              <w:rPr>
                <w:rStyle w:val="Lienhypertexte"/>
                <w:noProof/>
              </w:rPr>
              <w:t>3.1 Vues des couches du PCB</w:t>
            </w:r>
            <w:r w:rsidR="00902FEB">
              <w:rPr>
                <w:noProof/>
                <w:webHidden/>
              </w:rPr>
              <w:tab/>
            </w:r>
            <w:r w:rsidR="00902FEB">
              <w:rPr>
                <w:noProof/>
                <w:webHidden/>
              </w:rPr>
              <w:fldChar w:fldCharType="begin"/>
            </w:r>
            <w:r w:rsidR="00902FEB">
              <w:rPr>
                <w:noProof/>
                <w:webHidden/>
              </w:rPr>
              <w:instrText xml:space="preserve"> PAGEREF _Toc146607252 \h </w:instrText>
            </w:r>
            <w:r w:rsidR="00902FEB">
              <w:rPr>
                <w:noProof/>
                <w:webHidden/>
              </w:rPr>
            </w:r>
            <w:r w:rsidR="00902FEB">
              <w:rPr>
                <w:noProof/>
                <w:webHidden/>
              </w:rPr>
              <w:fldChar w:fldCharType="separate"/>
            </w:r>
            <w:r w:rsidR="009F5883">
              <w:rPr>
                <w:noProof/>
                <w:webHidden/>
              </w:rPr>
              <w:t>22</w:t>
            </w:r>
            <w:r w:rsidR="00902FEB">
              <w:rPr>
                <w:noProof/>
                <w:webHidden/>
              </w:rPr>
              <w:fldChar w:fldCharType="end"/>
            </w:r>
          </w:hyperlink>
        </w:p>
        <w:p w14:paraId="17A14775" w14:textId="7221F96B" w:rsidR="00902FEB" w:rsidRDefault="00C57B29">
          <w:pPr>
            <w:pStyle w:val="TM2"/>
            <w:tabs>
              <w:tab w:val="right" w:pos="9062"/>
            </w:tabs>
            <w:rPr>
              <w:rFonts w:asciiTheme="minorHAnsi" w:hAnsiTheme="minorHAnsi" w:cstheme="minorBidi"/>
              <w:noProof/>
            </w:rPr>
          </w:pPr>
          <w:hyperlink w:anchor="_Toc146607253" w:history="1">
            <w:r w:rsidR="00902FEB" w:rsidRPr="000D3F1D">
              <w:rPr>
                <w:rStyle w:val="Lienhypertexte"/>
                <w:noProof/>
              </w:rPr>
              <w:t>3.2 Vues réalistes du PCB</w:t>
            </w:r>
            <w:r w:rsidR="00902FEB">
              <w:rPr>
                <w:noProof/>
                <w:webHidden/>
              </w:rPr>
              <w:tab/>
            </w:r>
            <w:r w:rsidR="00902FEB">
              <w:rPr>
                <w:noProof/>
                <w:webHidden/>
              </w:rPr>
              <w:fldChar w:fldCharType="begin"/>
            </w:r>
            <w:r w:rsidR="00902FEB">
              <w:rPr>
                <w:noProof/>
                <w:webHidden/>
              </w:rPr>
              <w:instrText xml:space="preserve"> PAGEREF _Toc146607253 \h </w:instrText>
            </w:r>
            <w:r w:rsidR="00902FEB">
              <w:rPr>
                <w:noProof/>
                <w:webHidden/>
              </w:rPr>
            </w:r>
            <w:r w:rsidR="00902FEB">
              <w:rPr>
                <w:noProof/>
                <w:webHidden/>
              </w:rPr>
              <w:fldChar w:fldCharType="separate"/>
            </w:r>
            <w:r w:rsidR="009F5883">
              <w:rPr>
                <w:noProof/>
                <w:webHidden/>
              </w:rPr>
              <w:t>23</w:t>
            </w:r>
            <w:r w:rsidR="00902FEB">
              <w:rPr>
                <w:noProof/>
                <w:webHidden/>
              </w:rPr>
              <w:fldChar w:fldCharType="end"/>
            </w:r>
          </w:hyperlink>
        </w:p>
        <w:p w14:paraId="213F1C43" w14:textId="3BD557B0" w:rsidR="00902FEB" w:rsidRDefault="00C57B29">
          <w:pPr>
            <w:pStyle w:val="TM2"/>
            <w:tabs>
              <w:tab w:val="right" w:pos="9062"/>
            </w:tabs>
            <w:rPr>
              <w:rFonts w:asciiTheme="minorHAnsi" w:hAnsiTheme="minorHAnsi" w:cstheme="minorBidi"/>
              <w:noProof/>
            </w:rPr>
          </w:pPr>
          <w:hyperlink w:anchor="_Toc146607254" w:history="1">
            <w:r w:rsidR="00902FEB" w:rsidRPr="000D3F1D">
              <w:rPr>
                <w:rStyle w:val="Lienhypertexte"/>
                <w:noProof/>
              </w:rPr>
              <w:t>3.3 Spécifications du PCB</w:t>
            </w:r>
            <w:r w:rsidR="00902FEB">
              <w:rPr>
                <w:noProof/>
                <w:webHidden/>
              </w:rPr>
              <w:tab/>
            </w:r>
            <w:r w:rsidR="00902FEB">
              <w:rPr>
                <w:noProof/>
                <w:webHidden/>
              </w:rPr>
              <w:fldChar w:fldCharType="begin"/>
            </w:r>
            <w:r w:rsidR="00902FEB">
              <w:rPr>
                <w:noProof/>
                <w:webHidden/>
              </w:rPr>
              <w:instrText xml:space="preserve"> PAGEREF _Toc146607254 \h </w:instrText>
            </w:r>
            <w:r w:rsidR="00902FEB">
              <w:rPr>
                <w:noProof/>
                <w:webHidden/>
              </w:rPr>
            </w:r>
            <w:r w:rsidR="00902FEB">
              <w:rPr>
                <w:noProof/>
                <w:webHidden/>
              </w:rPr>
              <w:fldChar w:fldCharType="separate"/>
            </w:r>
            <w:r w:rsidR="009F5883">
              <w:rPr>
                <w:noProof/>
                <w:webHidden/>
              </w:rPr>
              <w:t>24</w:t>
            </w:r>
            <w:r w:rsidR="00902FEB">
              <w:rPr>
                <w:noProof/>
                <w:webHidden/>
              </w:rPr>
              <w:fldChar w:fldCharType="end"/>
            </w:r>
          </w:hyperlink>
        </w:p>
        <w:p w14:paraId="0D2BF821" w14:textId="2F044ED2" w:rsidR="00902FEB" w:rsidRDefault="00C57B29">
          <w:pPr>
            <w:pStyle w:val="TM2"/>
            <w:tabs>
              <w:tab w:val="right" w:pos="9062"/>
            </w:tabs>
            <w:rPr>
              <w:rFonts w:asciiTheme="minorHAnsi" w:hAnsiTheme="minorHAnsi" w:cstheme="minorBidi"/>
              <w:noProof/>
            </w:rPr>
          </w:pPr>
          <w:hyperlink w:anchor="_Toc146607255" w:history="1">
            <w:r w:rsidR="00902FEB" w:rsidRPr="000D3F1D">
              <w:rPr>
                <w:rStyle w:val="Lienhypertexte"/>
                <w:noProof/>
              </w:rPr>
              <w:t>3.4 Règles de fabrication</w:t>
            </w:r>
            <w:r w:rsidR="00902FEB">
              <w:rPr>
                <w:noProof/>
                <w:webHidden/>
              </w:rPr>
              <w:tab/>
            </w:r>
            <w:r w:rsidR="00902FEB">
              <w:rPr>
                <w:noProof/>
                <w:webHidden/>
              </w:rPr>
              <w:fldChar w:fldCharType="begin"/>
            </w:r>
            <w:r w:rsidR="00902FEB">
              <w:rPr>
                <w:noProof/>
                <w:webHidden/>
              </w:rPr>
              <w:instrText xml:space="preserve"> PAGEREF _Toc146607255 \h </w:instrText>
            </w:r>
            <w:r w:rsidR="00902FEB">
              <w:rPr>
                <w:noProof/>
                <w:webHidden/>
              </w:rPr>
            </w:r>
            <w:r w:rsidR="00902FEB">
              <w:rPr>
                <w:noProof/>
                <w:webHidden/>
              </w:rPr>
              <w:fldChar w:fldCharType="separate"/>
            </w:r>
            <w:r w:rsidR="009F5883">
              <w:rPr>
                <w:noProof/>
                <w:webHidden/>
              </w:rPr>
              <w:t>24</w:t>
            </w:r>
            <w:r w:rsidR="00902FEB">
              <w:rPr>
                <w:noProof/>
                <w:webHidden/>
              </w:rPr>
              <w:fldChar w:fldCharType="end"/>
            </w:r>
          </w:hyperlink>
        </w:p>
        <w:p w14:paraId="6ADACFE5" w14:textId="567A57BE" w:rsidR="00902FEB" w:rsidRDefault="00C57B29">
          <w:pPr>
            <w:pStyle w:val="TM2"/>
            <w:tabs>
              <w:tab w:val="right" w:pos="9062"/>
            </w:tabs>
            <w:rPr>
              <w:rFonts w:asciiTheme="minorHAnsi" w:hAnsiTheme="minorHAnsi" w:cstheme="minorBidi"/>
              <w:noProof/>
            </w:rPr>
          </w:pPr>
          <w:hyperlink w:anchor="_Toc146607256" w:history="1">
            <w:r w:rsidR="00902FEB" w:rsidRPr="000D3F1D">
              <w:rPr>
                <w:rStyle w:val="Lienhypertexte"/>
                <w:noProof/>
              </w:rPr>
              <w:t>3.5 Placement des composants</w:t>
            </w:r>
            <w:r w:rsidR="00902FEB">
              <w:rPr>
                <w:noProof/>
                <w:webHidden/>
              </w:rPr>
              <w:tab/>
            </w:r>
            <w:r w:rsidR="00902FEB">
              <w:rPr>
                <w:noProof/>
                <w:webHidden/>
              </w:rPr>
              <w:fldChar w:fldCharType="begin"/>
            </w:r>
            <w:r w:rsidR="00902FEB">
              <w:rPr>
                <w:noProof/>
                <w:webHidden/>
              </w:rPr>
              <w:instrText xml:space="preserve"> PAGEREF _Toc146607256 \h </w:instrText>
            </w:r>
            <w:r w:rsidR="00902FEB">
              <w:rPr>
                <w:noProof/>
                <w:webHidden/>
              </w:rPr>
            </w:r>
            <w:r w:rsidR="00902FEB">
              <w:rPr>
                <w:noProof/>
                <w:webHidden/>
              </w:rPr>
              <w:fldChar w:fldCharType="separate"/>
            </w:r>
            <w:r w:rsidR="009F5883">
              <w:rPr>
                <w:noProof/>
                <w:webHidden/>
              </w:rPr>
              <w:t>25</w:t>
            </w:r>
            <w:r w:rsidR="00902FEB">
              <w:rPr>
                <w:noProof/>
                <w:webHidden/>
              </w:rPr>
              <w:fldChar w:fldCharType="end"/>
            </w:r>
          </w:hyperlink>
        </w:p>
        <w:p w14:paraId="67667016" w14:textId="3E2737A1" w:rsidR="00902FEB" w:rsidRDefault="00C57B29">
          <w:pPr>
            <w:pStyle w:val="TM2"/>
            <w:tabs>
              <w:tab w:val="right" w:pos="9062"/>
            </w:tabs>
            <w:rPr>
              <w:rFonts w:asciiTheme="minorHAnsi" w:hAnsiTheme="minorHAnsi" w:cstheme="minorBidi"/>
              <w:noProof/>
            </w:rPr>
          </w:pPr>
          <w:hyperlink w:anchor="_Toc146607257" w:history="1">
            <w:r w:rsidR="00902FEB" w:rsidRPr="000D3F1D">
              <w:rPr>
                <w:rStyle w:val="Lienhypertexte"/>
                <w:noProof/>
              </w:rPr>
              <w:t>3.6 Largeurs de pistes</w:t>
            </w:r>
            <w:r w:rsidR="00902FEB">
              <w:rPr>
                <w:noProof/>
                <w:webHidden/>
              </w:rPr>
              <w:tab/>
            </w:r>
            <w:r w:rsidR="00902FEB">
              <w:rPr>
                <w:noProof/>
                <w:webHidden/>
              </w:rPr>
              <w:fldChar w:fldCharType="begin"/>
            </w:r>
            <w:r w:rsidR="00902FEB">
              <w:rPr>
                <w:noProof/>
                <w:webHidden/>
              </w:rPr>
              <w:instrText xml:space="preserve"> PAGEREF _Toc146607257 \h </w:instrText>
            </w:r>
            <w:r w:rsidR="00902FEB">
              <w:rPr>
                <w:noProof/>
                <w:webHidden/>
              </w:rPr>
            </w:r>
            <w:r w:rsidR="00902FEB">
              <w:rPr>
                <w:noProof/>
                <w:webHidden/>
              </w:rPr>
              <w:fldChar w:fldCharType="separate"/>
            </w:r>
            <w:r w:rsidR="009F5883">
              <w:rPr>
                <w:noProof/>
                <w:webHidden/>
              </w:rPr>
              <w:t>26</w:t>
            </w:r>
            <w:r w:rsidR="00902FEB">
              <w:rPr>
                <w:noProof/>
                <w:webHidden/>
              </w:rPr>
              <w:fldChar w:fldCharType="end"/>
            </w:r>
          </w:hyperlink>
        </w:p>
        <w:p w14:paraId="5FE6EB69" w14:textId="3BB38416" w:rsidR="00902FEB" w:rsidRDefault="00C57B29">
          <w:pPr>
            <w:pStyle w:val="TM2"/>
            <w:tabs>
              <w:tab w:val="right" w:pos="9062"/>
            </w:tabs>
            <w:rPr>
              <w:rFonts w:asciiTheme="minorHAnsi" w:hAnsiTheme="minorHAnsi" w:cstheme="minorBidi"/>
              <w:noProof/>
            </w:rPr>
          </w:pPr>
          <w:hyperlink w:anchor="_Toc146607258" w:history="1">
            <w:r w:rsidR="00902FEB" w:rsidRPr="000D3F1D">
              <w:rPr>
                <w:rStyle w:val="Lienhypertexte"/>
                <w:noProof/>
              </w:rPr>
              <w:t>3.7 Pistes d’alimentation +3V3</w:t>
            </w:r>
            <w:r w:rsidR="00902FEB">
              <w:rPr>
                <w:noProof/>
                <w:webHidden/>
              </w:rPr>
              <w:tab/>
            </w:r>
            <w:r w:rsidR="00902FEB">
              <w:rPr>
                <w:noProof/>
                <w:webHidden/>
              </w:rPr>
              <w:fldChar w:fldCharType="begin"/>
            </w:r>
            <w:r w:rsidR="00902FEB">
              <w:rPr>
                <w:noProof/>
                <w:webHidden/>
              </w:rPr>
              <w:instrText xml:space="preserve"> PAGEREF _Toc146607258 \h </w:instrText>
            </w:r>
            <w:r w:rsidR="00902FEB">
              <w:rPr>
                <w:noProof/>
                <w:webHidden/>
              </w:rPr>
            </w:r>
            <w:r w:rsidR="00902FEB">
              <w:rPr>
                <w:noProof/>
                <w:webHidden/>
              </w:rPr>
              <w:fldChar w:fldCharType="separate"/>
            </w:r>
            <w:r w:rsidR="009F5883">
              <w:rPr>
                <w:noProof/>
                <w:webHidden/>
              </w:rPr>
              <w:t>26</w:t>
            </w:r>
            <w:r w:rsidR="00902FEB">
              <w:rPr>
                <w:noProof/>
                <w:webHidden/>
              </w:rPr>
              <w:fldChar w:fldCharType="end"/>
            </w:r>
          </w:hyperlink>
        </w:p>
        <w:p w14:paraId="38E1F8CE" w14:textId="3BD78788" w:rsidR="00902FEB" w:rsidRDefault="00C57B29">
          <w:pPr>
            <w:pStyle w:val="TM2"/>
            <w:tabs>
              <w:tab w:val="right" w:pos="9062"/>
            </w:tabs>
            <w:rPr>
              <w:rFonts w:asciiTheme="minorHAnsi" w:hAnsiTheme="minorHAnsi" w:cstheme="minorBidi"/>
              <w:noProof/>
            </w:rPr>
          </w:pPr>
          <w:hyperlink w:anchor="_Toc146607259" w:history="1">
            <w:r w:rsidR="00902FEB" w:rsidRPr="000D3F1D">
              <w:rPr>
                <w:rStyle w:val="Lienhypertexte"/>
                <w:noProof/>
              </w:rPr>
              <w:t>3.8 Pistes de puissance 230 [VAC]</w:t>
            </w:r>
            <w:r w:rsidR="00902FEB">
              <w:rPr>
                <w:noProof/>
                <w:webHidden/>
              </w:rPr>
              <w:tab/>
            </w:r>
            <w:r w:rsidR="00902FEB">
              <w:rPr>
                <w:noProof/>
                <w:webHidden/>
              </w:rPr>
              <w:fldChar w:fldCharType="begin"/>
            </w:r>
            <w:r w:rsidR="00902FEB">
              <w:rPr>
                <w:noProof/>
                <w:webHidden/>
              </w:rPr>
              <w:instrText xml:space="preserve"> PAGEREF _Toc146607259 \h </w:instrText>
            </w:r>
            <w:r w:rsidR="00902FEB">
              <w:rPr>
                <w:noProof/>
                <w:webHidden/>
              </w:rPr>
            </w:r>
            <w:r w:rsidR="00902FEB">
              <w:rPr>
                <w:noProof/>
                <w:webHidden/>
              </w:rPr>
              <w:fldChar w:fldCharType="separate"/>
            </w:r>
            <w:r w:rsidR="009F5883">
              <w:rPr>
                <w:noProof/>
                <w:webHidden/>
              </w:rPr>
              <w:t>26</w:t>
            </w:r>
            <w:r w:rsidR="00902FEB">
              <w:rPr>
                <w:noProof/>
                <w:webHidden/>
              </w:rPr>
              <w:fldChar w:fldCharType="end"/>
            </w:r>
          </w:hyperlink>
        </w:p>
        <w:p w14:paraId="5012D29F" w14:textId="360B9060" w:rsidR="00902FEB" w:rsidRDefault="00C57B29">
          <w:pPr>
            <w:pStyle w:val="TM2"/>
            <w:tabs>
              <w:tab w:val="right" w:pos="9062"/>
            </w:tabs>
            <w:rPr>
              <w:rFonts w:asciiTheme="minorHAnsi" w:hAnsiTheme="minorHAnsi" w:cstheme="minorBidi"/>
              <w:noProof/>
            </w:rPr>
          </w:pPr>
          <w:hyperlink w:anchor="_Toc146607260" w:history="1">
            <w:r w:rsidR="00902FEB" w:rsidRPr="000D3F1D">
              <w:rPr>
                <w:rStyle w:val="Lienhypertexte"/>
                <w:noProof/>
              </w:rPr>
              <w:t>3.9 Plan de masse</w:t>
            </w:r>
            <w:r w:rsidR="00902FEB">
              <w:rPr>
                <w:noProof/>
                <w:webHidden/>
              </w:rPr>
              <w:tab/>
            </w:r>
            <w:r w:rsidR="00902FEB">
              <w:rPr>
                <w:noProof/>
                <w:webHidden/>
              </w:rPr>
              <w:fldChar w:fldCharType="begin"/>
            </w:r>
            <w:r w:rsidR="00902FEB">
              <w:rPr>
                <w:noProof/>
                <w:webHidden/>
              </w:rPr>
              <w:instrText xml:space="preserve"> PAGEREF _Toc146607260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7D270B27" w14:textId="63FAC0F3" w:rsidR="00902FEB" w:rsidRDefault="00C57B29">
          <w:pPr>
            <w:pStyle w:val="TM2"/>
            <w:tabs>
              <w:tab w:val="right" w:pos="9062"/>
            </w:tabs>
            <w:rPr>
              <w:rFonts w:asciiTheme="minorHAnsi" w:hAnsiTheme="minorHAnsi" w:cstheme="minorBidi"/>
              <w:noProof/>
            </w:rPr>
          </w:pPr>
          <w:hyperlink w:anchor="_Toc146607261" w:history="1">
            <w:r w:rsidR="00902FEB" w:rsidRPr="000D3F1D">
              <w:rPr>
                <w:rStyle w:val="Lienhypertexte"/>
                <w:noProof/>
              </w:rPr>
              <w:t>3.10 Oscillateurs externes</w:t>
            </w:r>
            <w:r w:rsidR="00902FEB">
              <w:rPr>
                <w:noProof/>
                <w:webHidden/>
              </w:rPr>
              <w:tab/>
            </w:r>
            <w:r w:rsidR="00902FEB">
              <w:rPr>
                <w:noProof/>
                <w:webHidden/>
              </w:rPr>
              <w:fldChar w:fldCharType="begin"/>
            </w:r>
            <w:r w:rsidR="00902FEB">
              <w:rPr>
                <w:noProof/>
                <w:webHidden/>
              </w:rPr>
              <w:instrText xml:space="preserve"> PAGEREF _Toc146607261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5DE3DEDD" w14:textId="2CF1B616" w:rsidR="00902FEB" w:rsidRDefault="00C57B29">
          <w:pPr>
            <w:pStyle w:val="TM2"/>
            <w:tabs>
              <w:tab w:val="right" w:pos="9062"/>
            </w:tabs>
            <w:rPr>
              <w:rFonts w:asciiTheme="minorHAnsi" w:hAnsiTheme="minorHAnsi" w:cstheme="minorBidi"/>
              <w:noProof/>
            </w:rPr>
          </w:pPr>
          <w:hyperlink w:anchor="_Toc146607262" w:history="1">
            <w:r w:rsidR="00902FEB" w:rsidRPr="000D3F1D">
              <w:rPr>
                <w:rStyle w:val="Lienhypertexte"/>
                <w:noProof/>
              </w:rPr>
              <w:t>3.11 Ethernet</w:t>
            </w:r>
            <w:r w:rsidR="00902FEB">
              <w:rPr>
                <w:noProof/>
                <w:webHidden/>
              </w:rPr>
              <w:tab/>
            </w:r>
            <w:r w:rsidR="00902FEB">
              <w:rPr>
                <w:noProof/>
                <w:webHidden/>
              </w:rPr>
              <w:fldChar w:fldCharType="begin"/>
            </w:r>
            <w:r w:rsidR="00902FEB">
              <w:rPr>
                <w:noProof/>
                <w:webHidden/>
              </w:rPr>
              <w:instrText xml:space="preserve"> PAGEREF _Toc146607262 \h </w:instrText>
            </w:r>
            <w:r w:rsidR="00902FEB">
              <w:rPr>
                <w:noProof/>
                <w:webHidden/>
              </w:rPr>
            </w:r>
            <w:r w:rsidR="00902FEB">
              <w:rPr>
                <w:noProof/>
                <w:webHidden/>
              </w:rPr>
              <w:fldChar w:fldCharType="separate"/>
            </w:r>
            <w:r w:rsidR="009F5883">
              <w:rPr>
                <w:noProof/>
                <w:webHidden/>
              </w:rPr>
              <w:t>28</w:t>
            </w:r>
            <w:r w:rsidR="00902FEB">
              <w:rPr>
                <w:noProof/>
                <w:webHidden/>
              </w:rPr>
              <w:fldChar w:fldCharType="end"/>
            </w:r>
          </w:hyperlink>
        </w:p>
        <w:p w14:paraId="09E99C54" w14:textId="5C6ED6E5" w:rsidR="00902FEB" w:rsidRDefault="00C57B29">
          <w:pPr>
            <w:pStyle w:val="TM2"/>
            <w:tabs>
              <w:tab w:val="right" w:pos="9062"/>
            </w:tabs>
            <w:rPr>
              <w:rFonts w:asciiTheme="minorHAnsi" w:hAnsiTheme="minorHAnsi" w:cstheme="minorBidi"/>
              <w:noProof/>
            </w:rPr>
          </w:pPr>
          <w:hyperlink w:anchor="_Toc146607263" w:history="1">
            <w:r w:rsidR="00902FEB" w:rsidRPr="000D3F1D">
              <w:rPr>
                <w:rStyle w:val="Lienhypertexte"/>
                <w:noProof/>
              </w:rPr>
              <w:t>3.12 ESP32</w:t>
            </w:r>
            <w:r w:rsidR="00902FEB">
              <w:rPr>
                <w:noProof/>
                <w:webHidden/>
              </w:rPr>
              <w:tab/>
            </w:r>
            <w:r w:rsidR="00902FEB">
              <w:rPr>
                <w:noProof/>
                <w:webHidden/>
              </w:rPr>
              <w:fldChar w:fldCharType="begin"/>
            </w:r>
            <w:r w:rsidR="00902FEB">
              <w:rPr>
                <w:noProof/>
                <w:webHidden/>
              </w:rPr>
              <w:instrText xml:space="preserve"> PAGEREF _Toc146607263 \h </w:instrText>
            </w:r>
            <w:r w:rsidR="00902FEB">
              <w:rPr>
                <w:noProof/>
                <w:webHidden/>
              </w:rPr>
            </w:r>
            <w:r w:rsidR="00902FEB">
              <w:rPr>
                <w:noProof/>
                <w:webHidden/>
              </w:rPr>
              <w:fldChar w:fldCharType="separate"/>
            </w:r>
            <w:r w:rsidR="009F5883">
              <w:rPr>
                <w:noProof/>
                <w:webHidden/>
              </w:rPr>
              <w:t>29</w:t>
            </w:r>
            <w:r w:rsidR="00902FEB">
              <w:rPr>
                <w:noProof/>
                <w:webHidden/>
              </w:rPr>
              <w:fldChar w:fldCharType="end"/>
            </w:r>
          </w:hyperlink>
        </w:p>
        <w:p w14:paraId="621F0666" w14:textId="0E9C124E" w:rsidR="00902FEB" w:rsidRDefault="00C57B29">
          <w:pPr>
            <w:pStyle w:val="TM2"/>
            <w:tabs>
              <w:tab w:val="right" w:pos="9062"/>
            </w:tabs>
            <w:rPr>
              <w:rFonts w:asciiTheme="minorHAnsi" w:hAnsiTheme="minorHAnsi" w:cstheme="minorBidi"/>
              <w:noProof/>
            </w:rPr>
          </w:pPr>
          <w:hyperlink w:anchor="_Toc146607264" w:history="1">
            <w:r w:rsidR="00902FEB" w:rsidRPr="000D3F1D">
              <w:rPr>
                <w:rStyle w:val="Lienhypertexte"/>
                <w:noProof/>
              </w:rPr>
              <w:t>3.13 Boitier</w:t>
            </w:r>
            <w:r w:rsidR="00902FEB">
              <w:rPr>
                <w:noProof/>
                <w:webHidden/>
              </w:rPr>
              <w:tab/>
            </w:r>
            <w:r w:rsidR="00902FEB">
              <w:rPr>
                <w:noProof/>
                <w:webHidden/>
              </w:rPr>
              <w:fldChar w:fldCharType="begin"/>
            </w:r>
            <w:r w:rsidR="00902FEB">
              <w:rPr>
                <w:noProof/>
                <w:webHidden/>
              </w:rPr>
              <w:instrText xml:space="preserve"> PAGEREF _Toc146607264 \h </w:instrText>
            </w:r>
            <w:r w:rsidR="00902FEB">
              <w:rPr>
                <w:noProof/>
                <w:webHidden/>
              </w:rPr>
            </w:r>
            <w:r w:rsidR="00902FEB">
              <w:rPr>
                <w:noProof/>
                <w:webHidden/>
              </w:rPr>
              <w:fldChar w:fldCharType="separate"/>
            </w:r>
            <w:r w:rsidR="009F5883">
              <w:rPr>
                <w:noProof/>
                <w:webHidden/>
              </w:rPr>
              <w:t>29</w:t>
            </w:r>
            <w:r w:rsidR="00902FEB">
              <w:rPr>
                <w:noProof/>
                <w:webHidden/>
              </w:rPr>
              <w:fldChar w:fldCharType="end"/>
            </w:r>
          </w:hyperlink>
        </w:p>
        <w:p w14:paraId="5B45669F" w14:textId="2F8E6D41" w:rsidR="00902FEB" w:rsidRDefault="00C57B29">
          <w:pPr>
            <w:pStyle w:val="TM1"/>
            <w:tabs>
              <w:tab w:val="right" w:pos="9062"/>
            </w:tabs>
            <w:rPr>
              <w:rFonts w:asciiTheme="minorHAnsi" w:hAnsiTheme="minorHAnsi" w:cstheme="minorBidi"/>
              <w:noProof/>
            </w:rPr>
          </w:pPr>
          <w:hyperlink w:anchor="_Toc146607265" w:history="1">
            <w:r w:rsidR="00902FEB" w:rsidRPr="000D3F1D">
              <w:rPr>
                <w:rStyle w:val="Lienhypertexte"/>
                <w:noProof/>
              </w:rPr>
              <w:t>4 Firmware</w:t>
            </w:r>
            <w:r w:rsidR="00902FEB">
              <w:rPr>
                <w:noProof/>
                <w:webHidden/>
              </w:rPr>
              <w:tab/>
            </w:r>
            <w:r w:rsidR="00902FEB">
              <w:rPr>
                <w:noProof/>
                <w:webHidden/>
              </w:rPr>
              <w:fldChar w:fldCharType="begin"/>
            </w:r>
            <w:r w:rsidR="00902FEB">
              <w:rPr>
                <w:noProof/>
                <w:webHidden/>
              </w:rPr>
              <w:instrText xml:space="preserve"> PAGEREF _Toc146607265 \h </w:instrText>
            </w:r>
            <w:r w:rsidR="00902FEB">
              <w:rPr>
                <w:noProof/>
                <w:webHidden/>
              </w:rPr>
            </w:r>
            <w:r w:rsidR="00902FEB">
              <w:rPr>
                <w:noProof/>
                <w:webHidden/>
              </w:rPr>
              <w:fldChar w:fldCharType="separate"/>
            </w:r>
            <w:r w:rsidR="009F5883">
              <w:rPr>
                <w:noProof/>
                <w:webHidden/>
              </w:rPr>
              <w:t>30</w:t>
            </w:r>
            <w:r w:rsidR="00902FEB">
              <w:rPr>
                <w:noProof/>
                <w:webHidden/>
              </w:rPr>
              <w:fldChar w:fldCharType="end"/>
            </w:r>
          </w:hyperlink>
        </w:p>
        <w:p w14:paraId="107ECD5D" w14:textId="1DAA9C93" w:rsidR="00902FEB" w:rsidRDefault="00C57B29">
          <w:pPr>
            <w:pStyle w:val="TM2"/>
            <w:tabs>
              <w:tab w:val="right" w:pos="9062"/>
            </w:tabs>
            <w:rPr>
              <w:rFonts w:asciiTheme="minorHAnsi" w:hAnsiTheme="minorHAnsi" w:cstheme="minorBidi"/>
              <w:noProof/>
            </w:rPr>
          </w:pPr>
          <w:hyperlink w:anchor="_Toc146607266" w:history="1">
            <w:r w:rsidR="00902FEB" w:rsidRPr="000D3F1D">
              <w:rPr>
                <w:rStyle w:val="Lienhypertexte"/>
                <w:noProof/>
              </w:rPr>
              <w:t>4.1 Approche utilisée</w:t>
            </w:r>
            <w:r w:rsidR="00902FEB">
              <w:rPr>
                <w:noProof/>
                <w:webHidden/>
              </w:rPr>
              <w:tab/>
            </w:r>
            <w:r w:rsidR="00902FEB">
              <w:rPr>
                <w:noProof/>
                <w:webHidden/>
              </w:rPr>
              <w:fldChar w:fldCharType="begin"/>
            </w:r>
            <w:r w:rsidR="00902FEB">
              <w:rPr>
                <w:noProof/>
                <w:webHidden/>
              </w:rPr>
              <w:instrText xml:space="preserve"> PAGEREF _Toc146607266 \h </w:instrText>
            </w:r>
            <w:r w:rsidR="00902FEB">
              <w:rPr>
                <w:noProof/>
                <w:webHidden/>
              </w:rPr>
            </w:r>
            <w:r w:rsidR="00902FEB">
              <w:rPr>
                <w:noProof/>
                <w:webHidden/>
              </w:rPr>
              <w:fldChar w:fldCharType="separate"/>
            </w:r>
            <w:r w:rsidR="009F5883">
              <w:rPr>
                <w:noProof/>
                <w:webHidden/>
              </w:rPr>
              <w:t>30</w:t>
            </w:r>
            <w:r w:rsidR="00902FEB">
              <w:rPr>
                <w:noProof/>
                <w:webHidden/>
              </w:rPr>
              <w:fldChar w:fldCharType="end"/>
            </w:r>
          </w:hyperlink>
        </w:p>
        <w:p w14:paraId="6B9915F7" w14:textId="42605939" w:rsidR="00902FEB" w:rsidRDefault="00C57B29">
          <w:pPr>
            <w:pStyle w:val="TM2"/>
            <w:tabs>
              <w:tab w:val="right" w:pos="9062"/>
            </w:tabs>
            <w:rPr>
              <w:rFonts w:asciiTheme="minorHAnsi" w:hAnsiTheme="minorHAnsi" w:cstheme="minorBidi"/>
              <w:noProof/>
            </w:rPr>
          </w:pPr>
          <w:hyperlink w:anchor="_Toc146607267" w:history="1">
            <w:r w:rsidR="00902FEB" w:rsidRPr="000D3F1D">
              <w:rPr>
                <w:rStyle w:val="Lienhypertexte"/>
                <w:noProof/>
              </w:rPr>
              <w:t>4.2 Machine d’état global</w:t>
            </w:r>
            <w:r w:rsidR="00902FEB">
              <w:rPr>
                <w:noProof/>
                <w:webHidden/>
              </w:rPr>
              <w:tab/>
            </w:r>
            <w:r w:rsidR="00902FEB">
              <w:rPr>
                <w:noProof/>
                <w:webHidden/>
              </w:rPr>
              <w:fldChar w:fldCharType="begin"/>
            </w:r>
            <w:r w:rsidR="00902FEB">
              <w:rPr>
                <w:noProof/>
                <w:webHidden/>
              </w:rPr>
              <w:instrText xml:space="preserve"> PAGEREF _Toc146607267 \h </w:instrText>
            </w:r>
            <w:r w:rsidR="00902FEB">
              <w:rPr>
                <w:noProof/>
                <w:webHidden/>
              </w:rPr>
            </w:r>
            <w:r w:rsidR="00902FEB">
              <w:rPr>
                <w:noProof/>
                <w:webHidden/>
              </w:rPr>
              <w:fldChar w:fldCharType="separate"/>
            </w:r>
            <w:r w:rsidR="009F5883">
              <w:rPr>
                <w:noProof/>
                <w:webHidden/>
              </w:rPr>
              <w:t>30</w:t>
            </w:r>
            <w:r w:rsidR="00902FEB">
              <w:rPr>
                <w:noProof/>
                <w:webHidden/>
              </w:rPr>
              <w:fldChar w:fldCharType="end"/>
            </w:r>
          </w:hyperlink>
        </w:p>
        <w:p w14:paraId="6AEC92DF" w14:textId="422EA328" w:rsidR="00902FEB" w:rsidRDefault="00C57B29">
          <w:pPr>
            <w:pStyle w:val="TM2"/>
            <w:tabs>
              <w:tab w:val="right" w:pos="9062"/>
            </w:tabs>
            <w:rPr>
              <w:rFonts w:asciiTheme="minorHAnsi" w:hAnsiTheme="minorHAnsi" w:cstheme="minorBidi"/>
              <w:noProof/>
            </w:rPr>
          </w:pPr>
          <w:hyperlink w:anchor="_Toc146607268" w:history="1">
            <w:r w:rsidR="00902FEB" w:rsidRPr="000D3F1D">
              <w:rPr>
                <w:rStyle w:val="Lienhypertexte"/>
                <w:noProof/>
              </w:rPr>
              <w:t>4.3 Librairies utilisées</w:t>
            </w:r>
            <w:r w:rsidR="00902FEB">
              <w:rPr>
                <w:noProof/>
                <w:webHidden/>
              </w:rPr>
              <w:tab/>
            </w:r>
            <w:r w:rsidR="00902FEB">
              <w:rPr>
                <w:noProof/>
                <w:webHidden/>
              </w:rPr>
              <w:fldChar w:fldCharType="begin"/>
            </w:r>
            <w:r w:rsidR="00902FEB">
              <w:rPr>
                <w:noProof/>
                <w:webHidden/>
              </w:rPr>
              <w:instrText xml:space="preserve"> PAGEREF _Toc146607268 \h </w:instrText>
            </w:r>
            <w:r w:rsidR="00902FEB">
              <w:rPr>
                <w:noProof/>
                <w:webHidden/>
              </w:rPr>
            </w:r>
            <w:r w:rsidR="00902FEB">
              <w:rPr>
                <w:noProof/>
                <w:webHidden/>
              </w:rPr>
              <w:fldChar w:fldCharType="separate"/>
            </w:r>
            <w:r w:rsidR="009F5883">
              <w:rPr>
                <w:noProof/>
                <w:webHidden/>
              </w:rPr>
              <w:t>31</w:t>
            </w:r>
            <w:r w:rsidR="00902FEB">
              <w:rPr>
                <w:noProof/>
                <w:webHidden/>
              </w:rPr>
              <w:fldChar w:fldCharType="end"/>
            </w:r>
          </w:hyperlink>
        </w:p>
        <w:p w14:paraId="10CB75D1" w14:textId="3E7FC69E" w:rsidR="00902FEB" w:rsidRDefault="00C57B29">
          <w:pPr>
            <w:pStyle w:val="TM2"/>
            <w:tabs>
              <w:tab w:val="right" w:pos="9062"/>
            </w:tabs>
            <w:rPr>
              <w:rFonts w:asciiTheme="minorHAnsi" w:hAnsiTheme="minorHAnsi" w:cstheme="minorBidi"/>
              <w:noProof/>
            </w:rPr>
          </w:pPr>
          <w:hyperlink w:anchor="_Toc146607269" w:history="1">
            <w:r w:rsidR="00902FEB" w:rsidRPr="000D3F1D">
              <w:rPr>
                <w:rStyle w:val="Lienhypertexte"/>
                <w:noProof/>
              </w:rPr>
              <w:t>4.4 Librairie : ESP</w:t>
            </w:r>
            <w:r w:rsidR="00902FEB">
              <w:rPr>
                <w:noProof/>
                <w:webHidden/>
              </w:rPr>
              <w:tab/>
            </w:r>
            <w:r w:rsidR="00902FEB">
              <w:rPr>
                <w:noProof/>
                <w:webHidden/>
              </w:rPr>
              <w:fldChar w:fldCharType="begin"/>
            </w:r>
            <w:r w:rsidR="00902FEB">
              <w:rPr>
                <w:noProof/>
                <w:webHidden/>
              </w:rPr>
              <w:instrText xml:space="preserve"> PAGEREF _Toc146607269 \h </w:instrText>
            </w:r>
            <w:r w:rsidR="00902FEB">
              <w:rPr>
                <w:noProof/>
                <w:webHidden/>
              </w:rPr>
            </w:r>
            <w:r w:rsidR="00902FEB">
              <w:rPr>
                <w:noProof/>
                <w:webHidden/>
              </w:rPr>
              <w:fldChar w:fldCharType="separate"/>
            </w:r>
            <w:r w:rsidR="009F5883">
              <w:rPr>
                <w:noProof/>
                <w:webHidden/>
              </w:rPr>
              <w:t>32</w:t>
            </w:r>
            <w:r w:rsidR="00902FEB">
              <w:rPr>
                <w:noProof/>
                <w:webHidden/>
              </w:rPr>
              <w:fldChar w:fldCharType="end"/>
            </w:r>
          </w:hyperlink>
        </w:p>
        <w:p w14:paraId="68738FB1" w14:textId="020597F2" w:rsidR="00902FEB" w:rsidRDefault="00C57B29">
          <w:pPr>
            <w:pStyle w:val="TM2"/>
            <w:tabs>
              <w:tab w:val="right" w:pos="9062"/>
            </w:tabs>
            <w:rPr>
              <w:rFonts w:asciiTheme="minorHAnsi" w:hAnsiTheme="minorHAnsi" w:cstheme="minorBidi"/>
              <w:noProof/>
            </w:rPr>
          </w:pPr>
          <w:hyperlink w:anchor="_Toc146607270" w:history="1">
            <w:r w:rsidR="00902FEB" w:rsidRPr="000D3F1D">
              <w:rPr>
                <w:rStyle w:val="Lienhypertexte"/>
                <w:noProof/>
              </w:rPr>
              <w:t>4.5 Librairie : CHU</w:t>
            </w:r>
            <w:r w:rsidR="00902FEB">
              <w:rPr>
                <w:noProof/>
                <w:webHidden/>
              </w:rPr>
              <w:tab/>
            </w:r>
            <w:r w:rsidR="00902FEB">
              <w:rPr>
                <w:noProof/>
                <w:webHidden/>
              </w:rPr>
              <w:fldChar w:fldCharType="begin"/>
            </w:r>
            <w:r w:rsidR="00902FEB">
              <w:rPr>
                <w:noProof/>
                <w:webHidden/>
              </w:rPr>
              <w:instrText xml:space="preserve"> PAGEREF _Toc146607270 \h </w:instrText>
            </w:r>
            <w:r w:rsidR="00902FEB">
              <w:rPr>
                <w:noProof/>
                <w:webHidden/>
              </w:rPr>
            </w:r>
            <w:r w:rsidR="00902FEB">
              <w:rPr>
                <w:noProof/>
                <w:webHidden/>
              </w:rPr>
              <w:fldChar w:fldCharType="separate"/>
            </w:r>
            <w:r w:rsidR="009F5883">
              <w:rPr>
                <w:noProof/>
                <w:webHidden/>
              </w:rPr>
              <w:t>33</w:t>
            </w:r>
            <w:r w:rsidR="00902FEB">
              <w:rPr>
                <w:noProof/>
                <w:webHidden/>
              </w:rPr>
              <w:fldChar w:fldCharType="end"/>
            </w:r>
          </w:hyperlink>
        </w:p>
        <w:p w14:paraId="345C5F0E" w14:textId="1D7CF9E3" w:rsidR="00902FEB" w:rsidRDefault="00C57B29">
          <w:pPr>
            <w:pStyle w:val="TM2"/>
            <w:tabs>
              <w:tab w:val="right" w:pos="9062"/>
            </w:tabs>
            <w:rPr>
              <w:rFonts w:asciiTheme="minorHAnsi" w:hAnsiTheme="minorHAnsi" w:cstheme="minorBidi"/>
              <w:noProof/>
            </w:rPr>
          </w:pPr>
          <w:hyperlink w:anchor="_Toc146607271" w:history="1">
            <w:r w:rsidR="00902FEB" w:rsidRPr="000D3F1D">
              <w:rPr>
                <w:rStyle w:val="Lienhypertexte"/>
                <w:noProof/>
              </w:rPr>
              <w:t>4.6 Librairies : RFIDB1Client</w:t>
            </w:r>
            <w:r w:rsidR="00902FEB">
              <w:rPr>
                <w:noProof/>
                <w:webHidden/>
              </w:rPr>
              <w:tab/>
            </w:r>
            <w:r w:rsidR="00902FEB">
              <w:rPr>
                <w:noProof/>
                <w:webHidden/>
              </w:rPr>
              <w:fldChar w:fldCharType="begin"/>
            </w:r>
            <w:r w:rsidR="00902FEB">
              <w:rPr>
                <w:noProof/>
                <w:webHidden/>
              </w:rPr>
              <w:instrText xml:space="preserve"> PAGEREF _Toc146607271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56B76930" w14:textId="207DDABA" w:rsidR="00902FEB" w:rsidRDefault="00C57B29">
          <w:pPr>
            <w:pStyle w:val="TM2"/>
            <w:tabs>
              <w:tab w:val="right" w:pos="9062"/>
            </w:tabs>
            <w:rPr>
              <w:rFonts w:asciiTheme="minorHAnsi" w:hAnsiTheme="minorHAnsi" w:cstheme="minorBidi"/>
              <w:noProof/>
            </w:rPr>
          </w:pPr>
          <w:hyperlink w:anchor="_Toc146607272" w:history="1">
            <w:r w:rsidR="00902FEB" w:rsidRPr="000D3F1D">
              <w:rPr>
                <w:rStyle w:val="Lienhypertexte"/>
                <w:noProof/>
              </w:rPr>
              <w:t>4.7 Librairie : BZR</w:t>
            </w:r>
            <w:r w:rsidR="00902FEB">
              <w:rPr>
                <w:noProof/>
                <w:webHidden/>
              </w:rPr>
              <w:tab/>
            </w:r>
            <w:r w:rsidR="00902FEB">
              <w:rPr>
                <w:noProof/>
                <w:webHidden/>
              </w:rPr>
              <w:fldChar w:fldCharType="begin"/>
            </w:r>
            <w:r w:rsidR="00902FEB">
              <w:rPr>
                <w:noProof/>
                <w:webHidden/>
              </w:rPr>
              <w:instrText xml:space="preserve"> PAGEREF _Toc146607272 \h </w:instrText>
            </w:r>
            <w:r w:rsidR="00902FEB">
              <w:rPr>
                <w:noProof/>
                <w:webHidden/>
              </w:rPr>
            </w:r>
            <w:r w:rsidR="00902FEB">
              <w:rPr>
                <w:noProof/>
                <w:webHidden/>
              </w:rPr>
              <w:fldChar w:fldCharType="separate"/>
            </w:r>
            <w:r w:rsidR="009F5883">
              <w:rPr>
                <w:noProof/>
                <w:webHidden/>
              </w:rPr>
              <w:t>35</w:t>
            </w:r>
            <w:r w:rsidR="00902FEB">
              <w:rPr>
                <w:noProof/>
                <w:webHidden/>
              </w:rPr>
              <w:fldChar w:fldCharType="end"/>
            </w:r>
          </w:hyperlink>
        </w:p>
        <w:p w14:paraId="554B2CC1" w14:textId="156DE059" w:rsidR="00902FEB" w:rsidRDefault="00C57B29">
          <w:pPr>
            <w:pStyle w:val="TM2"/>
            <w:tabs>
              <w:tab w:val="right" w:pos="9062"/>
            </w:tabs>
            <w:rPr>
              <w:rFonts w:asciiTheme="minorHAnsi" w:hAnsiTheme="minorHAnsi" w:cstheme="minorBidi"/>
              <w:noProof/>
            </w:rPr>
          </w:pPr>
          <w:hyperlink w:anchor="_Toc146607273" w:history="1">
            <w:r w:rsidR="00902FEB" w:rsidRPr="000D3F1D">
              <w:rPr>
                <w:rStyle w:val="Lienhypertexte"/>
                <w:noProof/>
              </w:rPr>
              <w:t>4.8 Librairie : TLC5973¨</w:t>
            </w:r>
            <w:r w:rsidR="00902FEB">
              <w:rPr>
                <w:noProof/>
                <w:webHidden/>
              </w:rPr>
              <w:tab/>
            </w:r>
            <w:r w:rsidR="00902FEB">
              <w:rPr>
                <w:noProof/>
                <w:webHidden/>
              </w:rPr>
              <w:fldChar w:fldCharType="begin"/>
            </w:r>
            <w:r w:rsidR="00902FEB">
              <w:rPr>
                <w:noProof/>
                <w:webHidden/>
              </w:rPr>
              <w:instrText xml:space="preserve"> PAGEREF _Toc146607273 \h </w:instrText>
            </w:r>
            <w:r w:rsidR="00902FEB">
              <w:rPr>
                <w:noProof/>
                <w:webHidden/>
              </w:rPr>
            </w:r>
            <w:r w:rsidR="00902FEB">
              <w:rPr>
                <w:noProof/>
                <w:webHidden/>
              </w:rPr>
              <w:fldChar w:fldCharType="separate"/>
            </w:r>
            <w:r w:rsidR="009F5883">
              <w:rPr>
                <w:noProof/>
                <w:webHidden/>
              </w:rPr>
              <w:t>36</w:t>
            </w:r>
            <w:r w:rsidR="00902FEB">
              <w:rPr>
                <w:noProof/>
                <w:webHidden/>
              </w:rPr>
              <w:fldChar w:fldCharType="end"/>
            </w:r>
          </w:hyperlink>
        </w:p>
        <w:p w14:paraId="4000CB8B" w14:textId="63CF8E08" w:rsidR="00902FEB" w:rsidRDefault="00C57B29">
          <w:pPr>
            <w:pStyle w:val="TM2"/>
            <w:tabs>
              <w:tab w:val="right" w:pos="9062"/>
            </w:tabs>
            <w:rPr>
              <w:rFonts w:asciiTheme="minorHAnsi" w:hAnsiTheme="minorHAnsi" w:cstheme="minorBidi"/>
              <w:noProof/>
            </w:rPr>
          </w:pPr>
          <w:hyperlink w:anchor="_Toc146607274" w:history="1">
            <w:r w:rsidR="00902FEB" w:rsidRPr="000D3F1D">
              <w:rPr>
                <w:rStyle w:val="Lienhypertexte"/>
                <w:noProof/>
              </w:rPr>
              <w:t>4.9 Librairie : SerialTimer</w:t>
            </w:r>
            <w:r w:rsidR="00902FEB">
              <w:rPr>
                <w:noProof/>
                <w:webHidden/>
              </w:rPr>
              <w:tab/>
            </w:r>
            <w:r w:rsidR="00902FEB">
              <w:rPr>
                <w:noProof/>
                <w:webHidden/>
              </w:rPr>
              <w:fldChar w:fldCharType="begin"/>
            </w:r>
            <w:r w:rsidR="00902FEB">
              <w:rPr>
                <w:noProof/>
                <w:webHidden/>
              </w:rPr>
              <w:instrText xml:space="preserve"> PAGEREF _Toc146607274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798D6EC1" w14:textId="13AF8A58" w:rsidR="00902FEB" w:rsidRDefault="00C57B29">
          <w:pPr>
            <w:pStyle w:val="TM2"/>
            <w:tabs>
              <w:tab w:val="right" w:pos="9062"/>
            </w:tabs>
            <w:rPr>
              <w:rFonts w:asciiTheme="minorHAnsi" w:hAnsiTheme="minorHAnsi" w:cstheme="minorBidi"/>
              <w:noProof/>
            </w:rPr>
          </w:pPr>
          <w:hyperlink w:anchor="_Toc146607275" w:history="1">
            <w:r w:rsidR="00902FEB" w:rsidRPr="000D3F1D">
              <w:rPr>
                <w:rStyle w:val="Lienhypertexte"/>
                <w:noProof/>
              </w:rPr>
              <w:t>4.10 Calculs des timers</w:t>
            </w:r>
            <w:r w:rsidR="00902FEB">
              <w:rPr>
                <w:noProof/>
                <w:webHidden/>
              </w:rPr>
              <w:tab/>
            </w:r>
            <w:r w:rsidR="00902FEB">
              <w:rPr>
                <w:noProof/>
                <w:webHidden/>
              </w:rPr>
              <w:fldChar w:fldCharType="begin"/>
            </w:r>
            <w:r w:rsidR="00902FEB">
              <w:rPr>
                <w:noProof/>
                <w:webHidden/>
              </w:rPr>
              <w:instrText xml:space="preserve"> PAGEREF _Toc146607275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41DEEB75" w14:textId="4DD5E4A1" w:rsidR="00902FEB" w:rsidRDefault="00C57B29">
          <w:pPr>
            <w:pStyle w:val="TM1"/>
            <w:tabs>
              <w:tab w:val="right" w:pos="9062"/>
            </w:tabs>
            <w:rPr>
              <w:rFonts w:asciiTheme="minorHAnsi" w:hAnsiTheme="minorHAnsi" w:cstheme="minorBidi"/>
              <w:noProof/>
            </w:rPr>
          </w:pPr>
          <w:hyperlink w:anchor="_Toc146607276" w:history="1">
            <w:r w:rsidR="00902FEB" w:rsidRPr="000D3F1D">
              <w:rPr>
                <w:rStyle w:val="Lienhypertexte"/>
                <w:noProof/>
              </w:rPr>
              <w:t>5 Software</w:t>
            </w:r>
            <w:r w:rsidR="00902FEB">
              <w:rPr>
                <w:noProof/>
                <w:webHidden/>
              </w:rPr>
              <w:tab/>
            </w:r>
            <w:r w:rsidR="00902FEB">
              <w:rPr>
                <w:noProof/>
                <w:webHidden/>
              </w:rPr>
              <w:fldChar w:fldCharType="begin"/>
            </w:r>
            <w:r w:rsidR="00902FEB">
              <w:rPr>
                <w:noProof/>
                <w:webHidden/>
              </w:rPr>
              <w:instrText xml:space="preserve"> PAGEREF _Toc146607276 \h </w:instrText>
            </w:r>
            <w:r w:rsidR="00902FEB">
              <w:rPr>
                <w:noProof/>
                <w:webHidden/>
              </w:rPr>
            </w:r>
            <w:r w:rsidR="00902FEB">
              <w:rPr>
                <w:noProof/>
                <w:webHidden/>
              </w:rPr>
              <w:fldChar w:fldCharType="separate"/>
            </w:r>
            <w:r w:rsidR="009F5883">
              <w:rPr>
                <w:noProof/>
                <w:webHidden/>
              </w:rPr>
              <w:t>38</w:t>
            </w:r>
            <w:r w:rsidR="00902FEB">
              <w:rPr>
                <w:noProof/>
                <w:webHidden/>
              </w:rPr>
              <w:fldChar w:fldCharType="end"/>
            </w:r>
          </w:hyperlink>
        </w:p>
        <w:p w14:paraId="1FFBBF66" w14:textId="19410329" w:rsidR="00902FEB" w:rsidRDefault="00C57B29">
          <w:pPr>
            <w:pStyle w:val="TM1"/>
            <w:tabs>
              <w:tab w:val="right" w:pos="9062"/>
            </w:tabs>
            <w:rPr>
              <w:rFonts w:asciiTheme="minorHAnsi" w:hAnsiTheme="minorHAnsi" w:cstheme="minorBidi"/>
              <w:noProof/>
            </w:rPr>
          </w:pPr>
          <w:hyperlink w:anchor="_Toc146607277" w:history="1">
            <w:r w:rsidR="00902FEB" w:rsidRPr="000D3F1D">
              <w:rPr>
                <w:rStyle w:val="Lienhypertexte"/>
                <w:noProof/>
              </w:rPr>
              <w:t>6 Mesures</w:t>
            </w:r>
            <w:r w:rsidR="00902FEB">
              <w:rPr>
                <w:noProof/>
                <w:webHidden/>
              </w:rPr>
              <w:tab/>
            </w:r>
            <w:r w:rsidR="00902FEB">
              <w:rPr>
                <w:noProof/>
                <w:webHidden/>
              </w:rPr>
              <w:fldChar w:fldCharType="begin"/>
            </w:r>
            <w:r w:rsidR="00902FEB">
              <w:rPr>
                <w:noProof/>
                <w:webHidden/>
              </w:rPr>
              <w:instrText xml:space="preserve"> PAGEREF _Toc146607277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17EA6201" w14:textId="505C5D9E" w:rsidR="00902FEB" w:rsidRDefault="00C57B29">
          <w:pPr>
            <w:pStyle w:val="TM2"/>
            <w:tabs>
              <w:tab w:val="right" w:pos="9062"/>
            </w:tabs>
            <w:rPr>
              <w:rFonts w:asciiTheme="minorHAnsi" w:hAnsiTheme="minorHAnsi" w:cstheme="minorBidi"/>
              <w:noProof/>
            </w:rPr>
          </w:pPr>
          <w:hyperlink w:anchor="_Toc146607278" w:history="1">
            <w:r w:rsidR="00902FEB" w:rsidRPr="000D3F1D">
              <w:rPr>
                <w:rStyle w:val="Lienhypertexte"/>
                <w:noProof/>
              </w:rPr>
              <w:t>6.1 Matériel utilisé</w:t>
            </w:r>
            <w:r w:rsidR="00902FEB">
              <w:rPr>
                <w:noProof/>
                <w:webHidden/>
              </w:rPr>
              <w:tab/>
            </w:r>
            <w:r w:rsidR="00902FEB">
              <w:rPr>
                <w:noProof/>
                <w:webHidden/>
              </w:rPr>
              <w:fldChar w:fldCharType="begin"/>
            </w:r>
            <w:r w:rsidR="00902FEB">
              <w:rPr>
                <w:noProof/>
                <w:webHidden/>
              </w:rPr>
              <w:instrText xml:space="preserve"> PAGEREF _Toc146607278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15BE91D0" w14:textId="12282817" w:rsidR="00902FEB" w:rsidRDefault="00C57B29">
          <w:pPr>
            <w:pStyle w:val="TM2"/>
            <w:tabs>
              <w:tab w:val="right" w:pos="9062"/>
            </w:tabs>
            <w:rPr>
              <w:rFonts w:asciiTheme="minorHAnsi" w:hAnsiTheme="minorHAnsi" w:cstheme="minorBidi"/>
              <w:noProof/>
            </w:rPr>
          </w:pPr>
          <w:hyperlink w:anchor="_Toc146607279" w:history="1">
            <w:r w:rsidR="00902FEB" w:rsidRPr="000D3F1D">
              <w:rPr>
                <w:rStyle w:val="Lienhypertexte"/>
                <w:noProof/>
              </w:rPr>
              <w:t>6.2 Convertisseur AC/DC</w:t>
            </w:r>
            <w:r w:rsidR="00902FEB">
              <w:rPr>
                <w:noProof/>
                <w:webHidden/>
              </w:rPr>
              <w:tab/>
            </w:r>
            <w:r w:rsidR="00902FEB">
              <w:rPr>
                <w:noProof/>
                <w:webHidden/>
              </w:rPr>
              <w:fldChar w:fldCharType="begin"/>
            </w:r>
            <w:r w:rsidR="00902FEB">
              <w:rPr>
                <w:noProof/>
                <w:webHidden/>
              </w:rPr>
              <w:instrText xml:space="preserve"> PAGEREF _Toc146607279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4AEC9D0C" w14:textId="16359A6F" w:rsidR="00902FEB" w:rsidRDefault="00C57B29">
          <w:pPr>
            <w:pStyle w:val="TM2"/>
            <w:tabs>
              <w:tab w:val="right" w:pos="9062"/>
            </w:tabs>
            <w:rPr>
              <w:rFonts w:asciiTheme="minorHAnsi" w:hAnsiTheme="minorHAnsi" w:cstheme="minorBidi"/>
              <w:noProof/>
            </w:rPr>
          </w:pPr>
          <w:hyperlink w:anchor="_Toc146607280" w:history="1">
            <w:r w:rsidR="00902FEB" w:rsidRPr="000D3F1D">
              <w:rPr>
                <w:rStyle w:val="Lienhypertexte"/>
                <w:noProof/>
              </w:rPr>
              <w:t>6.3 Commutation 230VAC</w:t>
            </w:r>
            <w:r w:rsidR="00902FEB">
              <w:rPr>
                <w:noProof/>
                <w:webHidden/>
              </w:rPr>
              <w:tab/>
            </w:r>
            <w:r w:rsidR="00902FEB">
              <w:rPr>
                <w:noProof/>
                <w:webHidden/>
              </w:rPr>
              <w:fldChar w:fldCharType="begin"/>
            </w:r>
            <w:r w:rsidR="00902FEB">
              <w:rPr>
                <w:noProof/>
                <w:webHidden/>
              </w:rPr>
              <w:instrText xml:space="preserve"> PAGEREF _Toc146607280 \h </w:instrText>
            </w:r>
            <w:r w:rsidR="00902FEB">
              <w:rPr>
                <w:noProof/>
                <w:webHidden/>
              </w:rPr>
            </w:r>
            <w:r w:rsidR="00902FEB">
              <w:rPr>
                <w:noProof/>
                <w:webHidden/>
              </w:rPr>
              <w:fldChar w:fldCharType="separate"/>
            </w:r>
            <w:r w:rsidR="009F5883">
              <w:rPr>
                <w:noProof/>
                <w:webHidden/>
              </w:rPr>
              <w:t>40</w:t>
            </w:r>
            <w:r w:rsidR="00902FEB">
              <w:rPr>
                <w:noProof/>
                <w:webHidden/>
              </w:rPr>
              <w:fldChar w:fldCharType="end"/>
            </w:r>
          </w:hyperlink>
        </w:p>
        <w:p w14:paraId="7251AFF2" w14:textId="39DA2265" w:rsidR="00902FEB" w:rsidRDefault="00C57B29">
          <w:pPr>
            <w:pStyle w:val="TM2"/>
            <w:tabs>
              <w:tab w:val="right" w:pos="9062"/>
            </w:tabs>
            <w:rPr>
              <w:rFonts w:asciiTheme="minorHAnsi" w:hAnsiTheme="minorHAnsi" w:cstheme="minorBidi"/>
              <w:noProof/>
            </w:rPr>
          </w:pPr>
          <w:hyperlink w:anchor="_Toc146607281" w:history="1">
            <w:r w:rsidR="00902FEB" w:rsidRPr="000D3F1D">
              <w:rPr>
                <w:rStyle w:val="Lienhypertexte"/>
                <w:noProof/>
              </w:rPr>
              <w:t>6.4 Module RFID</w:t>
            </w:r>
            <w:r w:rsidR="00902FEB">
              <w:rPr>
                <w:noProof/>
                <w:webHidden/>
              </w:rPr>
              <w:tab/>
            </w:r>
            <w:r w:rsidR="00902FEB">
              <w:rPr>
                <w:noProof/>
                <w:webHidden/>
              </w:rPr>
              <w:fldChar w:fldCharType="begin"/>
            </w:r>
            <w:r w:rsidR="00902FEB">
              <w:rPr>
                <w:noProof/>
                <w:webHidden/>
              </w:rPr>
              <w:instrText xml:space="preserve"> PAGEREF _Toc146607281 \h </w:instrText>
            </w:r>
            <w:r w:rsidR="00902FEB">
              <w:rPr>
                <w:noProof/>
                <w:webHidden/>
              </w:rPr>
            </w:r>
            <w:r w:rsidR="00902FEB">
              <w:rPr>
                <w:noProof/>
                <w:webHidden/>
              </w:rPr>
              <w:fldChar w:fldCharType="separate"/>
            </w:r>
            <w:r w:rsidR="009F5883">
              <w:rPr>
                <w:noProof/>
                <w:webHidden/>
              </w:rPr>
              <w:t>41</w:t>
            </w:r>
            <w:r w:rsidR="00902FEB">
              <w:rPr>
                <w:noProof/>
                <w:webHidden/>
              </w:rPr>
              <w:fldChar w:fldCharType="end"/>
            </w:r>
          </w:hyperlink>
        </w:p>
        <w:p w14:paraId="42D7C7E8" w14:textId="6DB13801" w:rsidR="00902FEB" w:rsidRDefault="00C57B29">
          <w:pPr>
            <w:pStyle w:val="TM2"/>
            <w:tabs>
              <w:tab w:val="right" w:pos="9062"/>
            </w:tabs>
            <w:rPr>
              <w:rFonts w:asciiTheme="minorHAnsi" w:hAnsiTheme="minorHAnsi" w:cstheme="minorBidi"/>
              <w:noProof/>
            </w:rPr>
          </w:pPr>
          <w:hyperlink w:anchor="_Toc146607282" w:history="1">
            <w:r w:rsidR="00902FEB" w:rsidRPr="000D3F1D">
              <w:rPr>
                <w:rStyle w:val="Lienhypertexte"/>
                <w:noProof/>
              </w:rPr>
              <w:t>6.5 Module ESP32</w:t>
            </w:r>
            <w:r w:rsidR="00902FEB">
              <w:rPr>
                <w:noProof/>
                <w:webHidden/>
              </w:rPr>
              <w:tab/>
            </w:r>
            <w:r w:rsidR="00902FEB">
              <w:rPr>
                <w:noProof/>
                <w:webHidden/>
              </w:rPr>
              <w:fldChar w:fldCharType="begin"/>
            </w:r>
            <w:r w:rsidR="00902FEB">
              <w:rPr>
                <w:noProof/>
                <w:webHidden/>
              </w:rPr>
              <w:instrText xml:space="preserve"> PAGEREF _Toc146607282 \h </w:instrText>
            </w:r>
            <w:r w:rsidR="00902FEB">
              <w:rPr>
                <w:noProof/>
                <w:webHidden/>
              </w:rPr>
            </w:r>
            <w:r w:rsidR="00902FEB">
              <w:rPr>
                <w:noProof/>
                <w:webHidden/>
              </w:rPr>
              <w:fldChar w:fldCharType="separate"/>
            </w:r>
            <w:r w:rsidR="009F5883">
              <w:rPr>
                <w:noProof/>
                <w:webHidden/>
              </w:rPr>
              <w:t>42</w:t>
            </w:r>
            <w:r w:rsidR="00902FEB">
              <w:rPr>
                <w:noProof/>
                <w:webHidden/>
              </w:rPr>
              <w:fldChar w:fldCharType="end"/>
            </w:r>
          </w:hyperlink>
        </w:p>
        <w:p w14:paraId="6B1CE5D2" w14:textId="1D24ED9D" w:rsidR="00902FEB" w:rsidRDefault="00C57B29">
          <w:pPr>
            <w:pStyle w:val="TM2"/>
            <w:tabs>
              <w:tab w:val="right" w:pos="9062"/>
            </w:tabs>
            <w:rPr>
              <w:rFonts w:asciiTheme="minorHAnsi" w:hAnsiTheme="minorHAnsi" w:cstheme="minorBidi"/>
              <w:noProof/>
            </w:rPr>
          </w:pPr>
          <w:hyperlink w:anchor="_Toc146607283" w:history="1">
            <w:r w:rsidR="00902FEB" w:rsidRPr="000D3F1D">
              <w:rPr>
                <w:rStyle w:val="Lienhypertexte"/>
                <w:noProof/>
              </w:rPr>
              <w:t>6.6 TLC5973.</w:t>
            </w:r>
            <w:r w:rsidR="00902FEB">
              <w:rPr>
                <w:noProof/>
                <w:webHidden/>
              </w:rPr>
              <w:tab/>
            </w:r>
            <w:r w:rsidR="00902FEB">
              <w:rPr>
                <w:noProof/>
                <w:webHidden/>
              </w:rPr>
              <w:fldChar w:fldCharType="begin"/>
            </w:r>
            <w:r w:rsidR="00902FEB">
              <w:rPr>
                <w:noProof/>
                <w:webHidden/>
              </w:rPr>
              <w:instrText xml:space="preserve"> PAGEREF _Toc146607283 \h </w:instrText>
            </w:r>
            <w:r w:rsidR="00902FEB">
              <w:rPr>
                <w:noProof/>
                <w:webHidden/>
              </w:rPr>
            </w:r>
            <w:r w:rsidR="00902FEB">
              <w:rPr>
                <w:noProof/>
                <w:webHidden/>
              </w:rPr>
              <w:fldChar w:fldCharType="separate"/>
            </w:r>
            <w:r w:rsidR="009F5883">
              <w:rPr>
                <w:noProof/>
                <w:webHidden/>
              </w:rPr>
              <w:t>43</w:t>
            </w:r>
            <w:r w:rsidR="00902FEB">
              <w:rPr>
                <w:noProof/>
                <w:webHidden/>
              </w:rPr>
              <w:fldChar w:fldCharType="end"/>
            </w:r>
          </w:hyperlink>
        </w:p>
        <w:p w14:paraId="4EA9A1A0" w14:textId="50A8B114" w:rsidR="00902FEB" w:rsidRDefault="00C57B29">
          <w:pPr>
            <w:pStyle w:val="TM2"/>
            <w:tabs>
              <w:tab w:val="right" w:pos="9062"/>
            </w:tabs>
            <w:rPr>
              <w:rFonts w:asciiTheme="minorHAnsi" w:hAnsiTheme="minorHAnsi" w:cstheme="minorBidi"/>
              <w:noProof/>
            </w:rPr>
          </w:pPr>
          <w:hyperlink w:anchor="_Toc146607284" w:history="1">
            <w:r w:rsidR="00902FEB" w:rsidRPr="000D3F1D">
              <w:rPr>
                <w:rStyle w:val="Lienhypertexte"/>
                <w:noProof/>
              </w:rPr>
              <w:t>6.7 Buzzer</w:t>
            </w:r>
            <w:r w:rsidR="00902FEB">
              <w:rPr>
                <w:noProof/>
                <w:webHidden/>
              </w:rPr>
              <w:tab/>
            </w:r>
            <w:r w:rsidR="00902FEB">
              <w:rPr>
                <w:noProof/>
                <w:webHidden/>
              </w:rPr>
              <w:fldChar w:fldCharType="begin"/>
            </w:r>
            <w:r w:rsidR="00902FEB">
              <w:rPr>
                <w:noProof/>
                <w:webHidden/>
              </w:rPr>
              <w:instrText xml:space="preserve"> PAGEREF _Toc146607284 \h </w:instrText>
            </w:r>
            <w:r w:rsidR="00902FEB">
              <w:rPr>
                <w:noProof/>
                <w:webHidden/>
              </w:rPr>
            </w:r>
            <w:r w:rsidR="00902FEB">
              <w:rPr>
                <w:noProof/>
                <w:webHidden/>
              </w:rPr>
              <w:fldChar w:fldCharType="separate"/>
            </w:r>
            <w:r w:rsidR="009F5883">
              <w:rPr>
                <w:noProof/>
                <w:webHidden/>
              </w:rPr>
              <w:t>44</w:t>
            </w:r>
            <w:r w:rsidR="00902FEB">
              <w:rPr>
                <w:noProof/>
                <w:webHidden/>
              </w:rPr>
              <w:fldChar w:fldCharType="end"/>
            </w:r>
          </w:hyperlink>
        </w:p>
        <w:p w14:paraId="5CAA462C" w14:textId="3A3C738E" w:rsidR="00902FEB" w:rsidRDefault="00C57B29">
          <w:pPr>
            <w:pStyle w:val="TM1"/>
            <w:tabs>
              <w:tab w:val="right" w:pos="9062"/>
            </w:tabs>
            <w:rPr>
              <w:rFonts w:asciiTheme="minorHAnsi" w:hAnsiTheme="minorHAnsi" w:cstheme="minorBidi"/>
              <w:noProof/>
            </w:rPr>
          </w:pPr>
          <w:hyperlink w:anchor="_Toc146607285" w:history="1">
            <w:r w:rsidR="00902FEB" w:rsidRPr="000D3F1D">
              <w:rPr>
                <w:rStyle w:val="Lienhypertexte"/>
                <w:noProof/>
              </w:rPr>
              <w:t>7 Etat d’avancement</w:t>
            </w:r>
            <w:r w:rsidR="00902FEB">
              <w:rPr>
                <w:noProof/>
                <w:webHidden/>
              </w:rPr>
              <w:tab/>
            </w:r>
            <w:r w:rsidR="00902FEB">
              <w:rPr>
                <w:noProof/>
                <w:webHidden/>
              </w:rPr>
              <w:fldChar w:fldCharType="begin"/>
            </w:r>
            <w:r w:rsidR="00902FEB">
              <w:rPr>
                <w:noProof/>
                <w:webHidden/>
              </w:rPr>
              <w:instrText xml:space="preserve"> PAGEREF _Toc146607285 \h </w:instrText>
            </w:r>
            <w:r w:rsidR="00902FEB">
              <w:rPr>
                <w:noProof/>
                <w:webHidden/>
              </w:rPr>
            </w:r>
            <w:r w:rsidR="00902FEB">
              <w:rPr>
                <w:noProof/>
                <w:webHidden/>
              </w:rPr>
              <w:fldChar w:fldCharType="separate"/>
            </w:r>
            <w:r w:rsidR="009F5883">
              <w:rPr>
                <w:noProof/>
                <w:webHidden/>
              </w:rPr>
              <w:t>45</w:t>
            </w:r>
            <w:r w:rsidR="00902FEB">
              <w:rPr>
                <w:noProof/>
                <w:webHidden/>
              </w:rPr>
              <w:fldChar w:fldCharType="end"/>
            </w:r>
          </w:hyperlink>
        </w:p>
        <w:p w14:paraId="0B52F807" w14:textId="2F72E783" w:rsidR="00902FEB" w:rsidRDefault="00C57B29">
          <w:pPr>
            <w:pStyle w:val="TM1"/>
            <w:tabs>
              <w:tab w:val="right" w:pos="9062"/>
            </w:tabs>
            <w:rPr>
              <w:rFonts w:asciiTheme="minorHAnsi" w:hAnsiTheme="minorHAnsi" w:cstheme="minorBidi"/>
              <w:noProof/>
            </w:rPr>
          </w:pPr>
          <w:hyperlink w:anchor="_Toc146607286" w:history="1">
            <w:r w:rsidR="00902FEB" w:rsidRPr="000D3F1D">
              <w:rPr>
                <w:rStyle w:val="Lienhypertexte"/>
                <w:noProof/>
              </w:rPr>
              <w:t>8 Conclusion</w:t>
            </w:r>
            <w:r w:rsidR="00902FEB">
              <w:rPr>
                <w:noProof/>
                <w:webHidden/>
              </w:rPr>
              <w:tab/>
            </w:r>
            <w:r w:rsidR="00902FEB">
              <w:rPr>
                <w:noProof/>
                <w:webHidden/>
              </w:rPr>
              <w:fldChar w:fldCharType="begin"/>
            </w:r>
            <w:r w:rsidR="00902FEB">
              <w:rPr>
                <w:noProof/>
                <w:webHidden/>
              </w:rPr>
              <w:instrText xml:space="preserve"> PAGEREF _Toc146607286 \h </w:instrText>
            </w:r>
            <w:r w:rsidR="00902FEB">
              <w:rPr>
                <w:noProof/>
                <w:webHidden/>
              </w:rPr>
            </w:r>
            <w:r w:rsidR="00902FEB">
              <w:rPr>
                <w:noProof/>
                <w:webHidden/>
              </w:rPr>
              <w:fldChar w:fldCharType="separate"/>
            </w:r>
            <w:r w:rsidR="009F5883">
              <w:rPr>
                <w:noProof/>
                <w:webHidden/>
              </w:rPr>
              <w:t>46</w:t>
            </w:r>
            <w:r w:rsidR="00902FEB">
              <w:rPr>
                <w:noProof/>
                <w:webHidden/>
              </w:rPr>
              <w:fldChar w:fldCharType="end"/>
            </w:r>
          </w:hyperlink>
        </w:p>
        <w:p w14:paraId="0901E98E" w14:textId="344DB9E5" w:rsidR="00902FEB" w:rsidRDefault="00C57B29">
          <w:pPr>
            <w:pStyle w:val="TM1"/>
            <w:tabs>
              <w:tab w:val="right" w:pos="9062"/>
            </w:tabs>
            <w:rPr>
              <w:rFonts w:asciiTheme="minorHAnsi" w:hAnsiTheme="minorHAnsi" w:cstheme="minorBidi"/>
              <w:noProof/>
            </w:rPr>
          </w:pPr>
          <w:hyperlink w:anchor="_Toc146607287" w:history="1">
            <w:r w:rsidR="00902FEB" w:rsidRPr="000D3F1D">
              <w:rPr>
                <w:rStyle w:val="Lienhypertexte"/>
                <w:noProof/>
              </w:rPr>
              <w:t>9 Bibliographie</w:t>
            </w:r>
            <w:r w:rsidR="00902FEB">
              <w:rPr>
                <w:noProof/>
                <w:webHidden/>
              </w:rPr>
              <w:tab/>
            </w:r>
            <w:r w:rsidR="00902FEB">
              <w:rPr>
                <w:noProof/>
                <w:webHidden/>
              </w:rPr>
              <w:fldChar w:fldCharType="begin"/>
            </w:r>
            <w:r w:rsidR="00902FEB">
              <w:rPr>
                <w:noProof/>
                <w:webHidden/>
              </w:rPr>
              <w:instrText xml:space="preserve"> PAGEREF _Toc146607287 \h </w:instrText>
            </w:r>
            <w:r w:rsidR="00902FEB">
              <w:rPr>
                <w:noProof/>
                <w:webHidden/>
              </w:rPr>
            </w:r>
            <w:r w:rsidR="00902FEB">
              <w:rPr>
                <w:noProof/>
                <w:webHidden/>
              </w:rPr>
              <w:fldChar w:fldCharType="separate"/>
            </w:r>
            <w:r w:rsidR="009F5883">
              <w:rPr>
                <w:noProof/>
                <w:webHidden/>
              </w:rPr>
              <w:t>47</w:t>
            </w:r>
            <w:r w:rsidR="00902FEB">
              <w:rPr>
                <w:noProof/>
                <w:webHidden/>
              </w:rPr>
              <w:fldChar w:fldCharType="end"/>
            </w:r>
          </w:hyperlink>
        </w:p>
        <w:p w14:paraId="2969AB3A" w14:textId="75E5DC4C" w:rsidR="00902FEB" w:rsidRDefault="00C57B29">
          <w:pPr>
            <w:pStyle w:val="TM1"/>
            <w:tabs>
              <w:tab w:val="right" w:pos="9062"/>
            </w:tabs>
            <w:rPr>
              <w:rFonts w:asciiTheme="minorHAnsi" w:hAnsiTheme="minorHAnsi" w:cstheme="minorBidi"/>
              <w:noProof/>
            </w:rPr>
          </w:pPr>
          <w:hyperlink w:anchor="_Toc146607288" w:history="1">
            <w:r w:rsidR="00902FEB" w:rsidRPr="000D3F1D">
              <w:rPr>
                <w:rStyle w:val="Lienhypertexte"/>
                <w:noProof/>
              </w:rPr>
              <w:t>10 Logiciels</w:t>
            </w:r>
            <w:r w:rsidR="00902FEB">
              <w:rPr>
                <w:noProof/>
                <w:webHidden/>
              </w:rPr>
              <w:tab/>
            </w:r>
            <w:r w:rsidR="00902FEB">
              <w:rPr>
                <w:noProof/>
                <w:webHidden/>
              </w:rPr>
              <w:fldChar w:fldCharType="begin"/>
            </w:r>
            <w:r w:rsidR="00902FEB">
              <w:rPr>
                <w:noProof/>
                <w:webHidden/>
              </w:rPr>
              <w:instrText xml:space="preserve"> PAGEREF _Toc146607288 \h </w:instrText>
            </w:r>
            <w:r w:rsidR="00902FEB">
              <w:rPr>
                <w:noProof/>
                <w:webHidden/>
              </w:rPr>
            </w:r>
            <w:r w:rsidR="00902FEB">
              <w:rPr>
                <w:noProof/>
                <w:webHidden/>
              </w:rPr>
              <w:fldChar w:fldCharType="separate"/>
            </w:r>
            <w:r w:rsidR="009F5883">
              <w:rPr>
                <w:noProof/>
                <w:webHidden/>
              </w:rPr>
              <w:t>49</w:t>
            </w:r>
            <w:r w:rsidR="00902FEB">
              <w:rPr>
                <w:noProof/>
                <w:webHidden/>
              </w:rPr>
              <w:fldChar w:fldCharType="end"/>
            </w:r>
          </w:hyperlink>
        </w:p>
        <w:p w14:paraId="55DAA437" w14:textId="7B4668CE" w:rsidR="00902FEB" w:rsidRDefault="00C57B29">
          <w:pPr>
            <w:pStyle w:val="TM1"/>
            <w:tabs>
              <w:tab w:val="right" w:pos="9062"/>
            </w:tabs>
            <w:rPr>
              <w:rFonts w:asciiTheme="minorHAnsi" w:hAnsiTheme="minorHAnsi" w:cstheme="minorBidi"/>
              <w:noProof/>
            </w:rPr>
          </w:pPr>
          <w:hyperlink w:anchor="_Toc146607289" w:history="1">
            <w:r w:rsidR="00902FEB" w:rsidRPr="000D3F1D">
              <w:rPr>
                <w:rStyle w:val="Lienhypertexte"/>
                <w:noProof/>
              </w:rPr>
              <w:t>11 Figures</w:t>
            </w:r>
            <w:r w:rsidR="00902FEB">
              <w:rPr>
                <w:noProof/>
                <w:webHidden/>
              </w:rPr>
              <w:tab/>
            </w:r>
            <w:r w:rsidR="00902FEB">
              <w:rPr>
                <w:noProof/>
                <w:webHidden/>
              </w:rPr>
              <w:fldChar w:fldCharType="begin"/>
            </w:r>
            <w:r w:rsidR="00902FEB">
              <w:rPr>
                <w:noProof/>
                <w:webHidden/>
              </w:rPr>
              <w:instrText xml:space="preserve"> PAGEREF _Toc146607289 \h </w:instrText>
            </w:r>
            <w:r w:rsidR="00902FEB">
              <w:rPr>
                <w:noProof/>
                <w:webHidden/>
              </w:rPr>
            </w:r>
            <w:r w:rsidR="00902FEB">
              <w:rPr>
                <w:noProof/>
                <w:webHidden/>
              </w:rPr>
              <w:fldChar w:fldCharType="separate"/>
            </w:r>
            <w:r w:rsidR="009F5883">
              <w:rPr>
                <w:noProof/>
                <w:webHidden/>
              </w:rPr>
              <w:t>50</w:t>
            </w:r>
            <w:r w:rsidR="00902FEB">
              <w:rPr>
                <w:noProof/>
                <w:webHidden/>
              </w:rPr>
              <w:fldChar w:fldCharType="end"/>
            </w:r>
          </w:hyperlink>
        </w:p>
        <w:p w14:paraId="3FDAAB25" w14:textId="59CEE050" w:rsidR="00902FEB" w:rsidRDefault="00C57B29">
          <w:pPr>
            <w:pStyle w:val="TM1"/>
            <w:tabs>
              <w:tab w:val="right" w:pos="9062"/>
            </w:tabs>
            <w:rPr>
              <w:rFonts w:asciiTheme="minorHAnsi" w:hAnsiTheme="minorHAnsi" w:cstheme="minorBidi"/>
              <w:noProof/>
            </w:rPr>
          </w:pPr>
          <w:hyperlink w:anchor="_Toc146607290" w:history="1">
            <w:r w:rsidR="00902FEB" w:rsidRPr="000D3F1D">
              <w:rPr>
                <w:rStyle w:val="Lienhypertexte"/>
                <w:noProof/>
              </w:rPr>
              <w:t>12 Tableaux</w:t>
            </w:r>
            <w:r w:rsidR="00902FEB">
              <w:rPr>
                <w:noProof/>
                <w:webHidden/>
              </w:rPr>
              <w:tab/>
            </w:r>
            <w:r w:rsidR="00902FEB">
              <w:rPr>
                <w:noProof/>
                <w:webHidden/>
              </w:rPr>
              <w:fldChar w:fldCharType="begin"/>
            </w:r>
            <w:r w:rsidR="00902FEB">
              <w:rPr>
                <w:noProof/>
                <w:webHidden/>
              </w:rPr>
              <w:instrText xml:space="preserve"> PAGEREF _Toc146607290 \h </w:instrText>
            </w:r>
            <w:r w:rsidR="00902FEB">
              <w:rPr>
                <w:noProof/>
                <w:webHidden/>
              </w:rPr>
            </w:r>
            <w:r w:rsidR="00902FEB">
              <w:rPr>
                <w:noProof/>
                <w:webHidden/>
              </w:rPr>
              <w:fldChar w:fldCharType="separate"/>
            </w:r>
            <w:r w:rsidR="009F5883">
              <w:rPr>
                <w:noProof/>
                <w:webHidden/>
              </w:rPr>
              <w:t>51</w:t>
            </w:r>
            <w:r w:rsidR="00902FEB">
              <w:rPr>
                <w:noProof/>
                <w:webHidden/>
              </w:rPr>
              <w:fldChar w:fldCharType="end"/>
            </w:r>
          </w:hyperlink>
        </w:p>
        <w:p w14:paraId="42E48A20" w14:textId="039B9884" w:rsidR="00902FEB" w:rsidRDefault="00C57B29">
          <w:pPr>
            <w:pStyle w:val="TM1"/>
            <w:tabs>
              <w:tab w:val="right" w:pos="9062"/>
            </w:tabs>
            <w:rPr>
              <w:rFonts w:asciiTheme="minorHAnsi" w:hAnsiTheme="minorHAnsi" w:cstheme="minorBidi"/>
              <w:noProof/>
            </w:rPr>
          </w:pPr>
          <w:hyperlink w:anchor="_Toc146607291" w:history="1">
            <w:r w:rsidR="00902FEB" w:rsidRPr="000D3F1D">
              <w:rPr>
                <w:rStyle w:val="Lienhypertexte"/>
                <w:noProof/>
              </w:rPr>
              <w:t>13 Equations</w:t>
            </w:r>
            <w:r w:rsidR="00902FEB">
              <w:rPr>
                <w:noProof/>
                <w:webHidden/>
              </w:rPr>
              <w:tab/>
            </w:r>
            <w:r w:rsidR="00902FEB">
              <w:rPr>
                <w:noProof/>
                <w:webHidden/>
              </w:rPr>
              <w:fldChar w:fldCharType="begin"/>
            </w:r>
            <w:r w:rsidR="00902FEB">
              <w:rPr>
                <w:noProof/>
                <w:webHidden/>
              </w:rPr>
              <w:instrText xml:space="preserve"> PAGEREF _Toc146607291 \h </w:instrText>
            </w:r>
            <w:r w:rsidR="00902FEB">
              <w:rPr>
                <w:noProof/>
                <w:webHidden/>
              </w:rPr>
            </w:r>
            <w:r w:rsidR="00902FEB">
              <w:rPr>
                <w:noProof/>
                <w:webHidden/>
              </w:rPr>
              <w:fldChar w:fldCharType="separate"/>
            </w:r>
            <w:r w:rsidR="009F5883">
              <w:rPr>
                <w:noProof/>
                <w:webHidden/>
              </w:rPr>
              <w:t>52</w:t>
            </w:r>
            <w:r w:rsidR="00902FEB">
              <w:rPr>
                <w:noProof/>
                <w:webHidden/>
              </w:rPr>
              <w:fldChar w:fldCharType="end"/>
            </w:r>
          </w:hyperlink>
        </w:p>
        <w:p w14:paraId="5493C5BD" w14:textId="6191B708" w:rsidR="00902FEB" w:rsidRDefault="00C57B29">
          <w:pPr>
            <w:pStyle w:val="TM1"/>
            <w:tabs>
              <w:tab w:val="right" w:pos="9062"/>
            </w:tabs>
            <w:rPr>
              <w:rFonts w:asciiTheme="minorHAnsi" w:hAnsiTheme="minorHAnsi" w:cstheme="minorBidi"/>
              <w:noProof/>
            </w:rPr>
          </w:pPr>
          <w:hyperlink w:anchor="_Toc146607292" w:history="1">
            <w:r w:rsidR="00902FEB" w:rsidRPr="000D3F1D">
              <w:rPr>
                <w:rStyle w:val="Lienhypertexte"/>
                <w:noProof/>
              </w:rPr>
              <w:t>14 Annexes</w:t>
            </w:r>
            <w:r w:rsidR="00902FEB">
              <w:rPr>
                <w:noProof/>
                <w:webHidden/>
              </w:rPr>
              <w:tab/>
            </w:r>
            <w:r w:rsidR="00902FEB">
              <w:rPr>
                <w:noProof/>
                <w:webHidden/>
              </w:rPr>
              <w:fldChar w:fldCharType="begin"/>
            </w:r>
            <w:r w:rsidR="00902FEB">
              <w:rPr>
                <w:noProof/>
                <w:webHidden/>
              </w:rPr>
              <w:instrText xml:space="preserve"> PAGEREF _Toc146607292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4415D4E0" w14:textId="40CB6DD1" w:rsidR="00902FEB" w:rsidRDefault="00C57B29">
          <w:pPr>
            <w:pStyle w:val="TM2"/>
            <w:tabs>
              <w:tab w:val="right" w:pos="9062"/>
            </w:tabs>
            <w:rPr>
              <w:rFonts w:asciiTheme="minorHAnsi" w:hAnsiTheme="minorHAnsi" w:cstheme="minorBidi"/>
              <w:noProof/>
            </w:rPr>
          </w:pPr>
          <w:hyperlink w:anchor="_Toc146607293" w:history="1">
            <w:r w:rsidR="00902FEB" w:rsidRPr="000D3F1D">
              <w:rPr>
                <w:rStyle w:val="Lienhypertexte"/>
                <w:noProof/>
              </w:rPr>
              <w:t>14.1 Cahier des charges</w:t>
            </w:r>
            <w:r w:rsidR="00902FEB">
              <w:rPr>
                <w:noProof/>
                <w:webHidden/>
              </w:rPr>
              <w:tab/>
            </w:r>
            <w:r w:rsidR="00902FEB">
              <w:rPr>
                <w:noProof/>
                <w:webHidden/>
              </w:rPr>
              <w:fldChar w:fldCharType="begin"/>
            </w:r>
            <w:r w:rsidR="00902FEB">
              <w:rPr>
                <w:noProof/>
                <w:webHidden/>
              </w:rPr>
              <w:instrText xml:space="preserve"> PAGEREF _Toc146607293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149480D3" w14:textId="69B85129" w:rsidR="00902FEB" w:rsidRDefault="00C57B29">
          <w:pPr>
            <w:pStyle w:val="TM2"/>
            <w:tabs>
              <w:tab w:val="right" w:pos="9062"/>
            </w:tabs>
            <w:rPr>
              <w:rFonts w:asciiTheme="minorHAnsi" w:hAnsiTheme="minorHAnsi" w:cstheme="minorBidi"/>
              <w:noProof/>
            </w:rPr>
          </w:pPr>
          <w:hyperlink w:anchor="_Toc146607294" w:history="1">
            <w:r w:rsidR="00902FEB" w:rsidRPr="000D3F1D">
              <w:rPr>
                <w:rStyle w:val="Lienhypertexte"/>
                <w:noProof/>
              </w:rPr>
              <w:t>14.2 Planification</w:t>
            </w:r>
            <w:r w:rsidR="00902FEB">
              <w:rPr>
                <w:noProof/>
                <w:webHidden/>
              </w:rPr>
              <w:tab/>
            </w:r>
            <w:r w:rsidR="00902FEB">
              <w:rPr>
                <w:noProof/>
                <w:webHidden/>
              </w:rPr>
              <w:fldChar w:fldCharType="begin"/>
            </w:r>
            <w:r w:rsidR="00902FEB">
              <w:rPr>
                <w:noProof/>
                <w:webHidden/>
              </w:rPr>
              <w:instrText xml:space="preserve"> PAGEREF _Toc146607294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201EE443" w14:textId="4864702A" w:rsidR="00902FEB" w:rsidRDefault="00C57B29">
          <w:pPr>
            <w:pStyle w:val="TM2"/>
            <w:tabs>
              <w:tab w:val="right" w:pos="9062"/>
            </w:tabs>
            <w:rPr>
              <w:rFonts w:asciiTheme="minorHAnsi" w:hAnsiTheme="minorHAnsi" w:cstheme="minorBidi"/>
              <w:noProof/>
            </w:rPr>
          </w:pPr>
          <w:hyperlink w:anchor="_Toc146607295" w:history="1">
            <w:r w:rsidR="00902FEB" w:rsidRPr="000D3F1D">
              <w:rPr>
                <w:rStyle w:val="Lienhypertexte"/>
                <w:noProof/>
              </w:rPr>
              <w:t>14.3 Journal de travail</w:t>
            </w:r>
            <w:r w:rsidR="00902FEB">
              <w:rPr>
                <w:noProof/>
                <w:webHidden/>
              </w:rPr>
              <w:tab/>
            </w:r>
            <w:r w:rsidR="00902FEB">
              <w:rPr>
                <w:noProof/>
                <w:webHidden/>
              </w:rPr>
              <w:fldChar w:fldCharType="begin"/>
            </w:r>
            <w:r w:rsidR="00902FEB">
              <w:rPr>
                <w:noProof/>
                <w:webHidden/>
              </w:rPr>
              <w:instrText xml:space="preserve"> PAGEREF _Toc146607295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5C27AE5D" w14:textId="58173A58" w:rsidR="00902FEB" w:rsidRDefault="00C57B29">
          <w:pPr>
            <w:pStyle w:val="TM2"/>
            <w:tabs>
              <w:tab w:val="right" w:pos="9062"/>
            </w:tabs>
            <w:rPr>
              <w:rFonts w:asciiTheme="minorHAnsi" w:hAnsiTheme="minorHAnsi" w:cstheme="minorBidi"/>
              <w:noProof/>
            </w:rPr>
          </w:pPr>
          <w:hyperlink w:anchor="_Toc146607296" w:history="1">
            <w:r w:rsidR="00902FEB" w:rsidRPr="000D3F1D">
              <w:rPr>
                <w:rStyle w:val="Lienhypertexte"/>
                <w:noProof/>
              </w:rPr>
              <w:t>14.4 Procès-verbaux des séances hebdomadaires</w:t>
            </w:r>
            <w:r w:rsidR="00902FEB">
              <w:rPr>
                <w:noProof/>
                <w:webHidden/>
              </w:rPr>
              <w:tab/>
            </w:r>
            <w:r w:rsidR="00902FEB">
              <w:rPr>
                <w:noProof/>
                <w:webHidden/>
              </w:rPr>
              <w:fldChar w:fldCharType="begin"/>
            </w:r>
            <w:r w:rsidR="00902FEB">
              <w:rPr>
                <w:noProof/>
                <w:webHidden/>
              </w:rPr>
              <w:instrText xml:space="preserve"> PAGEREF _Toc146607296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7958FF52" w14:textId="6A27A1C9" w:rsidR="00902FEB" w:rsidRDefault="00C57B29">
          <w:pPr>
            <w:pStyle w:val="TM2"/>
            <w:tabs>
              <w:tab w:val="right" w:pos="9062"/>
            </w:tabs>
            <w:rPr>
              <w:rFonts w:asciiTheme="minorHAnsi" w:hAnsiTheme="minorHAnsi" w:cstheme="minorBidi"/>
              <w:noProof/>
            </w:rPr>
          </w:pPr>
          <w:hyperlink w:anchor="_Toc146607297" w:history="1">
            <w:r w:rsidR="00902FEB" w:rsidRPr="000D3F1D">
              <w:rPr>
                <w:rStyle w:val="Lienhypertexte"/>
                <w:noProof/>
              </w:rPr>
              <w:t>14.5 Schémas électroniques</w:t>
            </w:r>
            <w:r w:rsidR="00902FEB">
              <w:rPr>
                <w:noProof/>
                <w:webHidden/>
              </w:rPr>
              <w:tab/>
            </w:r>
            <w:r w:rsidR="00902FEB">
              <w:rPr>
                <w:noProof/>
                <w:webHidden/>
              </w:rPr>
              <w:fldChar w:fldCharType="begin"/>
            </w:r>
            <w:r w:rsidR="00902FEB">
              <w:rPr>
                <w:noProof/>
                <w:webHidden/>
              </w:rPr>
              <w:instrText xml:space="preserve"> PAGEREF _Toc146607297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6647EF50" w14:textId="1A6DE738" w:rsidR="00902FEB" w:rsidRDefault="00C57B29">
          <w:pPr>
            <w:pStyle w:val="TM2"/>
            <w:tabs>
              <w:tab w:val="right" w:pos="9062"/>
            </w:tabs>
            <w:rPr>
              <w:rFonts w:asciiTheme="minorHAnsi" w:hAnsiTheme="minorHAnsi" w:cstheme="minorBidi"/>
              <w:noProof/>
            </w:rPr>
          </w:pPr>
          <w:hyperlink w:anchor="_Toc146607298" w:history="1">
            <w:r w:rsidR="00902FEB" w:rsidRPr="000D3F1D">
              <w:rPr>
                <w:rStyle w:val="Lienhypertexte"/>
                <w:noProof/>
              </w:rPr>
              <w:t>14.6 Fichiers de fabrication</w:t>
            </w:r>
            <w:r w:rsidR="00902FEB">
              <w:rPr>
                <w:noProof/>
                <w:webHidden/>
              </w:rPr>
              <w:tab/>
            </w:r>
            <w:r w:rsidR="00902FEB">
              <w:rPr>
                <w:noProof/>
                <w:webHidden/>
              </w:rPr>
              <w:fldChar w:fldCharType="begin"/>
            </w:r>
            <w:r w:rsidR="00902FEB">
              <w:rPr>
                <w:noProof/>
                <w:webHidden/>
              </w:rPr>
              <w:instrText xml:space="preserve"> PAGEREF _Toc146607298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70B4BA15" w14:textId="5034A28A" w:rsidR="00902FEB" w:rsidRDefault="00C57B29">
          <w:pPr>
            <w:pStyle w:val="TM2"/>
            <w:tabs>
              <w:tab w:val="right" w:pos="9062"/>
            </w:tabs>
            <w:rPr>
              <w:rFonts w:asciiTheme="minorHAnsi" w:hAnsiTheme="minorHAnsi" w:cstheme="minorBidi"/>
              <w:noProof/>
            </w:rPr>
          </w:pPr>
          <w:hyperlink w:anchor="_Toc146607299" w:history="1">
            <w:r w:rsidR="00902FEB" w:rsidRPr="000D3F1D">
              <w:rPr>
                <w:rStyle w:val="Lienhypertexte"/>
                <w:noProof/>
              </w:rPr>
              <w:t>14.7 Liste des règles Altium</w:t>
            </w:r>
            <w:r w:rsidR="00902FEB">
              <w:rPr>
                <w:noProof/>
                <w:webHidden/>
              </w:rPr>
              <w:tab/>
            </w:r>
            <w:r w:rsidR="00902FEB">
              <w:rPr>
                <w:noProof/>
                <w:webHidden/>
              </w:rPr>
              <w:fldChar w:fldCharType="begin"/>
            </w:r>
            <w:r w:rsidR="00902FEB">
              <w:rPr>
                <w:noProof/>
                <w:webHidden/>
              </w:rPr>
              <w:instrText xml:space="preserve"> PAGEREF _Toc146607299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6053B8A7" w14:textId="223ACBEF" w:rsidR="00902FEB" w:rsidRDefault="00C57B29">
          <w:pPr>
            <w:pStyle w:val="TM2"/>
            <w:tabs>
              <w:tab w:val="right" w:pos="9062"/>
            </w:tabs>
            <w:rPr>
              <w:rFonts w:asciiTheme="minorHAnsi" w:hAnsiTheme="minorHAnsi" w:cstheme="minorBidi"/>
              <w:noProof/>
            </w:rPr>
          </w:pPr>
          <w:hyperlink w:anchor="_Toc146607300" w:history="1">
            <w:r w:rsidR="00902FEB" w:rsidRPr="000D3F1D">
              <w:rPr>
                <w:rStyle w:val="Lienhypertexte"/>
                <w:noProof/>
              </w:rPr>
              <w:t>14.8 Code source firmware</w:t>
            </w:r>
            <w:r w:rsidR="00902FEB">
              <w:rPr>
                <w:noProof/>
                <w:webHidden/>
              </w:rPr>
              <w:tab/>
            </w:r>
            <w:r w:rsidR="00902FEB">
              <w:rPr>
                <w:noProof/>
                <w:webHidden/>
              </w:rPr>
              <w:fldChar w:fldCharType="begin"/>
            </w:r>
            <w:r w:rsidR="00902FEB">
              <w:rPr>
                <w:noProof/>
                <w:webHidden/>
              </w:rPr>
              <w:instrText xml:space="preserve"> PAGEREF _Toc146607300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06DFD6C8" w14:textId="6FEDA963" w:rsidR="00902FEB" w:rsidRDefault="00C57B29">
          <w:pPr>
            <w:pStyle w:val="TM2"/>
            <w:tabs>
              <w:tab w:val="right" w:pos="9062"/>
            </w:tabs>
            <w:rPr>
              <w:rFonts w:asciiTheme="minorHAnsi" w:hAnsiTheme="minorHAnsi" w:cstheme="minorBidi"/>
              <w:noProof/>
            </w:rPr>
          </w:pPr>
          <w:hyperlink w:anchor="_Toc146607301" w:history="1">
            <w:r w:rsidR="00902FEB" w:rsidRPr="000D3F1D">
              <w:rPr>
                <w:rStyle w:val="Lienhypertexte"/>
                <w:noProof/>
              </w:rPr>
              <w:t>14.9 Fiche de modifications</w:t>
            </w:r>
            <w:r w:rsidR="00902FEB">
              <w:rPr>
                <w:noProof/>
                <w:webHidden/>
              </w:rPr>
              <w:tab/>
            </w:r>
            <w:r w:rsidR="00902FEB">
              <w:rPr>
                <w:noProof/>
                <w:webHidden/>
              </w:rPr>
              <w:fldChar w:fldCharType="begin"/>
            </w:r>
            <w:r w:rsidR="00902FEB">
              <w:rPr>
                <w:noProof/>
                <w:webHidden/>
              </w:rPr>
              <w:instrText xml:space="preserve"> PAGEREF _Toc146607301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543F70A6" w14:textId="02B7A4CA" w:rsidR="00902FEB" w:rsidRDefault="00C57B29">
          <w:pPr>
            <w:pStyle w:val="TM2"/>
            <w:tabs>
              <w:tab w:val="right" w:pos="9062"/>
            </w:tabs>
            <w:rPr>
              <w:rFonts w:asciiTheme="minorHAnsi" w:hAnsiTheme="minorHAnsi" w:cstheme="minorBidi"/>
              <w:noProof/>
            </w:rPr>
          </w:pPr>
          <w:hyperlink w:anchor="_Toc146607302" w:history="1">
            <w:r w:rsidR="00902FEB" w:rsidRPr="000D3F1D">
              <w:rPr>
                <w:rStyle w:val="Lienhypertexte"/>
                <w:noProof/>
              </w:rPr>
              <w:t>14.10 Mode d’emploi</w:t>
            </w:r>
            <w:r w:rsidR="00902FEB">
              <w:rPr>
                <w:noProof/>
                <w:webHidden/>
              </w:rPr>
              <w:tab/>
            </w:r>
            <w:r w:rsidR="00902FEB">
              <w:rPr>
                <w:noProof/>
                <w:webHidden/>
              </w:rPr>
              <w:fldChar w:fldCharType="begin"/>
            </w:r>
            <w:r w:rsidR="00902FEB">
              <w:rPr>
                <w:noProof/>
                <w:webHidden/>
              </w:rPr>
              <w:instrText xml:space="preserve"> PAGEREF _Toc146607302 \h </w:instrText>
            </w:r>
            <w:r w:rsidR="00902FEB">
              <w:rPr>
                <w:noProof/>
                <w:webHidden/>
              </w:rPr>
            </w:r>
            <w:r w:rsidR="00902FEB">
              <w:rPr>
                <w:noProof/>
                <w:webHidden/>
              </w:rPr>
              <w:fldChar w:fldCharType="separate"/>
            </w:r>
            <w:r w:rsidR="009F5883">
              <w:rPr>
                <w:noProof/>
                <w:webHidden/>
              </w:rPr>
              <w:t>53</w:t>
            </w:r>
            <w:r w:rsidR="00902FEB">
              <w:rPr>
                <w:noProof/>
                <w:webHidden/>
              </w:rPr>
              <w:fldChar w:fldCharType="end"/>
            </w:r>
          </w:hyperlink>
        </w:p>
        <w:p w14:paraId="5270F623" w14:textId="2B8C4EA2" w:rsidR="008211FE" w:rsidRDefault="008211FE">
          <w:r>
            <w:rPr>
              <w:b/>
              <w:bCs/>
              <w:lang w:val="fr-FR"/>
            </w:rPr>
            <w:fldChar w:fldCharType="end"/>
          </w:r>
        </w:p>
      </w:sdtContent>
    </w:sdt>
    <w:p w14:paraId="1274B69C" w14:textId="77777777" w:rsidR="005901EA" w:rsidRDefault="005901EA" w:rsidP="00983124">
      <w:pPr>
        <w:pStyle w:val="En-ttedetabledesmatires"/>
      </w:pPr>
    </w:p>
    <w:p w14:paraId="43E4ACCC" w14:textId="58676AB0" w:rsidR="00426AD1" w:rsidRPr="00537868" w:rsidRDefault="00426AD1" w:rsidP="00983124">
      <w:pPr>
        <w:pStyle w:val="En-ttedetabledesmatires"/>
      </w:pPr>
      <w:r w:rsidRPr="00537868">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4FE7C683" w:rsidR="00426AD1"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Radio Frequency I</w:t>
      </w:r>
      <w:r w:rsidR="008E40AF" w:rsidRPr="003D1EF0">
        <w:rPr>
          <w:lang w:val="en-US"/>
        </w:rPr>
        <w:t>d</w:t>
      </w:r>
      <w:r w:rsidRPr="003D1EF0">
        <w:rPr>
          <w:lang w:val="en-US"/>
        </w:rPr>
        <w:t>entification</w:t>
      </w:r>
    </w:p>
    <w:p w14:paraId="1DC3189F" w14:textId="09E11F25" w:rsidR="008E40AF" w:rsidRDefault="008E40AF" w:rsidP="00036971">
      <w:pPr>
        <w:pStyle w:val="Glossaire"/>
        <w:rPr>
          <w:lang w:val="en-US"/>
        </w:rPr>
      </w:pPr>
      <w:r>
        <w:rPr>
          <w:lang w:val="en-US"/>
        </w:rPr>
        <w:t>PWM</w:t>
      </w:r>
      <w:r>
        <w:rPr>
          <w:lang w:val="en-US"/>
        </w:rPr>
        <w:tab/>
        <w:t>Pulse Width Modulation</w:t>
      </w:r>
    </w:p>
    <w:p w14:paraId="2C8933D2" w14:textId="332E8CD3" w:rsidR="008E40AF" w:rsidRDefault="008E40AF" w:rsidP="00036971">
      <w:pPr>
        <w:pStyle w:val="Glossaire"/>
        <w:rPr>
          <w:lang w:val="en-US"/>
        </w:rPr>
      </w:pPr>
      <w:r>
        <w:rPr>
          <w:lang w:val="en-US"/>
        </w:rPr>
        <w:t>GPIO</w:t>
      </w:r>
      <w:r>
        <w:rPr>
          <w:lang w:val="en-US"/>
        </w:rPr>
        <w:tab/>
        <w:t>General Purpose Input Output</w:t>
      </w:r>
    </w:p>
    <w:p w14:paraId="202FB2DB" w14:textId="77777777" w:rsidR="008E40AF" w:rsidRPr="003D1EF0" w:rsidRDefault="008E40AF" w:rsidP="008E40AF">
      <w:pPr>
        <w:pStyle w:val="Glossaire"/>
        <w:rPr>
          <w:lang w:val="en-US"/>
        </w:rPr>
      </w:pPr>
      <w:r>
        <w:rPr>
          <w:lang w:val="en-US"/>
        </w:rPr>
        <w:t>RMII</w:t>
      </w:r>
      <w:r>
        <w:rPr>
          <w:lang w:val="en-US"/>
        </w:rPr>
        <w:tab/>
        <w:t>Reduced Media-Independent Interface</w:t>
      </w:r>
    </w:p>
    <w:p w14:paraId="1BDD3E77" w14:textId="28B1B763" w:rsidR="008E40AF" w:rsidRPr="003D1EF0" w:rsidRDefault="008E40AF" w:rsidP="00036971">
      <w:pPr>
        <w:pStyle w:val="Glossaire"/>
        <w:rPr>
          <w:lang w:val="en-US"/>
        </w:rPr>
      </w:pPr>
      <w:r>
        <w:rPr>
          <w:lang w:val="en-US"/>
        </w:rPr>
        <w:t>MDI</w:t>
      </w:r>
      <w:r>
        <w:rPr>
          <w:lang w:val="en-US"/>
        </w:rPr>
        <w:tab/>
        <w:t>Medium Dependent Interface</w:t>
      </w:r>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7C35D045" w:rsidR="00F7083F"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3783E53F" w14:textId="10DA464C" w:rsidR="008E40AF" w:rsidRPr="003D1EF0" w:rsidRDefault="008E40AF" w:rsidP="00036971">
      <w:pPr>
        <w:pStyle w:val="Glossaire"/>
        <w:rPr>
          <w:lang w:val="en-US"/>
        </w:rPr>
      </w:pPr>
      <w:r>
        <w:rPr>
          <w:lang w:val="en-US"/>
        </w:rPr>
        <w:t>PLA</w:t>
      </w:r>
      <w:r>
        <w:rPr>
          <w:lang w:val="en-US"/>
        </w:rPr>
        <w:tab/>
      </w:r>
      <w:proofErr w:type="spellStart"/>
      <w:r>
        <w:rPr>
          <w:lang w:val="en-US"/>
        </w:rPr>
        <w:t>Acide</w:t>
      </w:r>
      <w:proofErr w:type="spellEnd"/>
      <w:r>
        <w:rPr>
          <w:lang w:val="en-US"/>
        </w:rPr>
        <w:t xml:space="preserve"> </w:t>
      </w:r>
      <w:proofErr w:type="spellStart"/>
      <w:r>
        <w:rPr>
          <w:lang w:val="en-US"/>
        </w:rPr>
        <w:t>Polylactique</w:t>
      </w:r>
      <w:proofErr w:type="spellEnd"/>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headerReference w:type="default" r:id="rId9"/>
          <w:footerReference w:type="default" r:id="rId10"/>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607232"/>
      <w:r w:rsidRPr="00537868">
        <w:lastRenderedPageBreak/>
        <w:t>Introduction</w:t>
      </w:r>
      <w:bookmarkEnd w:id="0"/>
    </w:p>
    <w:p w14:paraId="7B73D2C5" w14:textId="25E938B3" w:rsidR="008760E4" w:rsidRDefault="008760E4" w:rsidP="00E84CD5">
      <w:pPr>
        <w:pStyle w:val="Titre2"/>
        <w:numPr>
          <w:ilvl w:val="1"/>
          <w:numId w:val="2"/>
        </w:numPr>
      </w:pPr>
      <w:bookmarkStart w:id="1" w:name="_Toc146607233"/>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607234"/>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val="fr-CH"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2B2C24F3" w:rsidR="00210AAB" w:rsidRPr="00C10730" w:rsidRDefault="00210AAB" w:rsidP="00210AAB">
      <w:pPr>
        <w:pStyle w:val="Lgende"/>
      </w:pPr>
      <w:bookmarkStart w:id="3" w:name="_Toc146607303"/>
      <w:r>
        <w:t xml:space="preserve">Figure </w:t>
      </w:r>
      <w:fldSimple w:instr=" SEQ Figure \* ARABIC ">
        <w:r w:rsidR="009F5883">
          <w:rPr>
            <w:noProof/>
          </w:rPr>
          <w:t>1</w:t>
        </w:r>
      </w:fldSimple>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4AF2B344"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9F5883">
        <w:t>14.1</w:t>
      </w:r>
      <w:r>
        <w:fldChar w:fldCharType="end"/>
      </w:r>
      <w:r>
        <w:t>)</w:t>
      </w:r>
      <w:r w:rsidRPr="00B435E2">
        <w:t>.</w:t>
      </w:r>
    </w:p>
    <w:p w14:paraId="1171CF57" w14:textId="38272514" w:rsidR="00BB1B09" w:rsidRDefault="00BB1B09" w:rsidP="00BB1B09">
      <w:pPr>
        <w:pStyle w:val="Titre2"/>
        <w:numPr>
          <w:ilvl w:val="1"/>
          <w:numId w:val="2"/>
        </w:numPr>
      </w:pPr>
      <w:bookmarkStart w:id="4" w:name="_Toc146607235"/>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2F751996"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9F5883">
        <w:t>14.2</w:t>
      </w:r>
      <w:r>
        <w:fldChar w:fldCharType="end"/>
      </w:r>
      <w:r>
        <w:t xml:space="preserve"> à </w:t>
      </w:r>
      <w:r>
        <w:fldChar w:fldCharType="begin"/>
      </w:r>
      <w:r>
        <w:instrText xml:space="preserve"> REF _Ref146361364 \r \h </w:instrText>
      </w:r>
      <w:r>
        <w:fldChar w:fldCharType="separate"/>
      </w:r>
      <w:r w:rsidR="009F5883">
        <w:t>14.4</w:t>
      </w:r>
      <w:r>
        <w:fldChar w:fldCharType="end"/>
      </w:r>
      <w:r>
        <w:t>)</w:t>
      </w:r>
      <w:r w:rsidR="001F0D34" w:rsidRPr="00537868">
        <w:br w:type="page"/>
      </w:r>
    </w:p>
    <w:p w14:paraId="4C961ECC" w14:textId="0F979473" w:rsidR="008211FE" w:rsidRDefault="008211FE" w:rsidP="009A5B0B">
      <w:pPr>
        <w:pStyle w:val="Titre1"/>
      </w:pPr>
      <w:bookmarkStart w:id="5" w:name="_Ref146456998"/>
      <w:bookmarkStart w:id="6" w:name="_Toc146607236"/>
      <w:r>
        <w:lastRenderedPageBreak/>
        <w:t>Conception</w:t>
      </w:r>
      <w:bookmarkEnd w:id="5"/>
      <w:bookmarkEnd w:id="6"/>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0F4BDBE7" w:rsidR="00F87DA0" w:rsidRDefault="00F87DA0" w:rsidP="008211FE">
      <w:r w:rsidRPr="00F87DA0">
        <w:t xml:space="preserve">Les </w:t>
      </w:r>
      <w:proofErr w:type="spellStart"/>
      <w:r w:rsidRPr="00F87DA0">
        <w:t>datasheets</w:t>
      </w:r>
      <w:proofErr w:type="spellEnd"/>
      <w:r w:rsidRPr="00F87DA0">
        <w:t xml:space="preserve">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9F5883">
        <w:t>14.5</w:t>
      </w:r>
      <w:r w:rsidR="000E744C">
        <w:fldChar w:fldCharType="end"/>
      </w:r>
      <w:r w:rsidR="000E744C">
        <w:t>)</w:t>
      </w:r>
      <w:r w:rsidRPr="00F87DA0">
        <w:t>.</w:t>
      </w:r>
    </w:p>
    <w:p w14:paraId="6FB50FBD" w14:textId="2F578BAC" w:rsidR="00D97689" w:rsidRDefault="00D97689" w:rsidP="008211FE">
      <w:pPr>
        <w:pStyle w:val="Titre2"/>
      </w:pPr>
      <w:bookmarkStart w:id="7" w:name="_Toc146607237"/>
      <w:r w:rsidRPr="00537868">
        <w:t>Schéma-bloc</w:t>
      </w:r>
      <w:r w:rsidR="008211FE">
        <w:t xml:space="preserve"> du système</w:t>
      </w:r>
      <w:bookmarkEnd w:id="7"/>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5CE359F6" w:rsidR="00067B33" w:rsidRDefault="0000681A" w:rsidP="009E449B">
      <w:pPr>
        <w:pStyle w:val="Lgende"/>
      </w:pPr>
      <w:bookmarkStart w:id="8" w:name="_Toc146607304"/>
      <w:r>
        <w:t xml:space="preserve">Figure </w:t>
      </w:r>
      <w:fldSimple w:instr=" SEQ Figure \* ARABIC ">
        <w:r w:rsidR="009F5883">
          <w:rPr>
            <w:noProof/>
          </w:rPr>
          <w:t>2</w:t>
        </w:r>
      </w:fldSimple>
      <w:r>
        <w:t xml:space="preserve"> : Schéma-bloc du système</w:t>
      </w:r>
      <w:bookmarkEnd w:id="8"/>
    </w:p>
    <w:p w14:paraId="6E6FF020" w14:textId="77777777" w:rsidR="006926AF" w:rsidRPr="00537868" w:rsidRDefault="006926AF" w:rsidP="006926AF">
      <w:pPr>
        <w:pStyle w:val="Titre2"/>
      </w:pPr>
      <w:bookmarkStart w:id="9" w:name="_Toc146607238"/>
      <w:r w:rsidRPr="00537868">
        <w:lastRenderedPageBreak/>
        <w:t>Connecteurs 230VAC</w:t>
      </w:r>
      <w:bookmarkEnd w:id="9"/>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03C1AE41" w:rsidR="00E40A31" w:rsidRPr="00537868" w:rsidRDefault="00435989" w:rsidP="00A94B0B">
            <w:pPr>
              <w:pStyle w:val="titre-Tableaux"/>
            </w:pPr>
            <w:r w:rsidRPr="00A94B0B">
              <w:t>Connecteur d’entrée 230VAC</w:t>
            </w:r>
            <w:r w:rsidR="0059753C">
              <w:tab/>
            </w:r>
            <w:hyperlink r:id="rId13" w:history="1">
              <w:proofErr w:type="spellStart"/>
              <w:r w:rsidR="0059753C" w:rsidRPr="000D3C01">
                <w:rPr>
                  <w:rStyle w:val="Lienhypertexte"/>
                </w:rPr>
                <w:t>Datasheet</w:t>
              </w:r>
              <w:proofErr w:type="spellEnd"/>
            </w:hyperlink>
            <w:r w:rsidR="0059753C" w:rsidRPr="000D3C01">
              <w:rPr>
                <w:rStyle w:val="titre-TableauxCar"/>
              </w:rPr>
              <w:t xml:space="preserve"> </w:t>
            </w:r>
            <w:r w:rsidR="004A512D">
              <w:rPr>
                <w:rStyle w:val="titre-TableauxCar"/>
              </w:rPr>
              <w:fldChar w:fldCharType="begin"/>
            </w:r>
            <w:r w:rsidR="00AA27E2">
              <w:rPr>
                <w:rStyle w:val="titre-TableauxCar"/>
              </w:rPr>
              <w:instrText xml:space="preserve"> ADDIN ZOTERO_ITEM CSL_CITATION {"citationID":"czmWWAkQ","properties":{"formattedCitation":"[1]","plainCitation":"[1]","noteIndex":0},"citationItems":[{"id":68,"uris":["http://zotero.org/users/10756185/items/K9273U78"],"itemData":{"id":68,"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575A6F82" w:rsidR="00435989" w:rsidRPr="00537868" w:rsidRDefault="00435989">
      <w:pPr>
        <w:pStyle w:val="Lgende"/>
      </w:pPr>
      <w:bookmarkStart w:id="10" w:name="_Toc146607364"/>
      <w:r w:rsidRPr="00537868">
        <w:t xml:space="preserve">Tableau </w:t>
      </w:r>
      <w:fldSimple w:instr=" SEQ Tableau \* ARABIC ">
        <w:r w:rsidR="009F5883">
          <w:rPr>
            <w:noProof/>
          </w:rPr>
          <w:t>1</w:t>
        </w:r>
      </w:fldSimple>
      <w:r w:rsidRPr="00537868">
        <w:t xml:space="preserve"> : Caractéristiques principales de la prise IEC C14</w:t>
      </w:r>
      <w:bookmarkEnd w:id="10"/>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7EF0746" w:rsidR="006926AF" w:rsidRPr="00537868" w:rsidRDefault="006926AF" w:rsidP="00A94B0B">
            <w:pPr>
              <w:pStyle w:val="titre-Tableaux"/>
            </w:pPr>
            <w:r w:rsidRPr="00537868">
              <w:t>Borniers</w:t>
            </w:r>
            <w:r w:rsidR="0059753C">
              <w:tab/>
            </w:r>
            <w:hyperlink r:id="rId15" w:history="1">
              <w:proofErr w:type="spellStart"/>
              <w:r w:rsidR="0059753C" w:rsidRPr="0006145D">
                <w:rPr>
                  <w:rStyle w:val="Lienhypertexte"/>
                </w:rPr>
                <w:t>Datasheet</w:t>
              </w:r>
              <w:proofErr w:type="spellEnd"/>
            </w:hyperlink>
            <w:r w:rsidR="0059753C">
              <w:t xml:space="preserve"> </w:t>
            </w:r>
            <w:r w:rsidR="004A512D">
              <w:fldChar w:fldCharType="begin"/>
            </w:r>
            <w:r w:rsidR="00AA27E2">
              <w:instrText xml:space="preserve"> ADDIN ZOTERO_ITEM CSL_CITATION {"citationID":"FXLackyO","properties":{"formattedCitation":"[2]","plainCitation":"[2]","noteIndex":0},"citationItems":[{"id":69,"uris":["http://zotero.org/users/10756185/items/9HWQWM5A"],"itemData":{"id":69,"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proofErr w:type="spellStart"/>
            <w:r w:rsidRPr="000D3C01">
              <w:t>Würth</w:t>
            </w:r>
            <w:proofErr w:type="spellEnd"/>
            <w:r w:rsidRPr="000D3C01">
              <w:t xml:space="preserve"> </w:t>
            </w:r>
            <w:proofErr w:type="spellStart"/>
            <w:r w:rsidRPr="000D3C01">
              <w:t>Elektronik</w:t>
            </w:r>
            <w:proofErr w:type="spellEnd"/>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760897CB" w:rsidR="00435989" w:rsidRPr="00537868" w:rsidRDefault="00435989">
      <w:pPr>
        <w:pStyle w:val="Lgende"/>
      </w:pPr>
      <w:bookmarkStart w:id="11" w:name="_Toc146607365"/>
      <w:r w:rsidRPr="00537868">
        <w:t xml:space="preserve">Tableau </w:t>
      </w:r>
      <w:fldSimple w:instr=" SEQ Tableau \* ARABIC ">
        <w:r w:rsidR="009F5883">
          <w:rPr>
            <w:noProof/>
          </w:rPr>
          <w:t>2</w:t>
        </w:r>
      </w:fldSimple>
      <w:r w:rsidRPr="00537868">
        <w:t xml:space="preserve"> : Caractéristiques principales des borniers</w:t>
      </w:r>
      <w:bookmarkEnd w:id="11"/>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2" w:name="_Toc146607239"/>
      <w:r w:rsidRPr="00537868">
        <w:lastRenderedPageBreak/>
        <w:t>Convertisseur AC/DC</w:t>
      </w:r>
      <w:bookmarkEnd w:id="12"/>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7A22C530" w:rsidR="00DF2BD4" w:rsidRPr="00537868" w:rsidRDefault="00DB5C8C" w:rsidP="00036971">
      <w:r w:rsidRPr="00537868">
        <w:t xml:space="preserve">Le courant maximal nécessaire a été déterminé en se basant </w:t>
      </w:r>
      <w:r w:rsidR="00F811A1">
        <w:t xml:space="preserve">sur </w:t>
      </w:r>
      <w:r w:rsidRPr="00537868">
        <w:t xml:space="preserve">les </w:t>
      </w:r>
      <w:proofErr w:type="spellStart"/>
      <w:r w:rsidRPr="00537868">
        <w:t>datasheets</w:t>
      </w:r>
      <w:proofErr w:type="spellEnd"/>
      <w:r w:rsidRPr="00537868">
        <w:t xml:space="preserve">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9F5883">
        <w:t xml:space="preserve">Tableau </w:t>
      </w:r>
      <w:r w:rsidR="009F5883">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proofErr w:type="spellStart"/>
            <w:r w:rsidRPr="00EE450A">
              <w:rPr>
                <w:lang w:eastAsia="fr-CH"/>
              </w:rPr>
              <w:t>Buzzer</w:t>
            </w:r>
            <w:proofErr w:type="spellEnd"/>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29BEBC7D" w:rsidR="00EE450A" w:rsidRDefault="00EE450A" w:rsidP="00EE450A">
      <w:pPr>
        <w:pStyle w:val="Lgende"/>
      </w:pPr>
      <w:bookmarkStart w:id="13" w:name="_Ref146137424"/>
      <w:bookmarkStart w:id="14" w:name="_Toc146607366"/>
      <w:r>
        <w:t xml:space="preserve">Tableau </w:t>
      </w:r>
      <w:fldSimple w:instr=" SEQ Tableau \* ARABIC ">
        <w:r w:rsidR="009F5883">
          <w:rPr>
            <w:noProof/>
          </w:rPr>
          <w:t>3</w:t>
        </w:r>
      </w:fldSimple>
      <w:bookmarkEnd w:id="13"/>
      <w:r>
        <w:t xml:space="preserve"> : Estimation du courant maximal</w:t>
      </w:r>
      <w:bookmarkEnd w:id="14"/>
    </w:p>
    <w:p w14:paraId="6E5C0FE4" w14:textId="080A1368"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9F5883" w:rsidRPr="00537868">
        <w:t xml:space="preserve">Tableau </w:t>
      </w:r>
      <w:r w:rsidR="009F5883">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 xml:space="preserve">les </w:t>
      </w:r>
      <w:proofErr w:type="spellStart"/>
      <w:r w:rsidR="001202AB" w:rsidRPr="00537868">
        <w:t>courts-circuits</w:t>
      </w:r>
      <w:proofErr w:type="spellEnd"/>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6E077541" w:rsidR="007A2175" w:rsidRPr="00537868" w:rsidRDefault="007A2175" w:rsidP="00A94B0B">
            <w:pPr>
              <w:pStyle w:val="titre-Tableaux"/>
            </w:pPr>
            <w:r w:rsidRPr="00537868">
              <w:t>Convertisseur AC/DC</w:t>
            </w:r>
            <w:r w:rsidR="00EE450A">
              <w:tab/>
            </w:r>
            <w:hyperlink r:id="rId17" w:history="1">
              <w:proofErr w:type="spellStart"/>
              <w:r w:rsidR="00EE450A" w:rsidRPr="00EE450A">
                <w:rPr>
                  <w:rStyle w:val="Lienhypertexte"/>
                </w:rPr>
                <w:t>Datasheet</w:t>
              </w:r>
              <w:proofErr w:type="spellEnd"/>
            </w:hyperlink>
            <w:r w:rsidR="00EE450A">
              <w:t xml:space="preserve"> </w:t>
            </w:r>
            <w:r w:rsidR="004A512D">
              <w:fldChar w:fldCharType="begin"/>
            </w:r>
            <w:r w:rsidR="00AA27E2">
              <w:instrText xml:space="preserve"> ADDIN ZOTERO_ITEM CSL_CITATION {"citationID":"6V69qB1G","properties":{"formattedCitation":"[3]","plainCitation":"[3]","noteIndex":0},"citationItems":[{"id":72,"uris":["http://zotero.org/users/10756185/items/EHMXFFE6"],"itemData":{"id":72,"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17253339" w:rsidR="00531FDB" w:rsidRDefault="000301CF" w:rsidP="000550B3">
      <w:pPr>
        <w:pStyle w:val="Lgende"/>
      </w:pPr>
      <w:bookmarkStart w:id="15" w:name="_Ref145059169"/>
      <w:bookmarkStart w:id="16" w:name="_Toc146607367"/>
      <w:r w:rsidRPr="00537868">
        <w:t xml:space="preserve">Tableau </w:t>
      </w:r>
      <w:fldSimple w:instr=" SEQ Tableau \* ARABIC ">
        <w:r w:rsidR="009F5883">
          <w:rPr>
            <w:noProof/>
          </w:rPr>
          <w:t>4</w:t>
        </w:r>
      </w:fldSimple>
      <w:bookmarkEnd w:id="15"/>
      <w:r w:rsidRPr="00537868">
        <w:t xml:space="preserve"> : Caractéristiques</w:t>
      </w:r>
      <w:r w:rsidR="001945FF" w:rsidRPr="00537868">
        <w:t xml:space="preserve"> principales</w:t>
      </w:r>
      <w:r w:rsidRPr="00537868">
        <w:t xml:space="preserve"> du convertisseur AC/DC</w:t>
      </w:r>
      <w:bookmarkEnd w:id="16"/>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3D68657D"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9F5883">
        <w:t xml:space="preserve">Figure </w:t>
      </w:r>
      <w:r w:rsidR="009F5883">
        <w:rPr>
          <w:noProof/>
        </w:rPr>
        <w:t>3</w:t>
      </w:r>
      <w:r>
        <w:fldChar w:fldCharType="end"/>
      </w:r>
      <w:r>
        <w:t>)</w:t>
      </w:r>
    </w:p>
    <w:p w14:paraId="6DAE04B3" w14:textId="77777777" w:rsidR="00F811A1" w:rsidRDefault="00A94B0B" w:rsidP="00F811A1">
      <w:pPr>
        <w:pStyle w:val="Image-centree"/>
        <w:keepNext/>
      </w:pPr>
      <w:r w:rsidRPr="00A94B0B">
        <w:rPr>
          <w:lang w:val="fr-CH"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62CD695A" w:rsidR="00A94B0B" w:rsidRPr="00A94B0B" w:rsidRDefault="00F811A1" w:rsidP="00F811A1">
      <w:pPr>
        <w:pStyle w:val="Lgende"/>
      </w:pPr>
      <w:bookmarkStart w:id="17" w:name="_Ref146364007"/>
      <w:bookmarkStart w:id="18" w:name="_Toc146607305"/>
      <w:r>
        <w:t xml:space="preserve">Figure </w:t>
      </w:r>
      <w:fldSimple w:instr=" SEQ Figure \* ARABIC ">
        <w:r w:rsidR="009F5883">
          <w:rPr>
            <w:noProof/>
          </w:rPr>
          <w:t>3</w:t>
        </w:r>
      </w:fldSimple>
      <w:bookmarkEnd w:id="17"/>
      <w:r>
        <w:t xml:space="preserve"> : Schéma du convertisseur AC/DC</w:t>
      </w:r>
      <w:bookmarkEnd w:id="18"/>
    </w:p>
    <w:p w14:paraId="19616FBA" w14:textId="2DAE0C68" w:rsidR="00531FDB" w:rsidRDefault="00531FDB" w:rsidP="00D97689">
      <w:pPr>
        <w:pStyle w:val="Titre2"/>
      </w:pPr>
      <w:bookmarkStart w:id="19" w:name="_Toc146607240"/>
      <w:r w:rsidRPr="00537868">
        <w:lastRenderedPageBreak/>
        <w:t>Commutation 230VAC</w:t>
      </w:r>
      <w:bookmarkEnd w:id="19"/>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w:t>
      </w:r>
      <w:proofErr w:type="spellStart"/>
      <w:r w:rsidRPr="00537868">
        <w:t>optocoupleur</w:t>
      </w:r>
      <w:r>
        <w:t>s</w:t>
      </w:r>
      <w:proofErr w:type="spellEnd"/>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w:t>
      </w:r>
      <w:proofErr w:type="gramStart"/>
      <w:r w:rsidR="00E2521E">
        <w:t>élevé</w:t>
      </w:r>
      <w:proofErr w:type="gramEnd"/>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1F0F3E4A" w:rsidR="00531FDB" w:rsidRPr="00537868" w:rsidRDefault="00531FDB" w:rsidP="00F811A1">
            <w:pPr>
              <w:pStyle w:val="titre-Tableaux"/>
            </w:pPr>
            <w:r w:rsidRPr="00537868">
              <w:t>Relai de puissance</w:t>
            </w:r>
            <w:r w:rsidR="004E5D5C">
              <w:tab/>
            </w:r>
            <w:hyperlink r:id="rId20" w:history="1">
              <w:proofErr w:type="spellStart"/>
              <w:r w:rsidR="004E5D5C" w:rsidRPr="004E5D5C">
                <w:rPr>
                  <w:rStyle w:val="Lienhypertexte"/>
                </w:rPr>
                <w:t>Datasheet</w:t>
              </w:r>
              <w:proofErr w:type="spellEnd"/>
            </w:hyperlink>
            <w:r w:rsidR="004E5D5C">
              <w:t xml:space="preserve"> </w:t>
            </w:r>
            <w:r w:rsidR="004A512D">
              <w:fldChar w:fldCharType="begin"/>
            </w:r>
            <w:r w:rsidR="00AA27E2">
              <w:instrText xml:space="preserve"> ADDIN ZOTERO_ITEM CSL_CITATION {"citationID":"NpAF7mdx","properties":{"formattedCitation":"[4]","plainCitation":"[4]","noteIndex":0},"citationItems":[{"id":71,"uris":["http://zotero.org/users/10756185/items/T5VPZRHJ"],"itemData":{"id":71,"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00243031" w:rsidR="00531FDB" w:rsidRPr="00537868" w:rsidRDefault="00531FDB" w:rsidP="00531FDB">
      <w:pPr>
        <w:pStyle w:val="Lgende"/>
      </w:pPr>
      <w:bookmarkStart w:id="20" w:name="_Toc146607368"/>
      <w:r w:rsidRPr="00537868">
        <w:t xml:space="preserve">Tableau </w:t>
      </w:r>
      <w:fldSimple w:instr=" SEQ Tableau \* ARABIC ">
        <w:r w:rsidR="009F5883">
          <w:rPr>
            <w:noProof/>
          </w:rPr>
          <w:t>5</w:t>
        </w:r>
      </w:fldSimple>
      <w:r w:rsidRPr="00537868">
        <w:t xml:space="preserve"> : Caractéristiques principales du relai</w:t>
      </w:r>
      <w:r w:rsidR="00E2521E">
        <w:t xml:space="preserve"> de puissance</w:t>
      </w:r>
      <w:bookmarkEnd w:id="20"/>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C57B29"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4C908A26" w:rsidR="008A7BBC" w:rsidRPr="008A7BBC" w:rsidRDefault="008A7BBC" w:rsidP="008A7BBC">
      <w:pPr>
        <w:pStyle w:val="Lgende"/>
        <w:keepNext/>
      </w:pPr>
      <w:bookmarkStart w:id="21" w:name="_Ref146404774"/>
      <w:bookmarkStart w:id="22" w:name="_Toc146607398"/>
      <w:r>
        <w:t xml:space="preserve">Équation </w:t>
      </w:r>
      <w:fldSimple w:instr=" SEQ Équation \* ARABIC ">
        <w:r w:rsidR="009F5883">
          <w:rPr>
            <w:noProof/>
          </w:rPr>
          <w:t>1</w:t>
        </w:r>
      </w:fldSimple>
      <w:bookmarkEnd w:id="21"/>
      <w:r>
        <w:t xml:space="preserve"> : Résistance de base du transistor</w:t>
      </w:r>
      <w:bookmarkEnd w:id="22"/>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proofErr w:type="spellStart"/>
      <w:r w:rsidR="00AC58D4" w:rsidRPr="00AC58D4">
        <w:t>datasheet</w:t>
      </w:r>
      <w:proofErr w:type="spellEnd"/>
      <w:r w:rsidR="00AC58D4" w:rsidRPr="00AC58D4">
        <w:t xml:space="preserve">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val="fr-CH"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79DEC4D2" w:rsidR="00531FDB" w:rsidRPr="008A7BBC" w:rsidRDefault="008A7BBC" w:rsidP="008A7BBC">
      <w:pPr>
        <w:pStyle w:val="Lgende"/>
        <w:rPr>
          <w:sz w:val="22"/>
          <w:szCs w:val="22"/>
        </w:rPr>
      </w:pPr>
      <w:bookmarkStart w:id="23" w:name="_Toc146607306"/>
      <w:r>
        <w:t xml:space="preserve">Figure </w:t>
      </w:r>
      <w:fldSimple w:instr=" SEQ Figure \* ARABIC ">
        <w:r w:rsidR="009F5883">
          <w:rPr>
            <w:noProof/>
          </w:rPr>
          <w:t>4</w:t>
        </w:r>
      </w:fldSimple>
      <w:r>
        <w:t xml:space="preserve"> : Schéma du relai de puissance</w:t>
      </w:r>
      <w:bookmarkEnd w:id="23"/>
    </w:p>
    <w:p w14:paraId="10C42E7E" w14:textId="77777777" w:rsidR="00E739C9" w:rsidRPr="00537868" w:rsidRDefault="00E739C9" w:rsidP="00E739C9">
      <w:pPr>
        <w:pStyle w:val="Titre2"/>
      </w:pPr>
      <w:bookmarkStart w:id="24" w:name="_Toc146607241"/>
      <w:r w:rsidRPr="00E739C9">
        <w:lastRenderedPageBreak/>
        <w:t>Microcontrôleur</w:t>
      </w:r>
      <w:bookmarkEnd w:id="24"/>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w:t>
      </w:r>
      <w:proofErr w:type="spellStart"/>
      <w:r>
        <w:t>buzzer</w:t>
      </w:r>
      <w:proofErr w:type="spellEnd"/>
      <w:r>
        <w:t>.</w:t>
      </w:r>
    </w:p>
    <w:p w14:paraId="3A074747" w14:textId="5858C83D" w:rsidR="00E739C9" w:rsidRDefault="003E313C" w:rsidP="00E739C9">
      <w:r>
        <w:t>Un</w:t>
      </w:r>
      <w:r w:rsidRPr="003E313C">
        <w:t xml:space="preserve"> microcontrôleur de la famille PIC32</w:t>
      </w:r>
      <w:r>
        <w:t xml:space="preserve"> a été choisi en raison de</w:t>
      </w:r>
      <w:r w:rsidRPr="003E313C">
        <w:t xml:space="preserve"> sa popularité à l'ES et </w:t>
      </w:r>
      <w:bookmarkStart w:id="25" w:name="_GoBack"/>
      <w:bookmarkEnd w:id="25"/>
      <w:r w:rsidR="009F5883" w:rsidRPr="003E313C">
        <w:t xml:space="preserve">sa </w:t>
      </w:r>
      <w:r w:rsidR="009F5883">
        <w:t>relative facilitée</w:t>
      </w:r>
      <w:r>
        <w:t xml:space="preserve">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4C2A455" w:rsidR="00E739C9" w:rsidRPr="00537868" w:rsidRDefault="00E739C9" w:rsidP="00E739C9">
            <w:pPr>
              <w:pStyle w:val="titre-Tableaux"/>
            </w:pPr>
            <w:r>
              <w:t>Microcontrôleur</w:t>
            </w:r>
            <w:r>
              <w:tab/>
            </w:r>
            <w:hyperlink r:id="rId23" w:history="1">
              <w:proofErr w:type="spellStart"/>
              <w:r w:rsidRPr="004E5D5C">
                <w:rPr>
                  <w:rStyle w:val="Lienhypertexte"/>
                </w:rPr>
                <w:t>Datasheet</w:t>
              </w:r>
              <w:proofErr w:type="spellEnd"/>
            </w:hyperlink>
            <w:r>
              <w:t xml:space="preserve"> </w:t>
            </w:r>
            <w:r w:rsidR="004A512D">
              <w:fldChar w:fldCharType="begin"/>
            </w:r>
            <w:r w:rsidR="00AA27E2">
              <w:instrText xml:space="preserve"> ADDIN ZOTERO_ITEM CSL_CITATION {"citationID":"t3iSi7u8","properties":{"formattedCitation":"[5]","plainCitation":"[5]","noteIndex":0},"citationItems":[{"id":75,"uris":["http://zotero.org/users/10756185/items/J6X3X62S"],"itemData":{"id":75,"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9F5883"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4B8FE842" w:rsidR="00E739C9" w:rsidRDefault="00E739C9" w:rsidP="00E739C9">
      <w:pPr>
        <w:pStyle w:val="Lgende"/>
        <w:rPr>
          <w:highlight w:val="yellow"/>
        </w:rPr>
      </w:pPr>
      <w:bookmarkStart w:id="26" w:name="_Toc146607369"/>
      <w:r>
        <w:t xml:space="preserve">Tableau </w:t>
      </w:r>
      <w:fldSimple w:instr=" SEQ Tableau \* ARABIC ">
        <w:r w:rsidR="009F5883">
          <w:rPr>
            <w:noProof/>
          </w:rPr>
          <w:t>6</w:t>
        </w:r>
      </w:fldSimple>
      <w:r>
        <w:t xml:space="preserve"> : Caractéristiques principales du microcontrôleur</w:t>
      </w:r>
      <w:bookmarkEnd w:id="26"/>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proofErr w:type="spellStart"/>
            <w:r>
              <w:t>PGEx</w:t>
            </w:r>
            <w:proofErr w:type="spellEnd"/>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 xml:space="preserve">Programmation et </w:t>
            </w:r>
            <w:proofErr w:type="spellStart"/>
            <w:r>
              <w:t>debug</w:t>
            </w:r>
            <w:proofErr w:type="spellEnd"/>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proofErr w:type="spellStart"/>
            <w:r>
              <w:t>OSCx</w:t>
            </w:r>
            <w:proofErr w:type="spellEnd"/>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 xml:space="preserve">Communication avec RFID / </w:t>
            </w:r>
            <w:proofErr w:type="spellStart"/>
            <w:r>
              <w:t>Chilli</w:t>
            </w:r>
            <w:proofErr w:type="spellEnd"/>
            <w:r>
              <w:t xml:space="preserve">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 xml:space="preserve">Réservé pour </w:t>
            </w:r>
            <w:proofErr w:type="spellStart"/>
            <w:r>
              <w:t>mikroBUS</w:t>
            </w:r>
            <w:proofErr w:type="spellEnd"/>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 xml:space="preserve">Réservé pour </w:t>
            </w:r>
            <w:proofErr w:type="spellStart"/>
            <w:r>
              <w:t>mikroBUS</w:t>
            </w:r>
            <w:proofErr w:type="spellEnd"/>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 xml:space="preserve">Réservé pour </w:t>
            </w:r>
            <w:proofErr w:type="spellStart"/>
            <w:r>
              <w:t>mikroBUS</w:t>
            </w:r>
            <w:proofErr w:type="spellEnd"/>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r w:rsidR="00CB62A5">
              <w:t>LEDs</w:t>
            </w:r>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proofErr w:type="spellStart"/>
            <w:r>
              <w:rPr>
                <w:lang w:val="de-CH"/>
              </w:rPr>
              <w:t>Contrôle</w:t>
            </w:r>
            <w:proofErr w:type="spellEnd"/>
            <w:r>
              <w:rPr>
                <w:lang w:val="de-CH"/>
              </w:rPr>
              <w:t xml:space="preserve"> du </w:t>
            </w:r>
            <w:proofErr w:type="spellStart"/>
            <w:r>
              <w:rPr>
                <w:lang w:val="de-CH"/>
              </w:rPr>
              <w:t>Buzzer</w:t>
            </w:r>
            <w:proofErr w:type="spellEnd"/>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 xml:space="preserve">Réservé pour </w:t>
            </w:r>
            <w:proofErr w:type="spellStart"/>
            <w:r>
              <w:t>mikroBUS</w:t>
            </w:r>
            <w:proofErr w:type="spellEnd"/>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5955A332" w:rsidR="00224F8C" w:rsidRDefault="00224F8C" w:rsidP="00224F8C">
      <w:pPr>
        <w:pStyle w:val="Lgende"/>
      </w:pPr>
      <w:bookmarkStart w:id="27" w:name="_Toc146607370"/>
      <w:r>
        <w:t xml:space="preserve">Tableau </w:t>
      </w:r>
      <w:fldSimple w:instr=" SEQ Tableau \* ARABIC ">
        <w:r w:rsidR="009F5883">
          <w:rPr>
            <w:noProof/>
          </w:rPr>
          <w:t>7</w:t>
        </w:r>
      </w:fldSimple>
      <w:r>
        <w:t xml:space="preserve"> : Périphériques et nombre de broches nécessaires pour le PIC32</w:t>
      </w:r>
      <w:bookmarkEnd w:id="27"/>
    </w:p>
    <w:p w14:paraId="2ED0DE15" w14:textId="27662757"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9F5883">
        <w:t xml:space="preserve">Figure </w:t>
      </w:r>
      <w:r w:rsidR="009F5883">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rPr>
          <w:lang w:val="fr-CH" w:eastAsia="fr-CH"/>
        </w:rPr>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39EA5D4D" w:rsidR="005B4796" w:rsidRPr="00537868" w:rsidRDefault="00F369F1" w:rsidP="00F369F1">
      <w:pPr>
        <w:pStyle w:val="Lgende"/>
      </w:pPr>
      <w:bookmarkStart w:id="28" w:name="_Ref146448938"/>
      <w:bookmarkStart w:id="29" w:name="_Ref146448936"/>
      <w:bookmarkStart w:id="30" w:name="_Toc146607307"/>
      <w:r>
        <w:t xml:space="preserve">Figure </w:t>
      </w:r>
      <w:fldSimple w:instr=" SEQ Figure \* ARABIC ">
        <w:r w:rsidR="009F5883">
          <w:rPr>
            <w:noProof/>
          </w:rPr>
          <w:t>5</w:t>
        </w:r>
      </w:fldSimple>
      <w:bookmarkEnd w:id="28"/>
      <w:r>
        <w:t xml:space="preserve"> : Assignation des broches du PIC32</w:t>
      </w:r>
      <w:bookmarkEnd w:id="29"/>
      <w:bookmarkEnd w:id="30"/>
    </w:p>
    <w:p w14:paraId="645FA449" w14:textId="32037D8E" w:rsidR="00E739C9" w:rsidRDefault="00F82A00" w:rsidP="00E739C9">
      <w:pPr>
        <w:rPr>
          <w:noProof/>
        </w:rPr>
      </w:pPr>
      <w:r>
        <w:rPr>
          <w:noProof/>
          <w:lang w:eastAsia="fr-CH"/>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3BF6FC1C" w:rsidR="00AC30D9" w:rsidRPr="00877261" w:rsidRDefault="00AC30D9" w:rsidP="00F82A00">
                            <w:pPr>
                              <w:pStyle w:val="Lgende"/>
                              <w:rPr>
                                <w:noProof/>
                              </w:rPr>
                            </w:pPr>
                            <w:bookmarkStart w:id="31" w:name="_Ref146451286"/>
                            <w:bookmarkStart w:id="32" w:name="_Toc146607308"/>
                            <w:r>
                              <w:t xml:space="preserve">Figure </w:t>
                            </w:r>
                            <w:fldSimple w:instr=" SEQ Figure \* ARABIC ">
                              <w:r w:rsidR="009F5883">
                                <w:rPr>
                                  <w:noProof/>
                                </w:rPr>
                                <w:t>6</w:t>
                              </w:r>
                            </w:fldSimple>
                            <w:bookmarkEnd w:id="31"/>
                            <w:r>
                              <w:t xml:space="preserve"> : Condensateurs de découplage PIC32</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2F1C97" id="_x0000_t202" coordsize="21600,21600" o:spt="202" path="m,l,21600r21600,l21600,xe">
                <v:stroke joinstyle="miter"/>
                <v:path gradientshapeok="t" o:connecttype="rect"/>
              </v:shapetype>
              <v:shape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" stroked="f">
                <v:textbox style="mso-fit-shape-to-text:t" inset="0,0,0,0">
                  <w:txbxContent>
                    <w:p w14:paraId="68CC2923" w14:textId="3BF6FC1C" w:rsidR="00AC30D9" w:rsidRPr="00877261" w:rsidRDefault="00AC30D9" w:rsidP="00F82A00">
                      <w:pPr>
                        <w:pStyle w:val="Lgende"/>
                        <w:rPr>
                          <w:noProof/>
                        </w:rPr>
                      </w:pPr>
                      <w:bookmarkStart w:id="33" w:name="_Ref146451286"/>
                      <w:bookmarkStart w:id="34" w:name="_Toc146607308"/>
                      <w:r>
                        <w:t xml:space="preserve">Figure </w:t>
                      </w:r>
                      <w:fldSimple w:instr=" SEQ Figure \* ARABIC ">
                        <w:r w:rsidR="009F5883">
                          <w:rPr>
                            <w:noProof/>
                          </w:rPr>
                          <w:t>6</w:t>
                        </w:r>
                      </w:fldSimple>
                      <w:bookmarkEnd w:id="33"/>
                      <w:r>
                        <w:t xml:space="preserve"> : Condensateurs de découplage PIC32</w:t>
                      </w:r>
                      <w:bookmarkEnd w:id="34"/>
                    </w:p>
                  </w:txbxContent>
                </v:textbox>
                <w10:wrap type="tight"/>
              </v:shape>
            </w:pict>
          </mc:Fallback>
        </mc:AlternateContent>
      </w:r>
      <w:r w:rsidRPr="008A6247">
        <w:rPr>
          <w:noProof/>
          <w:lang w:eastAsia="fr-CH"/>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9F5883">
        <w:t xml:space="preserve">Figure </w:t>
      </w:r>
      <w:r w:rsidR="009F5883">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9F5883">
        <w:t xml:space="preserve">Figure </w:t>
      </w:r>
      <w:r w:rsidR="009F5883">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61E0C5E9"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9F5883">
        <w:t xml:space="preserve">Figure </w:t>
      </w:r>
      <w:r w:rsidR="009F5883">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AA27E2">
        <w:rPr>
          <w:noProof/>
        </w:rPr>
        <w:instrText xml:space="preserve"> ADDIN ZOTERO_ITEM CSL_CITATION {"citationID":"Hp1CoZgW","properties":{"formattedCitation":"[6]","plainCitation":"[6]","noteIndex":0},"citationItems":[{"id":70,"uris":["http://zotero.org/users/10756185/items/8KYZLLLD"],"itemData":{"id":70,"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C57B2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C57B2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1B827950" w:rsidR="00F82A00" w:rsidRDefault="00F82A00" w:rsidP="00F82A00">
      <w:pPr>
        <w:pStyle w:val="Lgende"/>
      </w:pPr>
      <w:bookmarkStart w:id="35" w:name="_Toc146607399"/>
      <w:r>
        <w:t xml:space="preserve">Équation </w:t>
      </w:r>
      <w:fldSimple w:instr=" SEQ Équation \* ARABIC ">
        <w:r w:rsidR="009F5883">
          <w:rPr>
            <w:noProof/>
          </w:rPr>
          <w:t>2</w:t>
        </w:r>
      </w:fldSimple>
      <w:r>
        <w:t xml:space="preserve"> : Calcul </w:t>
      </w:r>
      <w:r w:rsidR="0042775D">
        <w:t>des condensateurs</w:t>
      </w:r>
      <w:r>
        <w:t xml:space="preserve"> du quartz externe</w:t>
      </w:r>
      <w:bookmarkEnd w:id="35"/>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lang w:eastAsia="fr-CH"/>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64BC9212" w:rsidR="00AC30D9" w:rsidRPr="000E3311" w:rsidRDefault="00AC30D9" w:rsidP="00F82A00">
                            <w:pPr>
                              <w:pStyle w:val="Lgende"/>
                            </w:pPr>
                            <w:bookmarkStart w:id="36" w:name="_Ref146451292"/>
                            <w:bookmarkStart w:id="37" w:name="_Toc146607309"/>
                            <w:r>
                              <w:t xml:space="preserve">Figure </w:t>
                            </w:r>
                            <w:fldSimple w:instr=" SEQ Figure \* ARABIC ">
                              <w:r w:rsidR="009F5883">
                                <w:rPr>
                                  <w:noProof/>
                                </w:rPr>
                                <w:t>7</w:t>
                              </w:r>
                            </w:fldSimple>
                            <w:bookmarkEnd w:id="36"/>
                            <w:r>
                              <w:t xml:space="preserve"> : Port de programmation PIC32</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" stroked="f">
                <v:textbox style="mso-fit-shape-to-text:t" inset="0,0,0,0">
                  <w:txbxContent>
                    <w:p w14:paraId="6F5E3EBB" w14:textId="64BC9212" w:rsidR="00AC30D9" w:rsidRPr="000E3311" w:rsidRDefault="00AC30D9" w:rsidP="00F82A00">
                      <w:pPr>
                        <w:pStyle w:val="Lgende"/>
                      </w:pPr>
                      <w:bookmarkStart w:id="38" w:name="_Ref146451292"/>
                      <w:bookmarkStart w:id="39" w:name="_Toc146607309"/>
                      <w:r>
                        <w:t xml:space="preserve">Figure </w:t>
                      </w:r>
                      <w:fldSimple w:instr=" SEQ Figure \* ARABIC ">
                        <w:r w:rsidR="009F5883">
                          <w:rPr>
                            <w:noProof/>
                          </w:rPr>
                          <w:t>7</w:t>
                        </w:r>
                      </w:fldSimple>
                      <w:bookmarkEnd w:id="38"/>
                      <w:r>
                        <w:t xml:space="preserve"> : Port de programmation PIC32</w:t>
                      </w:r>
                      <w:bookmarkEnd w:id="39"/>
                    </w:p>
                  </w:txbxContent>
                </v:textbox>
                <w10:wrap type="tight"/>
              </v:shape>
            </w:pict>
          </mc:Fallback>
        </mc:AlternateContent>
      </w:r>
      <w:r w:rsidRPr="008A6247">
        <w:rPr>
          <w:noProof/>
          <w:lang w:eastAsia="fr-CH"/>
        </w:rPr>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431BBC7E" w:rsidR="00AC30D9" w:rsidRPr="00753A7F" w:rsidRDefault="00AC30D9" w:rsidP="00F82A00">
                            <w:pPr>
                              <w:pStyle w:val="Lgende"/>
                              <w:rPr>
                                <w:noProof/>
                              </w:rPr>
                            </w:pPr>
                            <w:bookmarkStart w:id="40" w:name="_Ref146451308"/>
                            <w:bookmarkStart w:id="41" w:name="_Toc146607310"/>
                            <w:r>
                              <w:t xml:space="preserve">Figure </w:t>
                            </w:r>
                            <w:fldSimple w:instr=" SEQ Figure \* ARABIC ">
                              <w:r w:rsidR="009F5883">
                                <w:rPr>
                                  <w:noProof/>
                                </w:rPr>
                                <w:t>8</w:t>
                              </w:r>
                            </w:fldSimple>
                            <w:bookmarkEnd w:id="40"/>
                            <w:r>
                              <w:t xml:space="preserve"> : Schéma du quartz externe PIC3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" stroked="f">
                <v:textbox style="mso-fit-shape-to-text:t" inset="0,0,0,0">
                  <w:txbxContent>
                    <w:p w14:paraId="23A6863C" w14:textId="431BBC7E" w:rsidR="00AC30D9" w:rsidRPr="00753A7F" w:rsidRDefault="00AC30D9" w:rsidP="00F82A00">
                      <w:pPr>
                        <w:pStyle w:val="Lgende"/>
                        <w:rPr>
                          <w:noProof/>
                        </w:rPr>
                      </w:pPr>
                      <w:bookmarkStart w:id="42" w:name="_Ref146451308"/>
                      <w:bookmarkStart w:id="43" w:name="_Toc146607310"/>
                      <w:r>
                        <w:t xml:space="preserve">Figure </w:t>
                      </w:r>
                      <w:fldSimple w:instr=" SEQ Figure \* ARABIC ">
                        <w:r w:rsidR="009F5883">
                          <w:rPr>
                            <w:noProof/>
                          </w:rPr>
                          <w:t>8</w:t>
                        </w:r>
                      </w:fldSimple>
                      <w:bookmarkEnd w:id="42"/>
                      <w:r>
                        <w:t xml:space="preserve"> : Schéma du quartz externe PIC32</w:t>
                      </w:r>
                      <w:bookmarkEnd w:id="43"/>
                    </w:p>
                  </w:txbxContent>
                </v:textbox>
                <w10:wrap type="tight"/>
              </v:shape>
            </w:pict>
          </mc:Fallback>
        </mc:AlternateContent>
      </w:r>
      <w:r w:rsidRPr="00F82A00">
        <w:rPr>
          <w:noProof/>
          <w:lang w:eastAsia="fr-CH"/>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4" w:name="_Toc146607242"/>
      <w:r w:rsidRPr="00FC1AB4">
        <w:lastRenderedPageBreak/>
        <w:t>Ethernet</w:t>
      </w:r>
      <w:bookmarkEnd w:id="44"/>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rPr>
          <w:noProof/>
          <w:lang w:eastAsia="fr-CH"/>
        </w:rPr>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3D360FB6" w:rsidR="00C62731" w:rsidRDefault="00452102" w:rsidP="00452102">
      <w:pPr>
        <w:pStyle w:val="Lgende"/>
      </w:pPr>
      <w:bookmarkStart w:id="45" w:name="_Toc146607311"/>
      <w:r>
        <w:t xml:space="preserve">Figure </w:t>
      </w:r>
      <w:fldSimple w:instr=" SEQ Figure \* ARABIC ">
        <w:r w:rsidR="009F5883">
          <w:rPr>
            <w:noProof/>
          </w:rPr>
          <w:t>9</w:t>
        </w:r>
      </w:fldSimple>
      <w:r>
        <w:t xml:space="preserve"> : Principe du contrôleur PHY</w:t>
      </w:r>
      <w:bookmarkEnd w:id="45"/>
    </w:p>
    <w:p w14:paraId="6AB342F9" w14:textId="0B4EAFCC"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w:t>
      </w:r>
      <w:proofErr w:type="spellStart"/>
      <w:r w:rsidR="00452102">
        <w:t>Daughter</w:t>
      </w:r>
      <w:proofErr w:type="spellEnd"/>
      <w:r w:rsidR="00452102">
        <w:t xml:space="preserve"> </w:t>
      </w:r>
      <w:proofErr w:type="spellStart"/>
      <w:r w:rsidR="00452102">
        <w:t>Board</w:t>
      </w:r>
      <w:proofErr w:type="spellEnd"/>
      <w:r w:rsidR="00452102">
        <w:t xml:space="preserve"> » présent sur le kit </w:t>
      </w:r>
      <w:r w:rsidR="00452102">
        <w:fldChar w:fldCharType="begin"/>
      </w:r>
      <w:r w:rsidR="00AA27E2">
        <w:instrText xml:space="preserve"> ADDIN ZOTERO_ITEM CSL_CITATION {"citationID":"R5cIWC59","properties":{"unsorted":true,"formattedCitation":"[8]","plainCitation":"[8]","noteIndex":0},"citationItems":[{"id":59,"uris":["http://zotero.org/users/10756185/items/SE3WZGM9"],"itemData":{"id":59,"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9F5883">
        <w:t xml:space="preserve">Figure </w:t>
      </w:r>
      <w:r w:rsidR="009F5883">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49E9DA7" w:rsidR="00F86217" w:rsidRPr="00537868" w:rsidRDefault="00F86217" w:rsidP="00775181">
            <w:pPr>
              <w:pStyle w:val="titre-Tableaux"/>
            </w:pPr>
            <w:r>
              <w:t>Contrôleur PHY</w:t>
            </w:r>
            <w:r>
              <w:tab/>
            </w:r>
            <w:hyperlink r:id="rId30" w:history="1">
              <w:proofErr w:type="spellStart"/>
              <w:r w:rsidRPr="004E5D5C">
                <w:rPr>
                  <w:rStyle w:val="Lienhypertexte"/>
                </w:rPr>
                <w:t>Datasheet</w:t>
              </w:r>
              <w:proofErr w:type="spellEnd"/>
            </w:hyperlink>
            <w:r>
              <w:t xml:space="preserve"> </w:t>
            </w:r>
            <w:r w:rsidR="004661E1">
              <w:fldChar w:fldCharType="begin"/>
            </w:r>
            <w:r w:rsidR="00AA27E2">
              <w:instrText xml:space="preserve"> ADDIN ZOTERO_ITEM CSL_CITATION {"citationID":"EbocUuDy","properties":{"formattedCitation":"[9]","plainCitation":"[9]","noteIndex":0},"citationItems":[{"id":67,"uris":["http://zotero.org/users/10756185/items/8RNGG6T4"],"itemData":{"id":67,"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6468A75C" w:rsidR="00452102" w:rsidRDefault="00452102">
      <w:pPr>
        <w:pStyle w:val="Lgende"/>
      </w:pPr>
      <w:bookmarkStart w:id="46" w:name="_Toc146607371"/>
      <w:r>
        <w:t xml:space="preserve">Tableau </w:t>
      </w:r>
      <w:fldSimple w:instr=" SEQ Tableau \* ARABIC ">
        <w:r w:rsidR="009F5883">
          <w:rPr>
            <w:noProof/>
          </w:rPr>
          <w:t>8</w:t>
        </w:r>
      </w:fldSimple>
      <w:r>
        <w:t xml:space="preserve"> : </w:t>
      </w:r>
      <w:r w:rsidRPr="002407D6">
        <w:t xml:space="preserve">Caractéristiques principales </w:t>
      </w:r>
      <w:r>
        <w:t>du contrôleur PHY</w:t>
      </w:r>
      <w:bookmarkEnd w:id="46"/>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7B089152" w:rsidR="00775181" w:rsidRPr="00537868" w:rsidRDefault="00775181" w:rsidP="00775181">
            <w:pPr>
              <w:pStyle w:val="titre-Tableaux"/>
            </w:pPr>
            <w:r>
              <w:t>Connecteur RJ45</w:t>
            </w:r>
            <w:r>
              <w:tab/>
            </w:r>
            <w:hyperlink r:id="rId32" w:history="1">
              <w:proofErr w:type="spellStart"/>
              <w:r w:rsidRPr="004E5D5C">
                <w:rPr>
                  <w:rStyle w:val="Lienhypertexte"/>
                </w:rPr>
                <w:t>Datasheet</w:t>
              </w:r>
              <w:proofErr w:type="spellEnd"/>
            </w:hyperlink>
            <w:r>
              <w:t xml:space="preserve"> </w:t>
            </w:r>
            <w:r w:rsidR="004661E1">
              <w:fldChar w:fldCharType="begin"/>
            </w:r>
            <w:r w:rsidR="00AA27E2">
              <w:instrText xml:space="preserve"> ADDIN ZOTERO_ITEM CSL_CITATION {"citationID":"QZxcFM9S","properties":{"formattedCitation":"[10]","plainCitation":"[10]","noteIndex":0},"citationItems":[{"id":65,"uris":["http://zotero.org/users/10756185/items/DS4EG4SR"],"itemData":{"id":65,"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6D2F4C53" w:rsidR="00775181" w:rsidRDefault="00452102" w:rsidP="00452102">
      <w:pPr>
        <w:pStyle w:val="Lgende"/>
      </w:pPr>
      <w:bookmarkStart w:id="47" w:name="_Toc146607372"/>
      <w:r>
        <w:t xml:space="preserve">Tableau </w:t>
      </w:r>
      <w:fldSimple w:instr=" SEQ Tableau \* ARABIC ">
        <w:r w:rsidR="009F5883">
          <w:rPr>
            <w:noProof/>
          </w:rPr>
          <w:t>9</w:t>
        </w:r>
      </w:fldSimple>
      <w:r>
        <w:t xml:space="preserve"> : </w:t>
      </w:r>
      <w:r w:rsidRPr="00770B2B">
        <w:t xml:space="preserve">Caractéristiques principales </w:t>
      </w:r>
      <w:r>
        <w:t>du connecteur RJ45</w:t>
      </w:r>
      <w:bookmarkEnd w:id="47"/>
    </w:p>
    <w:p w14:paraId="74B8676E" w14:textId="32B51DB7"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9F5883">
        <w:t xml:space="preserve">Figure </w:t>
      </w:r>
      <w:r w:rsidR="009F5883">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64F63DA6"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5A7FC9E" w14:textId="1FD514EF" w:rsidR="001E4178" w:rsidRDefault="001E4178" w:rsidP="00F7739A">
      <w:pPr>
        <w:spacing w:before="0" w:after="160"/>
      </w:pPr>
      <w:r>
        <w:t>Les protocoles de communication utilisés que sont le RMII et le MDI nécessitent l’utilisation de paires différentielles. Celles-ci ont pour but de réduire les interférences sur la ligne. Pour cela, elles doivent posséder une impédance caractéristique, détaillé dans la partie hardware.</w:t>
      </w:r>
    </w:p>
    <w:p w14:paraId="58BC82BB" w14:textId="77777777" w:rsidR="00452102" w:rsidRDefault="009C1BB3" w:rsidP="00452102">
      <w:pPr>
        <w:pStyle w:val="Image-centree"/>
        <w:keepNext/>
      </w:pPr>
      <w:r w:rsidRPr="009C1BB3">
        <w:rPr>
          <w:lang w:val="fr-CH" w:eastAsia="fr-CH"/>
        </w:rPr>
        <w:drawing>
          <wp:inline distT="0" distB="0" distL="0" distR="0" wp14:anchorId="6D561CF8" wp14:editId="6DE49160">
            <wp:extent cx="3960000" cy="5454579"/>
            <wp:effectExtent l="19050" t="19050" r="21590" b="1333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000" cy="5454579"/>
                    </a:xfrm>
                    <a:prstGeom prst="rect">
                      <a:avLst/>
                    </a:prstGeom>
                    <a:noFill/>
                    <a:ln w="12700">
                      <a:solidFill>
                        <a:schemeClr val="tx1"/>
                      </a:solidFill>
                    </a:ln>
                  </pic:spPr>
                </pic:pic>
              </a:graphicData>
            </a:graphic>
          </wp:inline>
        </w:drawing>
      </w:r>
    </w:p>
    <w:p w14:paraId="59D8B9C3" w14:textId="5943432D" w:rsidR="00452102" w:rsidRDefault="00452102" w:rsidP="00452102">
      <w:pPr>
        <w:pStyle w:val="Lgende"/>
      </w:pPr>
      <w:bookmarkStart w:id="48" w:name="_Ref146456839"/>
      <w:bookmarkStart w:id="49" w:name="_Toc146607312"/>
      <w:r>
        <w:t xml:space="preserve">Figure </w:t>
      </w:r>
      <w:fldSimple w:instr=" SEQ Figure \* ARABIC ">
        <w:r w:rsidR="009F5883">
          <w:rPr>
            <w:noProof/>
          </w:rPr>
          <w:t>10</w:t>
        </w:r>
      </w:fldSimple>
      <w:bookmarkEnd w:id="48"/>
      <w:r>
        <w:t xml:space="preserve"> : Schéma de la "PHY </w:t>
      </w:r>
      <w:proofErr w:type="spellStart"/>
      <w:r>
        <w:t>Daughter</w:t>
      </w:r>
      <w:proofErr w:type="spellEnd"/>
      <w:r>
        <w:t xml:space="preserve"> </w:t>
      </w:r>
      <w:proofErr w:type="spellStart"/>
      <w:r>
        <w:t>Board</w:t>
      </w:r>
      <w:proofErr w:type="spellEnd"/>
      <w:r>
        <w:t>"</w:t>
      </w:r>
      <w:bookmarkEnd w:id="49"/>
    </w:p>
    <w:p w14:paraId="085BD44B" w14:textId="77777777" w:rsidR="00452102" w:rsidRDefault="009C1BB3" w:rsidP="00452102">
      <w:pPr>
        <w:pStyle w:val="Image-centree"/>
        <w:keepNext/>
      </w:pPr>
      <w:r w:rsidRPr="009C1BB3">
        <w:rPr>
          <w:lang w:val="fr-CH" w:eastAsia="fr-CH"/>
        </w:rPr>
        <w:drawing>
          <wp:inline distT="0" distB="0" distL="0" distR="0" wp14:anchorId="3FD5320F" wp14:editId="2CFB54D3">
            <wp:extent cx="2304135" cy="1224000"/>
            <wp:effectExtent l="19050" t="19050" r="20320" b="1460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4135" cy="1224000"/>
                    </a:xfrm>
                    <a:prstGeom prst="rect">
                      <a:avLst/>
                    </a:prstGeom>
                    <a:noFill/>
                    <a:ln w="12700">
                      <a:solidFill>
                        <a:schemeClr val="tx1"/>
                      </a:solidFill>
                    </a:ln>
                  </pic:spPr>
                </pic:pic>
              </a:graphicData>
            </a:graphic>
          </wp:inline>
        </w:drawing>
      </w:r>
    </w:p>
    <w:p w14:paraId="1FF21EF4" w14:textId="14319915" w:rsidR="00FC1AB4" w:rsidRDefault="00452102" w:rsidP="00EF20C5">
      <w:pPr>
        <w:pStyle w:val="Lgende"/>
      </w:pPr>
      <w:bookmarkStart w:id="50" w:name="_Ref146456821"/>
      <w:bookmarkStart w:id="51" w:name="_Toc146607313"/>
      <w:r>
        <w:t xml:space="preserve">Figure </w:t>
      </w:r>
      <w:fldSimple w:instr=" SEQ Figure \* ARABIC ">
        <w:r w:rsidR="009F5883">
          <w:rPr>
            <w:noProof/>
          </w:rPr>
          <w:t>11</w:t>
        </w:r>
      </w:fldSimple>
      <w:bookmarkEnd w:id="50"/>
      <w:r>
        <w:t xml:space="preserve"> : Schéma de l'oscillateur externe sur le "Ethernet Kit 2"</w:t>
      </w:r>
      <w:bookmarkEnd w:id="51"/>
    </w:p>
    <w:p w14:paraId="634AC7D5" w14:textId="5DC9EBE3" w:rsidR="00FC1AB4" w:rsidRPr="00537868" w:rsidRDefault="004B18C3" w:rsidP="00FC1AB4">
      <w:pPr>
        <w:pStyle w:val="Titre2"/>
      </w:pPr>
      <w:bookmarkStart w:id="52" w:name="_Toc146607243"/>
      <w:r>
        <w:lastRenderedPageBreak/>
        <w:t>Module Wi-F</w:t>
      </w:r>
      <w:r w:rsidR="00FC1AB4" w:rsidRPr="00537868">
        <w:t>i</w:t>
      </w:r>
      <w:bookmarkEnd w:id="52"/>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EA7CE38"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AA27E2">
        <w:instrText xml:space="preserve"> ADDIN ZOTERO_ITEM CSL_CITATION {"citationID":"OaFXdBYf","properties":{"formattedCitation":"[11]","plainCitation":"[11]","noteIndex":0},"citationItems":[{"id":56,"uris":["http://zotero.org/users/10756185/items/MIGIZTVL"],"itemData":{"id":56,"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63F6A46C"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AA27E2">
              <w:rPr>
                <w:lang w:val="en-US"/>
              </w:rPr>
              <w:instrText xml:space="preserve"> ADDIN ZOTERO_ITEM CSL_CITATION {"citationID":"uxnfYiez","properties":{"formattedCitation":"[12]","plainCitation":"[12]","noteIndex":0},"citationItems":[{"id":55,"uris":["http://zotero.org/users/10756185/items/8MV7YSEV"],"itemData":{"id":55,"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8E40AF">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9F5883"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1BAFF51A" w:rsidR="00FC1AB4" w:rsidRPr="00537868" w:rsidRDefault="00FC1AB4" w:rsidP="00FC1AB4">
      <w:pPr>
        <w:pStyle w:val="Lgende"/>
      </w:pPr>
      <w:bookmarkStart w:id="53" w:name="_Toc146607373"/>
      <w:r w:rsidRPr="00537868">
        <w:t xml:space="preserve">Tableau </w:t>
      </w:r>
      <w:fldSimple w:instr=" SEQ Tableau \* ARABIC ">
        <w:r w:rsidR="009F5883">
          <w:rPr>
            <w:noProof/>
          </w:rPr>
          <w:t>10</w:t>
        </w:r>
      </w:fldSimple>
      <w:r w:rsidRPr="00537868">
        <w:t xml:space="preserve"> : Caractéristiques principales du module Wi-</w:t>
      </w:r>
      <w:r>
        <w:t>F</w:t>
      </w:r>
      <w:r w:rsidRPr="00537868">
        <w:t>i</w:t>
      </w:r>
      <w:bookmarkEnd w:id="53"/>
    </w:p>
    <w:p w14:paraId="30E9D26F" w14:textId="3B923FC6" w:rsidR="00117117" w:rsidRDefault="00736A25" w:rsidP="00FC1AB4">
      <w:r w:rsidRPr="00736A25">
        <w:t>Le module doit être p</w:t>
      </w:r>
      <w:r w:rsidR="006A2E1E">
        <w:t xml:space="preserve">réalablement programmé en mode « Boot </w:t>
      </w:r>
      <w:proofErr w:type="spellStart"/>
      <w:r w:rsidR="006A2E1E">
        <w:t>Download</w:t>
      </w:r>
      <w:proofErr w:type="spellEnd"/>
      <w:r w:rsidR="006A2E1E">
        <w:t> »</w:t>
      </w:r>
      <w:r w:rsidRPr="00736A25">
        <w:t xml:space="preserve"> via le port de programmation. Pour cela, il suffit d'activer certaines broches à l'état haut lors du démarra</w:t>
      </w:r>
      <w:r>
        <w:t xml:space="preserve">ge, conformément à la </w:t>
      </w:r>
      <w:proofErr w:type="spellStart"/>
      <w:r>
        <w:t>datasheet</w:t>
      </w:r>
      <w:proofErr w:type="spellEnd"/>
      <w:r>
        <w:t xml:space="preserve"> (</w:t>
      </w:r>
      <w:r>
        <w:fldChar w:fldCharType="begin"/>
      </w:r>
      <w:r>
        <w:instrText xml:space="preserve"> REF _Ref146386664 \h </w:instrText>
      </w:r>
      <w:r>
        <w:fldChar w:fldCharType="separate"/>
      </w:r>
      <w:r w:rsidR="009F5883" w:rsidRPr="00537868">
        <w:t xml:space="preserve">Figure </w:t>
      </w:r>
      <w:r w:rsidR="009F5883">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415D3F30" w:rsidR="00FC1AB4" w:rsidRPr="00537868" w:rsidRDefault="00FC1AB4" w:rsidP="00FC1AB4">
      <w:pPr>
        <w:pStyle w:val="Lgende"/>
      </w:pPr>
      <w:bookmarkStart w:id="54" w:name="_Ref146386664"/>
      <w:bookmarkStart w:id="55" w:name="_Toc146607314"/>
      <w:r w:rsidRPr="00537868">
        <w:t xml:space="preserve">Figure </w:t>
      </w:r>
      <w:fldSimple w:instr=" SEQ Figure \* ARABIC ">
        <w:r w:rsidR="009F5883">
          <w:rPr>
            <w:noProof/>
          </w:rPr>
          <w:t>12</w:t>
        </w:r>
      </w:fldSimple>
      <w:bookmarkEnd w:id="54"/>
      <w:r w:rsidRPr="00537868">
        <w:t xml:space="preserve"> : Modes de démarrage de l'ESP32</w:t>
      </w:r>
      <w:bookmarkEnd w:id="55"/>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w:t>
      </w:r>
      <w:proofErr w:type="spellStart"/>
      <w:r w:rsidR="00117117">
        <w:t>datasheet</w:t>
      </w:r>
      <w:proofErr w:type="spellEnd"/>
      <w:r w:rsidR="00117117">
        <w: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lang w:eastAsia="fr-CH"/>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56778DB4" w:rsidR="00AC30D9" w:rsidRPr="00D8365F" w:rsidRDefault="00AC30D9" w:rsidP="006A2E1E">
                            <w:pPr>
                              <w:pStyle w:val="Lgende"/>
                              <w:rPr>
                                <w:noProof/>
                              </w:rPr>
                            </w:pPr>
                            <w:bookmarkStart w:id="56" w:name="_Ref146387807"/>
                            <w:bookmarkStart w:id="57" w:name="_Toc146607315"/>
                            <w:r>
                              <w:t xml:space="preserve">Figure </w:t>
                            </w:r>
                            <w:fldSimple w:instr=" SEQ Figure \* ARABIC ">
                              <w:r w:rsidR="009F5883">
                                <w:rPr>
                                  <w:noProof/>
                                </w:rPr>
                                <w:t>13</w:t>
                              </w:r>
                            </w:fldSimple>
                            <w:bookmarkEnd w:id="56"/>
                            <w:r>
                              <w:t xml:space="preserve"> : Schéma de sélection du</w:t>
                            </w:r>
                            <w:r>
                              <w:br/>
                              <w:t>mode de l'ESP32</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" stroked="f">
                <v:textbox style="mso-fit-shape-to-text:t" inset="0,0,0,0">
                  <w:txbxContent>
                    <w:p w14:paraId="5FAE40AD" w14:textId="56778DB4" w:rsidR="00AC30D9" w:rsidRPr="00D8365F" w:rsidRDefault="00AC30D9" w:rsidP="006A2E1E">
                      <w:pPr>
                        <w:pStyle w:val="Lgende"/>
                        <w:rPr>
                          <w:noProof/>
                        </w:rPr>
                      </w:pPr>
                      <w:bookmarkStart w:id="58" w:name="_Ref146387807"/>
                      <w:bookmarkStart w:id="59" w:name="_Toc146607315"/>
                      <w:r>
                        <w:t xml:space="preserve">Figure </w:t>
                      </w:r>
                      <w:fldSimple w:instr=" SEQ Figure \* ARABIC ">
                        <w:r w:rsidR="009F5883">
                          <w:rPr>
                            <w:noProof/>
                          </w:rPr>
                          <w:t>13</w:t>
                        </w:r>
                      </w:fldSimple>
                      <w:bookmarkEnd w:id="58"/>
                      <w:r>
                        <w:t xml:space="preserve"> : Schéma de sélection du</w:t>
                      </w:r>
                      <w:r>
                        <w:br/>
                        <w:t>mode de l'ESP32</w:t>
                      </w:r>
                      <w:bookmarkEnd w:id="59"/>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60" w:name="_Toc146607244"/>
      <w:r w:rsidRPr="00537868">
        <w:lastRenderedPageBreak/>
        <w:t>RFID</w:t>
      </w:r>
      <w:bookmarkEnd w:id="60"/>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607E973"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AA27E2">
        <w:instrText xml:space="preserve"> ADDIN ZOTERO_ITEM CSL_CITATION {"citationID":"OI47hMIk","properties":{"formattedCitation":"[13]","plainCitation":"[13]","noteIndex":0},"citationItems":[{"id":"1YvfUqzn/M8b0EgBA","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647D9FEB" w:rsidR="0029415F" w:rsidRPr="00537868" w:rsidRDefault="0029415F" w:rsidP="0029415F">
      <w:pPr>
        <w:pStyle w:val="Lgende"/>
      </w:pPr>
      <w:bookmarkStart w:id="61" w:name="_Ref144731871"/>
      <w:bookmarkStart w:id="62" w:name="_Ref144731876"/>
      <w:bookmarkStart w:id="63" w:name="_Toc146607316"/>
      <w:r w:rsidRPr="00537868">
        <w:t xml:space="preserve">Figure </w:t>
      </w:r>
      <w:fldSimple w:instr=" SEQ Figure \* ARABIC ">
        <w:r w:rsidR="009F5883">
          <w:rPr>
            <w:noProof/>
          </w:rPr>
          <w:t>14</w:t>
        </w:r>
      </w:fldSimple>
      <w:bookmarkEnd w:id="61"/>
      <w:r w:rsidRPr="00537868">
        <w:t xml:space="preserve"> : Tec</w:t>
      </w:r>
      <w:r w:rsidR="0062155B">
        <w:t>hnologie du badge RFID de l'</w:t>
      </w:r>
      <w:r w:rsidRPr="00537868">
        <w:t>ES</w:t>
      </w:r>
      <w:bookmarkEnd w:id="62"/>
      <w:bookmarkEnd w:id="63"/>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3FF4530D" w:rsidR="00C33DA0" w:rsidRDefault="00C57B29" w:rsidP="00001242">
            <w:pPr>
              <w:pStyle w:val="texte-Tableaux"/>
              <w:jc w:val="center"/>
              <w:rPr>
                <w:lang w:eastAsia="fr-CH"/>
              </w:rPr>
            </w:pPr>
            <w:hyperlink r:id="rId41" w:history="1">
              <w:proofErr w:type="spellStart"/>
              <w:r w:rsidR="00C33DA0" w:rsidRPr="00C33DA0">
                <w:rPr>
                  <w:rStyle w:val="Lienhypertexte"/>
                  <w:lang w:eastAsia="fr-CH"/>
                </w:rPr>
                <w:t>Datasheet</w:t>
              </w:r>
              <w:proofErr w:type="spellEnd"/>
            </w:hyperlink>
            <w:r w:rsidR="00C33DA0">
              <w:rPr>
                <w:lang w:eastAsia="fr-CH"/>
              </w:rPr>
              <w:t xml:space="preserve"> </w:t>
            </w:r>
            <w:r w:rsidR="00C33DA0">
              <w:rPr>
                <w:lang w:eastAsia="fr-CH"/>
              </w:rPr>
              <w:fldChar w:fldCharType="begin"/>
            </w:r>
            <w:r w:rsidR="00AA27E2">
              <w:rPr>
                <w:lang w:eastAsia="fr-CH"/>
              </w:rPr>
              <w:instrText xml:space="preserve"> ADDIN ZOTERO_ITEM CSL_CITATION {"citationID":"vqjcPojh","properties":{"formattedCitation":"[14]","plainCitation":"[14]","noteIndex":0},"citationItems":[{"id":49,"uris":["http://zotero.org/users/10756185/items/X56SW7U2"],"itemData":{"id":49,"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4BCA98E5" w:rsidR="00C33DA0" w:rsidRDefault="00C57B29" w:rsidP="00001242">
            <w:pPr>
              <w:pStyle w:val="texte-Tableaux"/>
              <w:jc w:val="center"/>
              <w:rPr>
                <w:lang w:eastAsia="fr-CH"/>
              </w:rPr>
            </w:pPr>
            <w:hyperlink r:id="rId42" w:history="1">
              <w:proofErr w:type="spellStart"/>
              <w:r w:rsidR="00C33DA0" w:rsidRPr="00C33DA0">
                <w:rPr>
                  <w:rStyle w:val="Lienhypertexte"/>
                  <w:lang w:eastAsia="fr-CH"/>
                </w:rPr>
                <w:t>Datasheet</w:t>
              </w:r>
              <w:proofErr w:type="spellEnd"/>
            </w:hyperlink>
            <w:r w:rsidR="00C33DA0">
              <w:rPr>
                <w:lang w:eastAsia="fr-CH"/>
              </w:rPr>
              <w:t xml:space="preserve"> </w:t>
            </w:r>
            <w:r w:rsidR="004661E1">
              <w:rPr>
                <w:lang w:eastAsia="fr-CH"/>
              </w:rPr>
              <w:fldChar w:fldCharType="begin"/>
            </w:r>
            <w:r w:rsidR="00AA27E2">
              <w:rPr>
                <w:lang w:eastAsia="fr-CH"/>
              </w:rPr>
              <w:instrText xml:space="preserve"> ADDIN ZOTERO_ITEM CSL_CITATION {"citationID":"MgyUBXb6","properties":{"formattedCitation":"[15]","plainCitation":"[15]","noteIndex":0},"citationItems":[{"id":74,"uris":["http://zotero.org/users/10756185/items/789ZAUMA"],"itemData":{"id":74,"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val="fr-CH"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val="fr-CH"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4BDB6128" w:rsidR="0062155B" w:rsidRDefault="0062155B">
      <w:pPr>
        <w:pStyle w:val="Lgende"/>
      </w:pPr>
      <w:bookmarkStart w:id="64" w:name="_Toc146607374"/>
      <w:r>
        <w:t xml:space="preserve">Tableau </w:t>
      </w:r>
      <w:fldSimple w:instr=" SEQ Tableau \* ARABIC ">
        <w:r w:rsidR="009F5883">
          <w:rPr>
            <w:noProof/>
          </w:rPr>
          <w:t>11</w:t>
        </w:r>
      </w:fldSimple>
      <w:r>
        <w:t xml:space="preserve"> : Comparaison des modules RFID</w:t>
      </w:r>
      <w:bookmarkEnd w:id="64"/>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val="fr-CH"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02F09A49" w:rsidR="0029415F" w:rsidRPr="00537868" w:rsidRDefault="00470851" w:rsidP="00470851">
      <w:pPr>
        <w:pStyle w:val="Lgende"/>
      </w:pPr>
      <w:bookmarkStart w:id="65" w:name="_Toc146607317"/>
      <w:r>
        <w:t xml:space="preserve">Figure </w:t>
      </w:r>
      <w:fldSimple w:instr=" SEQ Figure \* ARABIC ">
        <w:r w:rsidR="009F5883">
          <w:rPr>
            <w:noProof/>
          </w:rPr>
          <w:t>15</w:t>
        </w:r>
      </w:fldSimple>
      <w:r>
        <w:t xml:space="preserve"> : Schéma des connecteurs des modules RFID</w:t>
      </w:r>
      <w:bookmarkEnd w:id="65"/>
    </w:p>
    <w:p w14:paraId="399A0564" w14:textId="71B3AEBA" w:rsidR="00531FDB" w:rsidRPr="00537868" w:rsidRDefault="00531FDB" w:rsidP="00D97689">
      <w:pPr>
        <w:pStyle w:val="Titre2"/>
      </w:pPr>
      <w:bookmarkStart w:id="66" w:name="_Toc146607245"/>
      <w:r w:rsidRPr="00537868">
        <w:lastRenderedPageBreak/>
        <w:t>LED</w:t>
      </w:r>
      <w:r w:rsidR="00DF7743">
        <w:t>s d’interface</w:t>
      </w:r>
      <w:bookmarkEnd w:id="66"/>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LEDs RGB sont utilisées avec des drivers dédiés. Des LEDs bicolores étaient prévues, mais le choix s'est porté sur les LEDs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9F5883"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9E00400" w:rsidR="0006145D" w:rsidRPr="00395B8E" w:rsidRDefault="00F61F48" w:rsidP="00395B8E">
            <w:pPr>
              <w:pStyle w:val="titre-Tableaux"/>
              <w:rPr>
                <w:lang w:val="en-US"/>
              </w:rPr>
            </w:pPr>
            <w:r w:rsidRPr="00395B8E">
              <w:rPr>
                <w:lang w:val="en-US"/>
              </w:rPr>
              <w:t xml:space="preserve">LED </w:t>
            </w:r>
            <w:proofErr w:type="spellStart"/>
            <w:r w:rsidRPr="00395B8E">
              <w:rPr>
                <w:lang w:val="en-US"/>
              </w:rPr>
              <w:t>d’interface</w:t>
            </w:r>
            <w:proofErr w:type="spellEnd"/>
            <w:r w:rsidRPr="00395B8E">
              <w:rPr>
                <w:lang w:val="en-US"/>
              </w:rPr>
              <w:t xml:space="preserv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akbx7DCd","properties":{"formattedCitation":"[16]","plainCitation":"[16]","noteIndex":0},"citationItems":[{"id":62,"uris":["http://zotero.org/users/10756185/items/XKIKMMF8"],"itemData":{"id":62,"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proofErr w:type="spellStart"/>
            <w:r w:rsidRPr="00EC5E35">
              <w:t>Würth</w:t>
            </w:r>
            <w:proofErr w:type="spellEnd"/>
            <w:r w:rsidRPr="00EC5E35">
              <w:t xml:space="preserve"> </w:t>
            </w:r>
            <w:proofErr w:type="spellStart"/>
            <w:r w:rsidRPr="00EC5E35">
              <w:t>Elektronik</w:t>
            </w:r>
            <w:proofErr w:type="spellEnd"/>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77745DE9" w:rsidR="003E015A" w:rsidRDefault="003E015A">
      <w:pPr>
        <w:pStyle w:val="Lgende"/>
      </w:pPr>
      <w:bookmarkStart w:id="67" w:name="_Toc146607375"/>
      <w:r>
        <w:t xml:space="preserve">Tableau </w:t>
      </w:r>
      <w:fldSimple w:instr=" SEQ Tableau \* ARABIC ">
        <w:r w:rsidR="009F5883">
          <w:rPr>
            <w:noProof/>
          </w:rPr>
          <w:t>12</w:t>
        </w:r>
      </w:fldSimple>
      <w:r>
        <w:t xml:space="preserve"> : Caractéristiques principales des LEDs RGB</w:t>
      </w:r>
      <w:bookmarkEnd w:id="67"/>
    </w:p>
    <w:p w14:paraId="7637EFCA" w14:textId="24F365B5" w:rsidR="003009F4" w:rsidRDefault="00CD3C60" w:rsidP="00D12C9D">
      <w:r>
        <w:rPr>
          <w:noProof/>
          <w:lang w:eastAsia="fr-CH"/>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7C6465D1" w:rsidR="00AC30D9" w:rsidRPr="00BA11E9" w:rsidRDefault="00AC30D9" w:rsidP="00CD3C60">
                            <w:pPr>
                              <w:pStyle w:val="Lgende"/>
                              <w:rPr>
                                <w:noProof/>
                              </w:rPr>
                            </w:pPr>
                            <w:bookmarkStart w:id="68" w:name="_Toc146607318"/>
                            <w:r>
                              <w:t xml:space="preserve">Figure </w:t>
                            </w:r>
                            <w:fldSimple w:instr=" SEQ Figure \* ARABIC ">
                              <w:r w:rsidR="009F5883">
                                <w:rPr>
                                  <w:noProof/>
                                </w:rPr>
                                <w:t>16</w:t>
                              </w:r>
                            </w:fldSimple>
                            <w:r>
                              <w:t xml:space="preserve"> : Schéma des LEDs RGB d'interfac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CEWqYc8AgAAeQQAAA4A&#10;AAAAAAAAAAAAAAAALgIAAGRycy9lMm9Eb2MueG1sUEsBAi0AFAAGAAgAAAAhAFuQofXhAAAACwEA&#10;AA8AAAAAAAAAAAAAAAAAlgQAAGRycy9kb3ducmV2LnhtbFBLBQYAAAAABAAEAPMAAACkBQAAAAA=&#10;" stroked="f">
                <v:textbox style="mso-fit-shape-to-text:t" inset="0,0,0,0">
                  <w:txbxContent>
                    <w:p w14:paraId="51E6F936" w14:textId="7C6465D1" w:rsidR="00AC30D9" w:rsidRPr="00BA11E9" w:rsidRDefault="00AC30D9" w:rsidP="00CD3C60">
                      <w:pPr>
                        <w:pStyle w:val="Lgende"/>
                        <w:rPr>
                          <w:noProof/>
                        </w:rPr>
                      </w:pPr>
                      <w:bookmarkStart w:id="69" w:name="_Toc146607318"/>
                      <w:r>
                        <w:t xml:space="preserve">Figure </w:t>
                      </w:r>
                      <w:fldSimple w:instr=" SEQ Figure \* ARABIC ">
                        <w:r w:rsidR="009F5883">
                          <w:rPr>
                            <w:noProof/>
                          </w:rPr>
                          <w:t>16</w:t>
                        </w:r>
                      </w:fldSimple>
                      <w:r>
                        <w:t xml:space="preserve"> : Schéma des LEDs RGB d'interface</w:t>
                      </w:r>
                      <w:bookmarkEnd w:id="69"/>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 xml:space="preserve">Une erreur de lecture de la </w:t>
      </w:r>
      <w:proofErr w:type="spellStart"/>
      <w:r w:rsidRPr="00CD3C60">
        <w:t>datasheet</w:t>
      </w:r>
      <w:proofErr w:type="spellEnd"/>
      <w:r w:rsidRPr="00CD3C60">
        <w:t xml:space="preserve">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w:t>
      </w:r>
      <w:proofErr w:type="spellStart"/>
      <w:r>
        <w:t>datasheet</w:t>
      </w:r>
      <w:proofErr w:type="spellEnd"/>
      <w:r>
        <w: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4202D95F" w:rsidR="00FA1AB0" w:rsidRPr="00FA1AB0" w:rsidRDefault="00B52898" w:rsidP="009C0329">
      <w:pPr>
        <w:pStyle w:val="Lgende"/>
      </w:pPr>
      <w:bookmarkStart w:id="70" w:name="_Toc146607400"/>
      <w:r>
        <w:t xml:space="preserve">Équation </w:t>
      </w:r>
      <w:fldSimple w:instr=" SEQ Équation \* ARABIC ">
        <w:r w:rsidR="009F5883">
          <w:rPr>
            <w:noProof/>
          </w:rPr>
          <w:t>3</w:t>
        </w:r>
      </w:fldSimple>
      <w:r>
        <w:t xml:space="preserve"> : Résistance de </w:t>
      </w:r>
      <w:r w:rsidR="00CD3C60">
        <w:t xml:space="preserve">limitation de </w:t>
      </w:r>
      <w:r>
        <w:t>courant</w:t>
      </w:r>
      <w:r w:rsidR="00CD3C60">
        <w:t xml:space="preserve"> du</w:t>
      </w:r>
      <w:r>
        <w:t xml:space="preserve"> TLC5973</w:t>
      </w:r>
      <w:bookmarkEnd w:id="70"/>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1AFFCE"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Y0Cm5fM0","properties":{"formattedCitation":"[17]","plainCitation":"[17]","noteIndex":0},"citationItems":[{"id":61,"uris":["http://zotero.org/users/10756185/items/7DJIHD3G"],"itemData":{"id":6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4767FF50" w:rsidR="00B52898" w:rsidRDefault="00B52898">
      <w:pPr>
        <w:pStyle w:val="Lgende"/>
      </w:pPr>
      <w:bookmarkStart w:id="71" w:name="_Toc146607376"/>
      <w:r>
        <w:t xml:space="preserve">Tableau </w:t>
      </w:r>
      <w:fldSimple w:instr=" SEQ Tableau \* ARABIC ">
        <w:r w:rsidR="009F5883">
          <w:rPr>
            <w:noProof/>
          </w:rPr>
          <w:t>13</w:t>
        </w:r>
      </w:fldSimple>
      <w:r>
        <w:t xml:space="preserve"> : Caractéristiques principales du driver de LED</w:t>
      </w:r>
      <w:bookmarkEnd w:id="71"/>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2" w:name="_Toc146607246"/>
      <w:r>
        <w:lastRenderedPageBreak/>
        <w:t>LEDs témoins</w:t>
      </w:r>
      <w:bookmarkEnd w:id="72"/>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Deux LED</w:t>
      </w:r>
      <w:r w:rsidR="00E21435">
        <w:t>s</w:t>
      </w:r>
      <w:r w:rsidR="00F679E0">
        <w:t xml:space="preserve"> sont placées sur le circuit, une indique la présence de l'alimentation, l'autre peut être contrôlée par le microcontrôleur à des fins de débogage. </w:t>
      </w:r>
      <w:r w:rsidR="00EF20C5">
        <w:t xml:space="preserve">Elles ne sont pas visibles depuis l'extérieur du boîtier. </w:t>
      </w:r>
      <w:r w:rsidR="00F679E0" w:rsidRPr="00F679E0">
        <w:t>Les LED</w:t>
      </w:r>
      <w:r w:rsidR="00E21435">
        <w:t>s</w:t>
      </w:r>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lang w:eastAsia="fr-CH"/>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08934654" w:rsidR="00AC30D9" w:rsidRPr="00476549" w:rsidRDefault="00AC30D9" w:rsidP="00F679E0">
                            <w:pPr>
                              <w:pStyle w:val="Lgende"/>
                              <w:rPr>
                                <w:rFonts w:ascii="Gentium Basic" w:hAnsi="Gentium Basic"/>
                                <w:noProof/>
                                <w:color w:val="auto"/>
                                <w:sz w:val="28"/>
                              </w:rPr>
                            </w:pPr>
                            <w:bookmarkStart w:id="73" w:name="_Toc146607319"/>
                            <w:r>
                              <w:t xml:space="preserve">Figure </w:t>
                            </w:r>
                            <w:fldSimple w:instr=" SEQ Figure \* ARABIC ">
                              <w:r w:rsidR="009F5883">
                                <w:rPr>
                                  <w:noProof/>
                                </w:rPr>
                                <w:t>17</w:t>
                              </w:r>
                            </w:fldSimple>
                            <w:r>
                              <w:t xml:space="preserve"> : Schéma LEDs témoin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" stroked="f">
                <v:textbox inset="0,0,0,0">
                  <w:txbxContent>
                    <w:p w14:paraId="3DC76F2C" w14:textId="08934654" w:rsidR="00AC30D9" w:rsidRPr="00476549" w:rsidRDefault="00AC30D9" w:rsidP="00F679E0">
                      <w:pPr>
                        <w:pStyle w:val="Lgende"/>
                        <w:rPr>
                          <w:rFonts w:ascii="Gentium Basic" w:hAnsi="Gentium Basic"/>
                          <w:noProof/>
                          <w:color w:val="auto"/>
                          <w:sz w:val="28"/>
                        </w:rPr>
                      </w:pPr>
                      <w:bookmarkStart w:id="74" w:name="_Toc146607319"/>
                      <w:r>
                        <w:t xml:space="preserve">Figure </w:t>
                      </w:r>
                      <w:fldSimple w:instr=" SEQ Figure \* ARABIC ">
                        <w:r w:rsidR="009F5883">
                          <w:rPr>
                            <w:noProof/>
                          </w:rPr>
                          <w:t>17</w:t>
                        </w:r>
                      </w:fldSimple>
                      <w:r>
                        <w:t xml:space="preserve"> : Schéma LEDs témoins</w:t>
                      </w:r>
                      <w:bookmarkEnd w:id="74"/>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1BC04232" w:rsidR="00C40548" w:rsidRDefault="00C40548" w:rsidP="00C40548">
      <w:pPr>
        <w:pStyle w:val="Lgende"/>
      </w:pPr>
      <w:bookmarkStart w:id="75" w:name="_Toc146607401"/>
      <w:r>
        <w:t xml:space="preserve">Équation </w:t>
      </w:r>
      <w:fldSimple w:instr=" SEQ Équation \* ARABIC ">
        <w:r w:rsidR="009F5883">
          <w:rPr>
            <w:noProof/>
          </w:rPr>
          <w:t>4</w:t>
        </w:r>
      </w:fldSimple>
      <w:r>
        <w:t xml:space="preserve"> : Calcul de la résistance des LEDs témoins</w:t>
      </w:r>
      <w:bookmarkEnd w:id="75"/>
    </w:p>
    <w:p w14:paraId="133DE813" w14:textId="7F7F1A7D" w:rsidR="00531FDB" w:rsidRPr="00537868" w:rsidRDefault="00531FDB" w:rsidP="00D97689">
      <w:pPr>
        <w:pStyle w:val="Titre2"/>
      </w:pPr>
      <w:bookmarkStart w:id="76" w:name="_Toc146607247"/>
      <w:proofErr w:type="spellStart"/>
      <w:r w:rsidRPr="00537868">
        <w:t>Buzzer</w:t>
      </w:r>
      <w:bookmarkEnd w:id="76"/>
      <w:proofErr w:type="spellEnd"/>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 xml:space="preserve">Le </w:t>
      </w:r>
      <w:proofErr w:type="spellStart"/>
      <w:r w:rsidR="00EE34CE">
        <w:t>buzzer</w:t>
      </w:r>
      <w:proofErr w:type="spellEnd"/>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 xml:space="preserve">Un </w:t>
      </w:r>
      <w:proofErr w:type="spellStart"/>
      <w:r w:rsidRPr="00CB3C9F">
        <w:t>buzzer</w:t>
      </w:r>
      <w:proofErr w:type="spellEnd"/>
      <w:r w:rsidRPr="00CB3C9F">
        <w:t xml:space="preserve"> magnétique a été choisi pour son volume sonore élevé par rapport à un </w:t>
      </w:r>
      <w:proofErr w:type="spellStart"/>
      <w:r w:rsidRPr="00CB3C9F">
        <w:t>buzzer</w:t>
      </w:r>
      <w:proofErr w:type="spellEnd"/>
      <w:r w:rsidRPr="00CB3C9F">
        <w:t xml:space="preserve">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631AF02B" w:rsidR="009C0329" w:rsidRPr="00537868" w:rsidRDefault="00CB3C9F" w:rsidP="00940FA5">
      <w:r>
        <w:rPr>
          <w:noProof/>
          <w:lang w:eastAsia="fr-CH"/>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65AACA03" w:rsidR="00AC30D9" w:rsidRPr="008F3894" w:rsidRDefault="00AC30D9" w:rsidP="00CB3C9F">
                            <w:pPr>
                              <w:pStyle w:val="Lgende"/>
                              <w:rPr>
                                <w:noProof/>
                              </w:rPr>
                            </w:pPr>
                            <w:bookmarkStart w:id="77" w:name="_Toc146607320"/>
                            <w:r>
                              <w:t xml:space="preserve">Figure </w:t>
                            </w:r>
                            <w:fldSimple w:instr=" SEQ Figure \* ARABIC ">
                              <w:r w:rsidR="009F5883">
                                <w:rPr>
                                  <w:noProof/>
                                </w:rPr>
                                <w:t>18</w:t>
                              </w:r>
                            </w:fldSimple>
                            <w:r>
                              <w:t xml:space="preserve"> : Schéma du </w:t>
                            </w:r>
                            <w:proofErr w:type="spellStart"/>
                            <w:r>
                              <w:t>buzzer</w:t>
                            </w:r>
                            <w:bookmarkEnd w:id="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" stroked="f">
                <v:textbox inset="0,0,0,0">
                  <w:txbxContent>
                    <w:p w14:paraId="632CE207" w14:textId="65AACA03" w:rsidR="00AC30D9" w:rsidRPr="008F3894" w:rsidRDefault="00AC30D9" w:rsidP="00CB3C9F">
                      <w:pPr>
                        <w:pStyle w:val="Lgende"/>
                        <w:rPr>
                          <w:noProof/>
                        </w:rPr>
                      </w:pPr>
                      <w:bookmarkStart w:id="78" w:name="_Toc146607320"/>
                      <w:r>
                        <w:t xml:space="preserve">Figure </w:t>
                      </w:r>
                      <w:fldSimple w:instr=" SEQ Figure \* ARABIC ">
                        <w:r w:rsidR="009F5883">
                          <w:rPr>
                            <w:noProof/>
                          </w:rPr>
                          <w:t>18</w:t>
                        </w:r>
                      </w:fldSimple>
                      <w:r>
                        <w:t xml:space="preserve"> : Schéma du </w:t>
                      </w:r>
                      <w:proofErr w:type="spellStart"/>
                      <w:r>
                        <w:t>buzzer</w:t>
                      </w:r>
                      <w:bookmarkEnd w:id="78"/>
                      <w:proofErr w:type="spellEnd"/>
                    </w:p>
                  </w:txbxContent>
                </v:textbox>
                <w10:wrap type="tight" anchorx="margin"/>
              </v:shape>
            </w:pict>
          </mc:Fallback>
        </mc:AlternateContent>
      </w:r>
      <w:r w:rsidR="009C0329" w:rsidRPr="009C0329">
        <w:t xml:space="preserve">Le </w:t>
      </w:r>
      <w:proofErr w:type="spellStart"/>
      <w:r w:rsidR="009C0329" w:rsidRPr="009C0329">
        <w:t>buzzer</w:t>
      </w:r>
      <w:proofErr w:type="spellEnd"/>
      <w:r w:rsidR="009C0329" w:rsidRPr="009C0329">
        <w:t xml:space="preserve">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9F5883">
        <w:t xml:space="preserve">Équation </w:t>
      </w:r>
      <w:r w:rsidR="009F5883">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4334CA09" w:rsidR="00940FA5" w:rsidRPr="00537868" w:rsidRDefault="00940FA5" w:rsidP="00395B8E">
            <w:pPr>
              <w:pStyle w:val="titre-Tableaux"/>
            </w:pPr>
            <w:proofErr w:type="spellStart"/>
            <w:r w:rsidRPr="00537868">
              <w:t>Buzzer</w:t>
            </w:r>
            <w:proofErr w:type="spellEnd"/>
            <w:r w:rsidR="00395B8E">
              <w:tab/>
            </w:r>
            <w:hyperlink r:id="rId54" w:history="1">
              <w:proofErr w:type="spellStart"/>
              <w:r w:rsidR="00395B8E" w:rsidRPr="00395B8E">
                <w:rPr>
                  <w:rStyle w:val="Lienhypertexte"/>
                </w:rPr>
                <w:t>Datasheet</w:t>
              </w:r>
              <w:proofErr w:type="spellEnd"/>
            </w:hyperlink>
            <w:r w:rsidR="00395B8E">
              <w:t xml:space="preserve"> </w:t>
            </w:r>
            <w:r w:rsidR="00395B8E">
              <w:fldChar w:fldCharType="begin"/>
            </w:r>
            <w:r w:rsidR="00AA27E2">
              <w:instrText xml:space="preserve"> ADDIN ZOTERO_ITEM CSL_CITATION {"citationID":"HtPPMiaf","properties":{"formattedCitation":"[18]","plainCitation":"[18]","noteIndex":0},"citationItems":[{"id":63,"uris":["http://zotero.org/users/10756185/items/8T5ZIAU5"],"itemData":{"id":63,"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32B580B4" w:rsidR="009A5B0B" w:rsidRPr="00043C1B" w:rsidRDefault="003460C3" w:rsidP="00CB3C9F">
      <w:pPr>
        <w:pStyle w:val="Lgende"/>
      </w:pPr>
      <w:bookmarkStart w:id="79" w:name="_Toc146607377"/>
      <w:r w:rsidRPr="00537868">
        <w:t xml:space="preserve">Tableau </w:t>
      </w:r>
      <w:fldSimple w:instr=" SEQ Tableau \* ARABIC ">
        <w:r w:rsidR="009F5883">
          <w:rPr>
            <w:noProof/>
          </w:rPr>
          <w:t>14</w:t>
        </w:r>
      </w:fldSimple>
      <w:r w:rsidRPr="00537868">
        <w:t xml:space="preserve"> : Caractéristiques principales du </w:t>
      </w:r>
      <w:proofErr w:type="spellStart"/>
      <w:r w:rsidRPr="00537868">
        <w:t>buzzer</w:t>
      </w:r>
      <w:bookmarkEnd w:id="79"/>
      <w:proofErr w:type="spellEnd"/>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80" w:name="_Toc146607248"/>
      <w:r>
        <w:lastRenderedPageBreak/>
        <w:t>Points</w:t>
      </w:r>
      <w:r w:rsidR="00013E04">
        <w:t xml:space="preserve"> de </w:t>
      </w:r>
      <w:r w:rsidR="008017D1">
        <w:t>mesure</w:t>
      </w:r>
      <w:bookmarkEnd w:id="80"/>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w:t>
      </w:r>
      <w:proofErr w:type="spellStart"/>
      <w:r w:rsidR="002E64D4">
        <w:t>PWMs</w:t>
      </w:r>
      <w:proofErr w:type="spellEnd"/>
      <w:r w:rsidR="002E64D4">
        <w:t xml:space="preserve"> et la plupart des </w:t>
      </w:r>
      <w:proofErr w:type="spellStart"/>
      <w:r w:rsidR="002E64D4">
        <w:t>GPIOs</w:t>
      </w:r>
      <w:proofErr w:type="spellEnd"/>
      <w:r w:rsidR="002E64D4">
        <w:t xml:space="preserve">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 xml:space="preserve">RFID </w:t>
            </w:r>
            <w:proofErr w:type="spellStart"/>
            <w:r>
              <w:t>Chilli</w:t>
            </w:r>
            <w:proofErr w:type="spellEnd"/>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proofErr w:type="spellStart"/>
            <w:r>
              <w:t>mikroBUS</w:t>
            </w:r>
            <w:proofErr w:type="spellEnd"/>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r>
              <w:t>LEDs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proofErr w:type="spellStart"/>
            <w:r>
              <w:t>Buzzer</w:t>
            </w:r>
            <w:proofErr w:type="spellEnd"/>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034EB8ED" w:rsidR="008017D1" w:rsidRDefault="008017D1">
      <w:pPr>
        <w:pStyle w:val="Lgende"/>
      </w:pPr>
      <w:bookmarkStart w:id="81" w:name="_Toc146607378"/>
      <w:r>
        <w:t xml:space="preserve">Tableau </w:t>
      </w:r>
      <w:fldSimple w:instr=" SEQ Tableau \* ARABIC ">
        <w:r w:rsidR="009F5883">
          <w:rPr>
            <w:noProof/>
          </w:rPr>
          <w:t>15</w:t>
        </w:r>
      </w:fldSimple>
      <w:r>
        <w:t xml:space="preserve"> : Liste des points de mesure du système</w:t>
      </w:r>
      <w:bookmarkEnd w:id="81"/>
    </w:p>
    <w:p w14:paraId="14261596" w14:textId="444DA555"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E51E5C">
        <w:t xml:space="preserve"> par le fait de les déporter sur le PCB</w:t>
      </w:r>
      <w:r w:rsidR="00055E28">
        <w:t>.</w:t>
      </w:r>
    </w:p>
    <w:p w14:paraId="3413303F" w14:textId="77777777" w:rsidR="00CB3C9F" w:rsidRPr="00537868" w:rsidRDefault="00CB3C9F" w:rsidP="00CB3C9F">
      <w:pPr>
        <w:pStyle w:val="Titre2"/>
      </w:pPr>
      <w:bookmarkStart w:id="82" w:name="_Toc146607249"/>
      <w:r w:rsidRPr="00CB3C9F">
        <w:t>Boitier</w:t>
      </w:r>
      <w:bookmarkEnd w:id="82"/>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3" w:name="_Toc146607250"/>
      <w:r w:rsidRPr="00537868">
        <w:lastRenderedPageBreak/>
        <w:t>Serveur externe</w:t>
      </w:r>
      <w:bookmarkEnd w:id="83"/>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79E00B31"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r w:rsidR="008E40AF">
        <w:t xml:space="preserve"> La base de donnée pourra être gérer en SQL ou par simple écriture dans un fichier csv. </w:t>
      </w:r>
    </w:p>
    <w:p w14:paraId="7A5614C1" w14:textId="6BF91893" w:rsidR="00324F7F" w:rsidRDefault="006D47C8" w:rsidP="00F7739A">
      <w:r w:rsidRPr="00537868">
        <w:t xml:space="preserve">Dans cette optique, l'utilisation du </w:t>
      </w:r>
      <w:proofErr w:type="spellStart"/>
      <w:r w:rsidRPr="00537868">
        <w:t>Raspberry</w:t>
      </w:r>
      <w:proofErr w:type="spellEnd"/>
      <w:r w:rsidRPr="00537868">
        <w:t xml:space="preserve"> Pi 3B+ se montre particulièrement appropriée.</w:t>
      </w:r>
      <w:r w:rsidR="00DE2217">
        <w:t xml:space="preserve"> </w:t>
      </w:r>
      <w:r w:rsidRPr="00537868">
        <w:t>Le langage de programmation privilégié, Python, bénéficie d’un grand nombre de librairies et d’une documentation abondante.</w:t>
      </w:r>
      <w:r w:rsidR="008E40AF">
        <w:t xml:space="preserve"> </w:t>
      </w:r>
      <w:r w:rsidR="008E40AF" w:rsidRPr="008E40AF">
        <w:t>La faible consommation de courant en fait une option idéale, car il restera constamment allumé.</w:t>
      </w:r>
    </w:p>
    <w:p w14:paraId="4E30A48E" w14:textId="6AFE323E" w:rsidR="008E40AF" w:rsidRDefault="008E40AF" w:rsidP="00F7739A">
      <w:r>
        <w:t>L’ES dispose de stocks suffisants compte tenu de la pénurie actuelle</w:t>
      </w:r>
    </w:p>
    <w:p w14:paraId="554A18D0" w14:textId="77777777" w:rsidR="00F7739A" w:rsidRDefault="00F7739A" w:rsidP="00F7739A">
      <w:pPr>
        <w:keepNext/>
        <w:jc w:val="center"/>
      </w:pPr>
      <w:r>
        <w:rPr>
          <w:noProof/>
          <w:lang w:eastAsia="fr-CH"/>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1A406460" w:rsidR="00F7739A" w:rsidRDefault="00F7739A" w:rsidP="00F7739A">
      <w:pPr>
        <w:pStyle w:val="Lgende"/>
      </w:pPr>
      <w:bookmarkStart w:id="84" w:name="_Toc146607321"/>
      <w:r>
        <w:t xml:space="preserve">Figure </w:t>
      </w:r>
      <w:fldSimple w:instr=" SEQ Figure \* ARABIC ">
        <w:r w:rsidR="009F5883">
          <w:rPr>
            <w:noProof/>
          </w:rPr>
          <w:t>19</w:t>
        </w:r>
      </w:fldSimple>
      <w:r>
        <w:t xml:space="preserve"> : Image du </w:t>
      </w:r>
      <w:proofErr w:type="spellStart"/>
      <w:r>
        <w:t>Raspberry</w:t>
      </w:r>
      <w:proofErr w:type="spellEnd"/>
      <w:r>
        <w:t xml:space="preserve"> Pi 3B+</w:t>
      </w:r>
      <w:bookmarkEnd w:id="84"/>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5" w:name="_Ref145866661"/>
      <w:bookmarkStart w:id="86" w:name="_Ref145866665"/>
      <w:bookmarkStart w:id="87" w:name="_Toc146607251"/>
      <w:r w:rsidRPr="00537868">
        <w:lastRenderedPageBreak/>
        <w:t>Hardware</w:t>
      </w:r>
      <w:bookmarkEnd w:id="85"/>
      <w:bookmarkEnd w:id="86"/>
      <w:bookmarkEnd w:id="87"/>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1D6867EA" w:rsidR="00490D29" w:rsidRDefault="000E744C" w:rsidP="004C2D40">
      <w:r>
        <w:t>Les fichiers de fabrication sont disponibles en annexe (</w:t>
      </w:r>
      <w:r>
        <w:fldChar w:fldCharType="begin"/>
      </w:r>
      <w:r>
        <w:instrText xml:space="preserve"> REF _Ref146463528 \r \h </w:instrText>
      </w:r>
      <w:r>
        <w:fldChar w:fldCharType="separate"/>
      </w:r>
      <w:r w:rsidR="009F5883">
        <w:t>14.6</w:t>
      </w:r>
      <w:r>
        <w:fldChar w:fldCharType="end"/>
      </w:r>
      <w:r>
        <w:t>).</w:t>
      </w:r>
    </w:p>
    <w:p w14:paraId="72305C89" w14:textId="0C4F107F" w:rsidR="000E744C" w:rsidRDefault="000E744C" w:rsidP="000E744C">
      <w:pPr>
        <w:pStyle w:val="Titre2"/>
      </w:pPr>
      <w:bookmarkStart w:id="88" w:name="_Toc146607252"/>
      <w:r>
        <w:t>Vues d</w:t>
      </w:r>
      <w:r w:rsidR="0076325D">
        <w:t>es couches du PCB</w:t>
      </w:r>
      <w:bookmarkEnd w:id="88"/>
    </w:p>
    <w:p w14:paraId="5CD5B36E" w14:textId="77777777" w:rsidR="00842FA1" w:rsidRDefault="00842FA1" w:rsidP="00842FA1">
      <w:pPr>
        <w:pStyle w:val="Image-centree"/>
        <w:keepNext/>
      </w:pPr>
      <w:r w:rsidRPr="00842FA1">
        <w:rPr>
          <w:lang w:val="fr-CH" w:eastAsia="fr-CH"/>
        </w:rPr>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4D79C023" w:rsidR="000E744C" w:rsidRDefault="00842FA1" w:rsidP="00842FA1">
      <w:pPr>
        <w:pStyle w:val="Lgende"/>
      </w:pPr>
      <w:bookmarkStart w:id="89" w:name="_Toc146607322"/>
      <w:r>
        <w:t xml:space="preserve">Figure </w:t>
      </w:r>
      <w:fldSimple w:instr=" SEQ Figure \* ARABIC ">
        <w:r w:rsidR="009F5883">
          <w:rPr>
            <w:noProof/>
          </w:rPr>
          <w:t>20</w:t>
        </w:r>
      </w:fldSimple>
      <w:r>
        <w:t xml:space="preserve"> : Vue d</w:t>
      </w:r>
      <w:r w:rsidR="0076325D">
        <w:t xml:space="preserve">e la couche </w:t>
      </w:r>
      <w:r>
        <w:t>TOP</w:t>
      </w:r>
      <w:bookmarkEnd w:id="89"/>
    </w:p>
    <w:p w14:paraId="0B40365F" w14:textId="77777777" w:rsidR="00842FA1" w:rsidRDefault="00842FA1" w:rsidP="00842FA1">
      <w:pPr>
        <w:pStyle w:val="Image-centree"/>
        <w:keepNext/>
      </w:pPr>
      <w:r w:rsidRPr="00842FA1">
        <w:rPr>
          <w:lang w:val="fr-CH" w:eastAsia="fr-CH"/>
        </w:rPr>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2FF598B6" w:rsidR="00842FA1" w:rsidRDefault="00842FA1" w:rsidP="00842FA1">
      <w:pPr>
        <w:pStyle w:val="Lgende"/>
      </w:pPr>
      <w:bookmarkStart w:id="90" w:name="_Toc146607323"/>
      <w:r>
        <w:t xml:space="preserve">Figure </w:t>
      </w:r>
      <w:fldSimple w:instr=" SEQ Figure \* ARABIC ">
        <w:r w:rsidR="009F5883">
          <w:rPr>
            <w:noProof/>
          </w:rPr>
          <w:t>21</w:t>
        </w:r>
      </w:fldSimple>
      <w:r>
        <w:t xml:space="preserve"> : Vue d</w:t>
      </w:r>
      <w:r w:rsidR="0076325D">
        <w:t xml:space="preserve">e la couche </w:t>
      </w:r>
      <w:r>
        <w:t>BOTTOM</w:t>
      </w:r>
      <w:bookmarkEnd w:id="90"/>
    </w:p>
    <w:p w14:paraId="401C811E" w14:textId="46E7D640" w:rsidR="0076325D" w:rsidRDefault="0076325D" w:rsidP="0076325D">
      <w:pPr>
        <w:pStyle w:val="Titre2"/>
      </w:pPr>
      <w:bookmarkStart w:id="91" w:name="_Toc146607253"/>
      <w:r>
        <w:lastRenderedPageBreak/>
        <w:t>Vues réalistes du PCB</w:t>
      </w:r>
      <w:bookmarkEnd w:id="91"/>
    </w:p>
    <w:p w14:paraId="25760E7C" w14:textId="77777777" w:rsidR="0076325D" w:rsidRDefault="0076325D" w:rsidP="0076325D">
      <w:pPr>
        <w:pStyle w:val="Image-centree"/>
      </w:pPr>
      <w:r w:rsidRPr="0076325D">
        <w:rPr>
          <w:lang w:val="fr-CH" w:eastAsia="fr-CH"/>
        </w:rPr>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6DECB799" w:rsidR="0076325D" w:rsidRDefault="0076325D" w:rsidP="0076325D">
      <w:pPr>
        <w:pStyle w:val="Lgende"/>
      </w:pPr>
      <w:bookmarkStart w:id="92" w:name="_Toc146607324"/>
      <w:r>
        <w:t xml:space="preserve">Figure </w:t>
      </w:r>
      <w:fldSimple w:instr=" SEQ Figure \* ARABIC ">
        <w:r w:rsidR="009F5883">
          <w:rPr>
            <w:noProof/>
          </w:rPr>
          <w:t>22</w:t>
        </w:r>
      </w:fldSimple>
      <w:r>
        <w:t xml:space="preserve"> : Vue du dessus du PCB</w:t>
      </w:r>
      <w:bookmarkEnd w:id="92"/>
    </w:p>
    <w:p w14:paraId="77B09883" w14:textId="77777777" w:rsidR="0076325D" w:rsidRDefault="0076325D" w:rsidP="0076325D">
      <w:pPr>
        <w:pStyle w:val="Image-centree"/>
        <w:keepNext/>
      </w:pPr>
      <w:r w:rsidRPr="0076325D">
        <w:rPr>
          <w:lang w:val="fr-CH" w:eastAsia="fr-CH"/>
        </w:rPr>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6DE5D89E" w:rsidR="0076325D" w:rsidRPr="0076325D" w:rsidRDefault="0076325D" w:rsidP="0076325D">
      <w:pPr>
        <w:pStyle w:val="Lgende"/>
      </w:pPr>
      <w:bookmarkStart w:id="93" w:name="_Toc146607325"/>
      <w:r>
        <w:t xml:space="preserve">Figure </w:t>
      </w:r>
      <w:fldSimple w:instr=" SEQ Figure \* ARABIC ">
        <w:r w:rsidR="009F5883">
          <w:rPr>
            <w:noProof/>
          </w:rPr>
          <w:t>23</w:t>
        </w:r>
      </w:fldSimple>
      <w:r>
        <w:t xml:space="preserve"> : Vue du dessous du PCB</w:t>
      </w:r>
      <w:bookmarkEnd w:id="93"/>
    </w:p>
    <w:p w14:paraId="7B460F9F" w14:textId="739F5D7E" w:rsidR="00800164" w:rsidRDefault="0010580E" w:rsidP="00800164">
      <w:pPr>
        <w:pStyle w:val="Titre2"/>
      </w:pPr>
      <w:bookmarkStart w:id="94" w:name="_Toc146607254"/>
      <w:r>
        <w:lastRenderedPageBreak/>
        <w:t xml:space="preserve">Spécifications </w:t>
      </w:r>
      <w:r w:rsidR="00800164">
        <w:t>du PCB</w:t>
      </w:r>
      <w:bookmarkEnd w:id="94"/>
    </w:p>
    <w:p w14:paraId="60C6BE56" w14:textId="571476A0" w:rsidR="004F417C" w:rsidRPr="004F417C" w:rsidRDefault="004F417C" w:rsidP="004F417C">
      <w:r>
        <w:t xml:space="preserve">Le PCB a été fabriqué par </w:t>
      </w:r>
      <w:proofErr w:type="spellStart"/>
      <w:r>
        <w:t>Eurocircuit</w:t>
      </w:r>
      <w:proofErr w:type="spellEnd"/>
      <w:r>
        <w:t xml:space="preserve">,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9F5883">
        <w:t xml:space="preserve">Tableau </w:t>
      </w:r>
      <w:r w:rsidR="009F5883">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proofErr w:type="spellStart"/>
            <w:r>
              <w:t>Eurocircuit</w:t>
            </w:r>
            <w:proofErr w:type="spellEnd"/>
            <w:r>
              <w: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1E856FEE" w:rsidR="004F417C" w:rsidRDefault="004F417C">
      <w:pPr>
        <w:pStyle w:val="Lgende"/>
      </w:pPr>
      <w:bookmarkStart w:id="95" w:name="_Ref145933640"/>
      <w:bookmarkStart w:id="96" w:name="_Toc146607379"/>
      <w:r>
        <w:t xml:space="preserve">Tableau </w:t>
      </w:r>
      <w:fldSimple w:instr=" SEQ Tableau \* ARABIC ">
        <w:r w:rsidR="009F5883">
          <w:rPr>
            <w:noProof/>
          </w:rPr>
          <w:t>16</w:t>
        </w:r>
      </w:fldSimple>
      <w:bookmarkEnd w:id="95"/>
      <w:r>
        <w:t xml:space="preserve"> : Spécifications principales du PCB</w:t>
      </w:r>
      <w:bookmarkEnd w:id="96"/>
    </w:p>
    <w:p w14:paraId="7172BBD7" w14:textId="6155B13E" w:rsidR="00055E28" w:rsidRDefault="00055E28" w:rsidP="00055E28">
      <w:pPr>
        <w:pStyle w:val="Titre2"/>
      </w:pPr>
      <w:bookmarkStart w:id="97" w:name="_Toc146607255"/>
      <w:r>
        <w:t>Règles de fabrication</w:t>
      </w:r>
      <w:bookmarkEnd w:id="97"/>
    </w:p>
    <w:p w14:paraId="33BADF7F" w14:textId="61ADDE9D"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9F5883">
        <w:t xml:space="preserve">Tableau </w:t>
      </w:r>
      <w:r w:rsidR="009F5883">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w:t>
      </w:r>
      <w:proofErr w:type="spellStart"/>
      <w:r w:rsidR="004C2D40" w:rsidRPr="004C2D40">
        <w:t>Eurocircuit</w:t>
      </w:r>
      <w:proofErr w:type="spellEnd"/>
      <w:r>
        <w:t xml:space="preserve"> </w:t>
      </w:r>
      <w:r>
        <w:fldChar w:fldCharType="begin"/>
      </w:r>
      <w:r w:rsidR="00AA27E2">
        <w:instrText xml:space="preserve"> ADDIN ZOTERO_ITEM CSL_CITATION {"citationID":"pKhjAJZc","properties":{"formattedCitation":"[19]","plainCitation":"[19]","noteIndex":0},"citationItems":[{"id":"1YvfUqzn/74ejIPI5","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proofErr w:type="spellStart"/>
            <w:r>
              <w:t>Eurocircuit</w:t>
            </w:r>
            <w:proofErr w:type="spellEnd"/>
            <w:r>
              <w: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6BD1D763" w:rsidR="006B0841" w:rsidRDefault="004F417C" w:rsidP="004F417C">
      <w:pPr>
        <w:pStyle w:val="Lgende"/>
      </w:pPr>
      <w:bookmarkStart w:id="98" w:name="_Ref145933623"/>
      <w:bookmarkStart w:id="99" w:name="_Toc146607380"/>
      <w:bookmarkStart w:id="100" w:name="_Ref145925027"/>
      <w:r>
        <w:t xml:space="preserve">Tableau </w:t>
      </w:r>
      <w:fldSimple w:instr=" SEQ Tableau \* ARABIC ">
        <w:r w:rsidR="009F5883">
          <w:rPr>
            <w:noProof/>
          </w:rPr>
          <w:t>17</w:t>
        </w:r>
      </w:fldSimple>
      <w:bookmarkEnd w:id="98"/>
      <w:r>
        <w:t xml:space="preserve"> : Règles </w:t>
      </w:r>
      <w:r w:rsidR="000E744C">
        <w:t xml:space="preserve">principales </w:t>
      </w:r>
      <w:r>
        <w:t xml:space="preserve">de fabrication </w:t>
      </w:r>
      <w:proofErr w:type="spellStart"/>
      <w:r>
        <w:t>Eurocircuit</w:t>
      </w:r>
      <w:proofErr w:type="spellEnd"/>
      <w:r>
        <w:t xml:space="preserve"> - Classe 6C</w:t>
      </w:r>
      <w:bookmarkEnd w:id="99"/>
    </w:p>
    <w:p w14:paraId="0D6B2238" w14:textId="11A387CC"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rsidR="009F5883">
        <w:t>14.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bookmarkStart w:id="101" w:name="_Toc146607256"/>
      <w:r>
        <w:lastRenderedPageBreak/>
        <w:t xml:space="preserve">Placement des </w:t>
      </w:r>
      <w:r w:rsidRPr="00A57A57">
        <w:t>composants</w:t>
      </w:r>
      <w:bookmarkEnd w:id="101"/>
    </w:p>
    <w:p w14:paraId="69675749" w14:textId="77777777" w:rsidR="00A57A57" w:rsidRDefault="00A57A57" w:rsidP="00A57A57">
      <w:pPr>
        <w:pStyle w:val="Image-centree"/>
      </w:pPr>
      <w:r>
        <w:rPr>
          <w:lang w:val="fr-CH" w:eastAsia="fr-CH"/>
        </w:rP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49363189" w:rsidR="00A57A57" w:rsidRPr="00490D29" w:rsidRDefault="00A57A57" w:rsidP="00A57A57">
      <w:pPr>
        <w:pStyle w:val="Lgende"/>
      </w:pPr>
      <w:bookmarkStart w:id="102" w:name="_Toc146607326"/>
      <w:r>
        <w:t xml:space="preserve">Figure </w:t>
      </w:r>
      <w:fldSimple w:instr=" SEQ Figure \* ARABIC ">
        <w:r w:rsidR="009F5883">
          <w:rPr>
            <w:noProof/>
          </w:rPr>
          <w:t>24</w:t>
        </w:r>
      </w:fldSimple>
      <w:r>
        <w:t xml:space="preserve"> : </w:t>
      </w:r>
      <w:r w:rsidR="00CE79A7">
        <w:t>Stratégie</w:t>
      </w:r>
      <w:r>
        <w:t xml:space="preserve"> d</w:t>
      </w:r>
      <w:r w:rsidR="00CE79A7">
        <w:t>e</w:t>
      </w:r>
      <w:r>
        <w:t xml:space="preserve"> placement des composants</w:t>
      </w:r>
      <w:bookmarkEnd w:id="102"/>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 xml:space="preserve">L'empreinte « </w:t>
      </w:r>
      <w:proofErr w:type="spellStart"/>
      <w:r w:rsidRPr="00F5041C">
        <w:rPr>
          <w:rStyle w:val="Sous-titre-de-paragrapheCar"/>
        </w:rPr>
        <w:t>mikroBUS</w:t>
      </w:r>
      <w:proofErr w:type="spellEnd"/>
      <w:r w:rsidRPr="00F5041C">
        <w:rPr>
          <w:rStyle w:val="Sous-titre-de-paragrapheCar"/>
        </w:rPr>
        <w:t xml:space="preserve"> »</w:t>
      </w:r>
      <w:r w:rsidRPr="00CE79A7">
        <w:t xml:space="preserve"> a été placée à l'avant du boîtier pour permettre à une éventuelle antenne d'un module </w:t>
      </w:r>
      <w:proofErr w:type="spellStart"/>
      <w:r w:rsidRPr="00CE79A7">
        <w:t>Mikroe</w:t>
      </w:r>
      <w:proofErr w:type="spellEnd"/>
      <w:r w:rsidRPr="00CE79A7">
        <w:t xml:space="preserv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LEDs en raison de contraintes </w:t>
      </w:r>
      <w:r>
        <w:t xml:space="preserve">physiques </w:t>
      </w:r>
      <w:r w:rsidRPr="00F5041C">
        <w:t>de placement.</w:t>
      </w:r>
    </w:p>
    <w:p w14:paraId="0D6EA091" w14:textId="02A8CEF8" w:rsidR="00CE79A7" w:rsidRDefault="00CE79A7" w:rsidP="00A57A57">
      <w:r w:rsidRPr="00CE79A7">
        <w:rPr>
          <w:rStyle w:val="Sous-titre-de-paragrapheCar"/>
        </w:rPr>
        <w:t>Les LEDs</w:t>
      </w:r>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 xml:space="preserve">Le </w:t>
      </w:r>
      <w:proofErr w:type="spellStart"/>
      <w:r w:rsidRPr="00F5041C">
        <w:rPr>
          <w:rStyle w:val="Sous-titre-de-paragrapheCar"/>
        </w:rPr>
        <w:t>Buzzer</w:t>
      </w:r>
      <w:proofErr w:type="spellEnd"/>
      <w:r>
        <w:t xml:space="preserve"> a été placé en </w:t>
      </w:r>
      <w:r w:rsidR="00F5041C">
        <w:t>fonction de l’espace disponible.</w:t>
      </w:r>
    </w:p>
    <w:p w14:paraId="6BF9C690" w14:textId="45B9100E" w:rsidR="00CA7583" w:rsidRDefault="00CA7583" w:rsidP="00CA7583">
      <w:pPr>
        <w:pStyle w:val="Titre2"/>
      </w:pPr>
      <w:bookmarkStart w:id="103" w:name="_Toc146607257"/>
      <w:bookmarkEnd w:id="100"/>
      <w:r>
        <w:lastRenderedPageBreak/>
        <w:t>Largeurs de pistes</w:t>
      </w:r>
      <w:bookmarkEnd w:id="103"/>
    </w:p>
    <w:p w14:paraId="6843776C" w14:textId="3A270831"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Key</w:t>
      </w:r>
      <w:proofErr w:type="spellEnd"/>
      <w:r>
        <w:t xml:space="preserve"> (</w:t>
      </w:r>
      <w:r>
        <w:fldChar w:fldCharType="begin"/>
      </w:r>
      <w:r>
        <w:instrText xml:space="preserve"> REF _Ref145933519 \h </w:instrText>
      </w:r>
      <w:r>
        <w:fldChar w:fldCharType="separate"/>
      </w:r>
      <w:r w:rsidR="009F5883">
        <w:t xml:space="preserve">Tableau </w:t>
      </w:r>
      <w:r w:rsidR="009F5883">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F005319"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AA27E2">
              <w:instrText xml:space="preserve"> ADDIN ZOTERO_ITEM CSL_CITATION {"citationID":"zMSuaXoy","properties":{"formattedCitation":"[20]","plainCitation":"[20]","noteIndex":0},"citationItems":[{"id":"1YvfUqzn/Bjs9M9R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2F7CD2A8" w:rsidR="00CA7583" w:rsidRDefault="00CA7583" w:rsidP="00CA7583">
      <w:pPr>
        <w:pStyle w:val="Lgende"/>
      </w:pPr>
      <w:bookmarkStart w:id="104" w:name="_Ref145933519"/>
      <w:bookmarkStart w:id="105" w:name="_Ref145973994"/>
      <w:bookmarkStart w:id="106" w:name="_Toc146607381"/>
      <w:r>
        <w:t xml:space="preserve">Tableau </w:t>
      </w:r>
      <w:fldSimple w:instr=" SEQ Tableau \* ARABIC ">
        <w:r w:rsidR="009F5883">
          <w:rPr>
            <w:noProof/>
          </w:rPr>
          <w:t>18</w:t>
        </w:r>
      </w:fldSimple>
      <w:bookmarkEnd w:id="104"/>
      <w:r>
        <w:t xml:space="preserve"> : Largeurs des pistes de puissance</w:t>
      </w:r>
      <w:bookmarkEnd w:id="105"/>
      <w:bookmarkEnd w:id="106"/>
    </w:p>
    <w:p w14:paraId="266640F6" w14:textId="03FF6972" w:rsidR="00297220" w:rsidRDefault="00392B42" w:rsidP="00297220">
      <w:pPr>
        <w:pStyle w:val="Titre2"/>
      </w:pPr>
      <w:bookmarkStart w:id="107" w:name="_Toc146607258"/>
      <w:r>
        <w:t>Piste</w:t>
      </w:r>
      <w:r w:rsidR="00CA7583">
        <w:t>s</w:t>
      </w:r>
      <w:r>
        <w:t xml:space="preserve"> d’alimentation +3V3</w:t>
      </w:r>
      <w:bookmarkEnd w:id="107"/>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15F1F18E"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9F5883">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9F5883">
        <w:t xml:space="preserve">Tableau </w:t>
      </w:r>
      <w:r w:rsidR="009F5883">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108" w:name="_Toc146607259"/>
      <w:r>
        <w:t>Pistes de puissance 230 [VAC]</w:t>
      </w:r>
      <w:bookmarkEnd w:id="108"/>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19501D39"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AA27E2">
        <w:instrText xml:space="preserve"> ADDIN ZOTERO_ITEM CSL_CITATION {"citationID":"v6ea2lsM","properties":{"formattedCitation":"[9]","plainCitation":"[9]","dontUpdate":true,"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9F5883">
        <w:t xml:space="preserve">Tableau </w:t>
      </w:r>
      <w:r w:rsidR="009F5883">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3D70697"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AA27E2">
              <w:instrText xml:space="preserve"> ADDIN ZOTERO_ITEM CSL_CITATION {"citationID":"ZxYUeRky","properties":{"formattedCitation":"[21]","plainCitation":"[21]","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7690A323" w:rsidR="0082027A" w:rsidRDefault="0082027A">
      <w:pPr>
        <w:pStyle w:val="Lgende"/>
      </w:pPr>
      <w:bookmarkStart w:id="109" w:name="_Ref146050043"/>
      <w:bookmarkStart w:id="110" w:name="_Ref146050039"/>
      <w:bookmarkStart w:id="111" w:name="_Toc146607382"/>
      <w:r>
        <w:t xml:space="preserve">Tableau </w:t>
      </w:r>
      <w:fldSimple w:instr=" SEQ Tableau \* ARABIC ">
        <w:r w:rsidR="009F5883">
          <w:rPr>
            <w:noProof/>
          </w:rPr>
          <w:t>19</w:t>
        </w:r>
      </w:fldSimple>
      <w:bookmarkEnd w:id="109"/>
      <w:r>
        <w:t xml:space="preserve"> : Distance d'isolation 230 [VAC]</w:t>
      </w:r>
      <w:bookmarkEnd w:id="110"/>
      <w:bookmarkEnd w:id="111"/>
    </w:p>
    <w:p w14:paraId="469E419B" w14:textId="4E58E3DB" w:rsidR="0076325D" w:rsidRDefault="0076325D" w:rsidP="0076325D">
      <w:pPr>
        <w:pStyle w:val="Titre2"/>
      </w:pPr>
      <w:bookmarkStart w:id="112" w:name="_Toc146607260"/>
      <w:r>
        <w:lastRenderedPageBreak/>
        <w:t xml:space="preserve">Plan de </w:t>
      </w:r>
      <w:r w:rsidRPr="0076325D">
        <w:t>masse</w:t>
      </w:r>
      <w:bookmarkEnd w:id="112"/>
    </w:p>
    <w:p w14:paraId="0CF42294" w14:textId="432A1B48" w:rsidR="00911365" w:rsidRDefault="00723916" w:rsidP="00911365">
      <w:r w:rsidRPr="007B055B">
        <w:rPr>
          <w:noProof/>
          <w:lang w:eastAsia="fr-CH"/>
        </w:rPr>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54EDD99" w:rsidR="002C0605" w:rsidRDefault="00723916" w:rsidP="00723916">
      <w:r>
        <w:rPr>
          <w:noProof/>
          <w:lang w:eastAsia="fr-CH"/>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19D08AEF" w:rsidR="00AC30D9" w:rsidRPr="001F3492" w:rsidRDefault="00AC30D9" w:rsidP="00723916">
                            <w:pPr>
                              <w:pStyle w:val="Lgende"/>
                            </w:pPr>
                            <w:bookmarkStart w:id="113" w:name="_Toc146607327"/>
                            <w:r>
                              <w:t xml:space="preserve">Figure </w:t>
                            </w:r>
                            <w:fldSimple w:instr=" SEQ Figure \* ARABIC ">
                              <w:r w:rsidR="009F5883">
                                <w:rPr>
                                  <w:noProof/>
                                </w:rPr>
                                <w:t>25</w:t>
                              </w:r>
                            </w:fldSimple>
                            <w:r>
                              <w:t xml:space="preserve"> : Règle de connexion au plan de mas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" stroked="f">
                <v:textbox style="mso-fit-shape-to-text:t" inset="0,0,0,0">
                  <w:txbxContent>
                    <w:p w14:paraId="75C8E619" w14:textId="19D08AEF" w:rsidR="00AC30D9" w:rsidRPr="001F3492" w:rsidRDefault="00AC30D9" w:rsidP="00723916">
                      <w:pPr>
                        <w:pStyle w:val="Lgende"/>
                      </w:pPr>
                      <w:bookmarkStart w:id="114" w:name="_Toc146607327"/>
                      <w:r>
                        <w:t xml:space="preserve">Figure </w:t>
                      </w:r>
                      <w:fldSimple w:instr=" SEQ Figure \* ARABIC ">
                        <w:r w:rsidR="009F5883">
                          <w:rPr>
                            <w:noProof/>
                          </w:rPr>
                          <w:t>25</w:t>
                        </w:r>
                      </w:fldSimple>
                      <w:r>
                        <w:t xml:space="preserve"> : Règle de connexion au plan de masse</w:t>
                      </w:r>
                      <w:bookmarkEnd w:id="114"/>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9F5883">
        <w:rPr>
          <w:b/>
          <w:bCs/>
          <w:lang w:val="fr-FR"/>
        </w:rPr>
        <w:t>Erreur ! Source du renvoi introuvable.</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rPr>
          <w:noProof/>
          <w:lang w:eastAsia="fr-CH"/>
        </w:rPr>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w:t>
      </w:r>
      <w:proofErr w:type="spellStart"/>
      <w:r w:rsidR="00514318">
        <w:t>stitching</w:t>
      </w:r>
      <w:proofErr w:type="spellEnd"/>
      <w:r w:rsidR="00514318">
        <w:t xml:space="preserve">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5BFBBDEE" w:rsidR="002C0605" w:rsidRDefault="00A57A57" w:rsidP="0076325D">
      <w:r>
        <w:rPr>
          <w:noProof/>
          <w:lang w:eastAsia="fr-CH"/>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6EDCDF15" w:rsidR="00AC30D9" w:rsidRPr="00131F5F" w:rsidRDefault="00AC30D9" w:rsidP="002C0605">
                            <w:pPr>
                              <w:pStyle w:val="Lgende"/>
                            </w:pPr>
                            <w:bookmarkStart w:id="115" w:name="_Ref146469183"/>
                            <w:bookmarkStart w:id="116" w:name="_Ref146469180"/>
                            <w:bookmarkStart w:id="117" w:name="_Toc146607328"/>
                            <w:r>
                              <w:t xml:space="preserve">Figure </w:t>
                            </w:r>
                            <w:fldSimple w:instr=" SEQ Figure \* ARABIC ">
                              <w:r w:rsidR="009F5883">
                                <w:rPr>
                                  <w:noProof/>
                                </w:rPr>
                                <w:t>26</w:t>
                              </w:r>
                            </w:fldSimple>
                            <w:bookmarkEnd w:id="115"/>
                            <w:r>
                              <w:t xml:space="preserve"> : Règle de </w:t>
                            </w:r>
                            <w:proofErr w:type="spellStart"/>
                            <w:r>
                              <w:t>stitching</w:t>
                            </w:r>
                            <w:proofErr w:type="spellEnd"/>
                            <w:r>
                              <w:br/>
                              <w:t>du plan de masse</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" stroked="f">
                <v:textbox style="mso-fit-shape-to-text:t" inset="0,0,0,0">
                  <w:txbxContent>
                    <w:p w14:paraId="084DC7BE" w14:textId="6EDCDF15" w:rsidR="00AC30D9" w:rsidRPr="00131F5F" w:rsidRDefault="00AC30D9" w:rsidP="002C0605">
                      <w:pPr>
                        <w:pStyle w:val="Lgende"/>
                      </w:pPr>
                      <w:bookmarkStart w:id="118" w:name="_Ref146469183"/>
                      <w:bookmarkStart w:id="119" w:name="_Ref146469180"/>
                      <w:bookmarkStart w:id="120" w:name="_Toc146607328"/>
                      <w:r>
                        <w:t xml:space="preserve">Figure </w:t>
                      </w:r>
                      <w:fldSimple w:instr=" SEQ Figure \* ARABIC ">
                        <w:r w:rsidR="009F5883">
                          <w:rPr>
                            <w:noProof/>
                          </w:rPr>
                          <w:t>26</w:t>
                        </w:r>
                      </w:fldSimple>
                      <w:bookmarkEnd w:id="118"/>
                      <w:r>
                        <w:t xml:space="preserve"> : Règle de </w:t>
                      </w:r>
                      <w:proofErr w:type="spellStart"/>
                      <w:r>
                        <w:t>stitching</w:t>
                      </w:r>
                      <w:proofErr w:type="spellEnd"/>
                      <w:r>
                        <w:br/>
                        <w:t>du plan de masse</w:t>
                      </w:r>
                      <w:bookmarkEnd w:id="119"/>
                      <w:bookmarkEnd w:id="120"/>
                    </w:p>
                  </w:txbxContent>
                </v:textbox>
                <w10:wrap type="tight" anchorx="margin"/>
              </v:shape>
            </w:pict>
          </mc:Fallback>
        </mc:AlternateContent>
      </w:r>
      <w:r w:rsidR="00911365" w:rsidRPr="00911365">
        <w:t xml:space="preserve">L'espacement des via de </w:t>
      </w:r>
      <w:proofErr w:type="spellStart"/>
      <w:r w:rsidR="00911365" w:rsidRPr="00911365">
        <w:t>stitching</w:t>
      </w:r>
      <w:proofErr w:type="spellEnd"/>
      <w:r w:rsidR="00911365" w:rsidRPr="00911365">
        <w:t xml:space="preserve">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9F5883">
        <w:t xml:space="preserve">Figure </w:t>
      </w:r>
      <w:r w:rsidR="009F5883">
        <w:rPr>
          <w:noProof/>
        </w:rPr>
        <w:t>26</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p w14:paraId="4D3BA2F3" w14:textId="7B162336" w:rsidR="00153AB9" w:rsidRDefault="00153AB9" w:rsidP="00A57A57">
      <w:pPr>
        <w:pStyle w:val="Titre2"/>
      </w:pPr>
      <w:bookmarkStart w:id="121" w:name="_Toc146607261"/>
      <w:r>
        <w:t>Oscillateurs externes</w:t>
      </w:r>
      <w:bookmarkEnd w:id="121"/>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lang w:eastAsia="fr-CH"/>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188F3601" w:rsidR="00AC30D9" w:rsidRPr="00030F38" w:rsidRDefault="00AC30D9" w:rsidP="00153AB9">
                            <w:pPr>
                              <w:pStyle w:val="Lgende"/>
                            </w:pPr>
                            <w:bookmarkStart w:id="122" w:name="_Toc146607329"/>
                            <w:r>
                              <w:t xml:space="preserve">Figure </w:t>
                            </w:r>
                            <w:fldSimple w:instr=" SEQ Figure \* ARABIC ">
                              <w:r w:rsidR="009F5883">
                                <w:rPr>
                                  <w:noProof/>
                                </w:rPr>
                                <w:t>27</w:t>
                              </w:r>
                            </w:fldSimple>
                            <w:r>
                              <w:t xml:space="preserve"> : Vue de l'oscillateur du contrôleur PHY</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" stroked="f">
                <v:textbox style="mso-fit-shape-to-text:t" inset="0,0,0,0">
                  <w:txbxContent>
                    <w:p w14:paraId="15BB6216" w14:textId="188F3601" w:rsidR="00AC30D9" w:rsidRPr="00030F38" w:rsidRDefault="00AC30D9" w:rsidP="00153AB9">
                      <w:pPr>
                        <w:pStyle w:val="Lgende"/>
                      </w:pPr>
                      <w:bookmarkStart w:id="123" w:name="_Toc146607329"/>
                      <w:r>
                        <w:t xml:space="preserve">Figure </w:t>
                      </w:r>
                      <w:fldSimple w:instr=" SEQ Figure \* ARABIC ">
                        <w:r w:rsidR="009F5883">
                          <w:rPr>
                            <w:noProof/>
                          </w:rPr>
                          <w:t>27</w:t>
                        </w:r>
                      </w:fldSimple>
                      <w:r>
                        <w:t xml:space="preserve"> : Vue de l'oscillateur du contrôleur PHY</w:t>
                      </w:r>
                      <w:bookmarkEnd w:id="123"/>
                    </w:p>
                  </w:txbxContent>
                </v:textbox>
                <w10:wrap type="tight"/>
              </v:shape>
            </w:pict>
          </mc:Fallback>
        </mc:AlternateContent>
      </w:r>
      <w:r w:rsidRPr="00514318">
        <w:rPr>
          <w:noProof/>
          <w:lang w:eastAsia="fr-CH"/>
        </w:rPr>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657AD96A" w:rsidR="00AC30D9" w:rsidRPr="00613402" w:rsidRDefault="00AC30D9" w:rsidP="00153AB9">
                            <w:pPr>
                              <w:pStyle w:val="Lgende"/>
                            </w:pPr>
                            <w:bookmarkStart w:id="124" w:name="_Toc146607330"/>
                            <w:r>
                              <w:t xml:space="preserve">Figure </w:t>
                            </w:r>
                            <w:fldSimple w:instr=" SEQ Figure \* ARABIC ">
                              <w:r w:rsidR="009F5883">
                                <w:rPr>
                                  <w:noProof/>
                                </w:rPr>
                                <w:t>28</w:t>
                              </w:r>
                            </w:fldSimple>
                            <w:r>
                              <w:t xml:space="preserve"> : Vue de l'oscillateur du PIC32</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" stroked="f">
                <v:textbox style="mso-fit-shape-to-text:t" inset="0,0,0,0">
                  <w:txbxContent>
                    <w:p w14:paraId="4FC4A75D" w14:textId="657AD96A" w:rsidR="00AC30D9" w:rsidRPr="00613402" w:rsidRDefault="00AC30D9" w:rsidP="00153AB9">
                      <w:pPr>
                        <w:pStyle w:val="Lgende"/>
                      </w:pPr>
                      <w:bookmarkStart w:id="125" w:name="_Toc146607330"/>
                      <w:r>
                        <w:t xml:space="preserve">Figure </w:t>
                      </w:r>
                      <w:fldSimple w:instr=" SEQ Figure \* ARABIC ">
                        <w:r w:rsidR="009F5883">
                          <w:rPr>
                            <w:noProof/>
                          </w:rPr>
                          <w:t>28</w:t>
                        </w:r>
                      </w:fldSimple>
                      <w:r>
                        <w:t xml:space="preserve"> : Vue de l'oscillateur du PIC32</w:t>
                      </w:r>
                      <w:bookmarkEnd w:id="125"/>
                    </w:p>
                  </w:txbxContent>
                </v:textbox>
                <w10:wrap type="tight"/>
              </v:shape>
            </w:pict>
          </mc:Fallback>
        </mc:AlternateContent>
      </w:r>
      <w:r w:rsidRPr="00514318">
        <w:rPr>
          <w:noProof/>
          <w:lang w:eastAsia="fr-CH"/>
        </w:rPr>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26" w:name="_Toc146607262"/>
      <w:r>
        <w:lastRenderedPageBreak/>
        <w:t>Ethernet</w:t>
      </w:r>
      <w:bookmarkEnd w:id="126"/>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lang w:eastAsia="fr-CH"/>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37975A6F" w:rsidR="00AC30D9" w:rsidRPr="00D4455A" w:rsidRDefault="00AC30D9" w:rsidP="008F266D">
                            <w:pPr>
                              <w:pStyle w:val="Lgende"/>
                              <w:rPr>
                                <w:noProof/>
                              </w:rPr>
                            </w:pPr>
                            <w:bookmarkStart w:id="127" w:name="_Toc146607331"/>
                            <w:r>
                              <w:t xml:space="preserve">Figure </w:t>
                            </w:r>
                            <w:fldSimple w:instr=" SEQ Figure \* ARABIC ">
                              <w:r w:rsidR="009F5883">
                                <w:rPr>
                                  <w:noProof/>
                                </w:rPr>
                                <w:t>29</w:t>
                              </w:r>
                            </w:fldSimple>
                            <w:r>
                              <w:t xml:space="preserve"> : Paires différentielles de la partie Etherne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" stroked="f">
                <v:textbox style="mso-fit-shape-to-text:t" inset="0,0,0,0">
                  <w:txbxContent>
                    <w:p w14:paraId="5BF0B452" w14:textId="37975A6F" w:rsidR="00AC30D9" w:rsidRPr="00D4455A" w:rsidRDefault="00AC30D9" w:rsidP="008F266D">
                      <w:pPr>
                        <w:pStyle w:val="Lgende"/>
                        <w:rPr>
                          <w:noProof/>
                        </w:rPr>
                      </w:pPr>
                      <w:bookmarkStart w:id="128" w:name="_Toc146607331"/>
                      <w:r>
                        <w:t xml:space="preserve">Figure </w:t>
                      </w:r>
                      <w:fldSimple w:instr=" SEQ Figure \* ARABIC ">
                        <w:r w:rsidR="009F5883">
                          <w:rPr>
                            <w:noProof/>
                          </w:rPr>
                          <w:t>29</w:t>
                        </w:r>
                      </w:fldSimple>
                      <w:r>
                        <w:t xml:space="preserve"> : Paires différentielles de la partie Ethernet</w:t>
                      </w:r>
                      <w:bookmarkEnd w:id="128"/>
                    </w:p>
                  </w:txbxContent>
                </v:textbox>
                <w10:wrap type="tight" anchorx="margin"/>
              </v:shape>
            </w:pict>
          </mc:Fallback>
        </mc:AlternateContent>
      </w:r>
      <w:r w:rsidR="005C0C22" w:rsidRPr="005C0C22">
        <w:t xml:space="preserve">Le </w:t>
      </w:r>
      <w:proofErr w:type="spellStart"/>
      <w:r w:rsidR="005C0C22" w:rsidRPr="005C0C22">
        <w:t>stack</w:t>
      </w:r>
      <w:proofErr w:type="spellEnd"/>
      <w:r w:rsidR="005C0C22" w:rsidRPr="005C0C22">
        <w:t xml:space="preserve">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4175CB12"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w:t>
      </w:r>
      <w:proofErr w:type="spellStart"/>
      <w:r w:rsidRPr="00533006">
        <w:t>Eurocircuit</w:t>
      </w:r>
      <w:proofErr w:type="spellEnd"/>
      <w:r w:rsidRPr="00533006">
        <w:t xml:space="preserve"> n'assure pas de v</w:t>
      </w:r>
      <w:r>
        <w:t>aleur précise et celle-ci a finalement peu d’impact sur le calcul.</w:t>
      </w:r>
    </w:p>
    <w:p w14:paraId="68284E40" w14:textId="11D6A5F3" w:rsidR="005C0C22" w:rsidRDefault="001E4178" w:rsidP="00173DB3">
      <w:r>
        <w:t>L</w:t>
      </w:r>
      <w:r w:rsidR="006936B6">
        <w:t>es normes des protocoles RMII et MDI nécessitent une impédance caractéristique de 100Ω, avec une tolérance de +/- 10%, ce qui est respecté :</w:t>
      </w:r>
      <w:r w:rsidR="005C0C22">
        <w:t>.</w:t>
      </w:r>
    </w:p>
    <w:p w14:paraId="054747BB" w14:textId="1053F0C3" w:rsidR="00082ACD" w:rsidRDefault="005C0C22" w:rsidP="00082ACD">
      <w:pPr>
        <w:pStyle w:val="Image-centree"/>
        <w:keepNext/>
      </w:pPr>
      <w:r>
        <w:rPr>
          <w:lang w:val="fr-CH"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59EDF451" w:rsidR="005C0C22" w:rsidRDefault="00082ACD" w:rsidP="00082ACD">
      <w:pPr>
        <w:pStyle w:val="Lgende"/>
      </w:pPr>
      <w:bookmarkStart w:id="129" w:name="_Toc146607332"/>
      <w:r>
        <w:t xml:space="preserve">Figure </w:t>
      </w:r>
      <w:fldSimple w:instr=" SEQ Figure \* ARABIC ">
        <w:r w:rsidR="009F5883">
          <w:rPr>
            <w:noProof/>
          </w:rPr>
          <w:t>30</w:t>
        </w:r>
      </w:fldSimple>
      <w:r>
        <w:t xml:space="preserve"> : Impédance des paires différentielles de l'Ethernet</w:t>
      </w:r>
      <w:bookmarkEnd w:id="129"/>
    </w:p>
    <w:p w14:paraId="2CACF615" w14:textId="6D99AB7A" w:rsidR="008E40AF" w:rsidRDefault="008F266D" w:rsidP="00173DB3">
      <w:r>
        <w:rPr>
          <w:noProof/>
          <w:lang w:eastAsia="fr-CH"/>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1A756156" w:rsidR="00AC30D9" w:rsidRPr="00B6367F" w:rsidRDefault="00AC30D9" w:rsidP="008F266D">
                            <w:pPr>
                              <w:pStyle w:val="Lgende"/>
                            </w:pPr>
                            <w:bookmarkStart w:id="130" w:name="_Ref146483327"/>
                            <w:bookmarkStart w:id="131" w:name="_Toc146607333"/>
                            <w:r>
                              <w:t xml:space="preserve">Figure </w:t>
                            </w:r>
                            <w:fldSimple w:instr=" SEQ Figure \* ARABIC ">
                              <w:r w:rsidR="009F5883">
                                <w:rPr>
                                  <w:noProof/>
                                </w:rPr>
                                <w:t>31</w:t>
                              </w:r>
                            </w:fldSimple>
                            <w:bookmarkEnd w:id="130"/>
                            <w:r>
                              <w:t xml:space="preserve"> : Plan de masse isolé</w:t>
                            </w:r>
                            <w:r>
                              <w:br/>
                              <w:t>du connecteur RJ45</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" stroked="f">
                <v:textbox style="mso-fit-shape-to-text:t" inset="0,0,0,0">
                  <w:txbxContent>
                    <w:p w14:paraId="05266A58" w14:textId="1A756156" w:rsidR="00AC30D9" w:rsidRPr="00B6367F" w:rsidRDefault="00AC30D9" w:rsidP="008F266D">
                      <w:pPr>
                        <w:pStyle w:val="Lgende"/>
                      </w:pPr>
                      <w:bookmarkStart w:id="132" w:name="_Ref146483327"/>
                      <w:bookmarkStart w:id="133" w:name="_Toc146607333"/>
                      <w:r>
                        <w:t xml:space="preserve">Figure </w:t>
                      </w:r>
                      <w:fldSimple w:instr=" SEQ Figure \* ARABIC ">
                        <w:r w:rsidR="009F5883">
                          <w:rPr>
                            <w:noProof/>
                          </w:rPr>
                          <w:t>31</w:t>
                        </w:r>
                      </w:fldSimple>
                      <w:bookmarkEnd w:id="132"/>
                      <w:r>
                        <w:t xml:space="preserve"> : Plan de masse isolé</w:t>
                      </w:r>
                      <w:r>
                        <w:br/>
                        <w:t>du connecteur RJ45</w:t>
                      </w:r>
                      <w:bookmarkEnd w:id="133"/>
                    </w:p>
                  </w:txbxContent>
                </v:textbox>
                <w10:wrap type="tight"/>
              </v:shape>
            </w:pict>
          </mc:Fallback>
        </mc:AlternateContent>
      </w:r>
      <w:r w:rsidR="000E744C" w:rsidRPr="007B055B">
        <w:rPr>
          <w:noProof/>
          <w:lang w:eastAsia="fr-CH"/>
        </w:rPr>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 xml:space="preserve">Conformément à ce qui est indiqué sur la </w:t>
      </w:r>
      <w:proofErr w:type="spellStart"/>
      <w:r w:rsidR="00AF3DC0">
        <w:t>datasheet</w:t>
      </w:r>
      <w:proofErr w:type="spellEnd"/>
      <w:r w:rsidR="00AF3DC0">
        <w:t>, un plan de masse isolée a été réalisé autour du connecteur RJ45</w:t>
      </w:r>
      <w:r>
        <w:t xml:space="preserve"> (</w:t>
      </w:r>
      <w:r>
        <w:fldChar w:fldCharType="begin"/>
      </w:r>
      <w:r>
        <w:instrText xml:space="preserve"> REF _Ref146483327 \h </w:instrText>
      </w:r>
      <w:r>
        <w:fldChar w:fldCharType="separate"/>
      </w:r>
      <w:r w:rsidR="009F5883">
        <w:t xml:space="preserve">Figure </w:t>
      </w:r>
      <w:r w:rsidR="009F5883">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34" w:name="_Ref146471782"/>
      <w:bookmarkStart w:id="135" w:name="_Toc146607263"/>
      <w:r>
        <w:lastRenderedPageBreak/>
        <w:t>ESP32</w:t>
      </w:r>
      <w:bookmarkEnd w:id="134"/>
      <w:bookmarkEnd w:id="135"/>
    </w:p>
    <w:p w14:paraId="666F37F7" w14:textId="41266D5D"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A27E2">
        <w:instrText xml:space="preserve"> ADDIN ZOTERO_ITEM CSL_CITATION {"citationID":"cNC5z2aa","properties":{"formattedCitation":"[22]","plainCitation":"[22]","noteIndex":0},"citationItems":[{"id":58,"uris":["http://zotero.org/users/10756185/items/G5UDZFR9"],"itemData":{"id":58,"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9F5883">
        <w:t xml:space="preserve">Figure </w:t>
      </w:r>
      <w:r w:rsidR="009F5883">
        <w:rPr>
          <w:noProof/>
        </w:rPr>
        <w:t>32</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08642073" w:rsidR="00AD29D0" w:rsidRDefault="00040F67" w:rsidP="00040F67">
      <w:pPr>
        <w:pStyle w:val="Lgende"/>
      </w:pPr>
      <w:bookmarkStart w:id="136" w:name="_Ref146055106"/>
      <w:bookmarkStart w:id="137" w:name="_Toc146607334"/>
      <w:r>
        <w:t xml:space="preserve">Figure </w:t>
      </w:r>
      <w:fldSimple w:instr=" SEQ Figure \* ARABIC ">
        <w:r w:rsidR="009F5883">
          <w:rPr>
            <w:noProof/>
          </w:rPr>
          <w:t>32</w:t>
        </w:r>
      </w:fldSimple>
      <w:bookmarkEnd w:id="136"/>
      <w:r>
        <w:t xml:space="preserve"> : Recommandations de placement de l'ESP32</w:t>
      </w:r>
      <w:bookmarkEnd w:id="137"/>
    </w:p>
    <w:p w14:paraId="350B8B1A" w14:textId="396F9D18"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9F5883">
        <w:t xml:space="preserve">Figure </w:t>
      </w:r>
      <w:r w:rsidR="009F5883">
        <w:rPr>
          <w:noProof/>
        </w:rPr>
        <w:t>33</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70CA14DD" w:rsidR="00D05249" w:rsidRDefault="00040F67" w:rsidP="00040F67">
      <w:pPr>
        <w:pStyle w:val="Lgende"/>
      </w:pPr>
      <w:bookmarkStart w:id="138" w:name="_Ref146055093"/>
      <w:bookmarkStart w:id="139" w:name="_Ref146055088"/>
      <w:bookmarkStart w:id="140" w:name="_Toc146607335"/>
      <w:r>
        <w:t xml:space="preserve">Figure </w:t>
      </w:r>
      <w:fldSimple w:instr=" SEQ Figure \* ARABIC ">
        <w:r w:rsidR="009F5883">
          <w:rPr>
            <w:noProof/>
          </w:rPr>
          <w:t>33</w:t>
        </w:r>
      </w:fldSimple>
      <w:bookmarkEnd w:id="138"/>
      <w:r>
        <w:t xml:space="preserve"> : Recommandation de dégagement pour l'antenne de l'ESP32</w:t>
      </w:r>
      <w:bookmarkEnd w:id="139"/>
      <w:bookmarkEnd w:id="140"/>
    </w:p>
    <w:p w14:paraId="49C73978" w14:textId="164E2FC4" w:rsidR="004777C8" w:rsidRDefault="004777C8" w:rsidP="004777C8">
      <w:pPr>
        <w:pStyle w:val="Titre2"/>
      </w:pPr>
      <w:bookmarkStart w:id="141" w:name="_Toc146607264"/>
      <w:r>
        <w:t>Boitier</w:t>
      </w:r>
      <w:bookmarkEnd w:id="141"/>
    </w:p>
    <w:p w14:paraId="508B2694" w14:textId="744C0ED7" w:rsidR="004777C8" w:rsidRPr="004777C8" w:rsidRDefault="004777C8" w:rsidP="004777C8">
      <w:r>
        <w:t>Malheureusement le boitier n’a pas été réalisé en l’état du projet. Celui-ci est prévu pour être réalisé au plus vite, idéalement pour les portes ouvertes de l’ES.</w:t>
      </w:r>
    </w:p>
    <w:p w14:paraId="06E7E078" w14:textId="0D888CC7" w:rsidR="00DF59CC" w:rsidRDefault="00DF59CC">
      <w:pPr>
        <w:spacing w:before="0" w:after="160"/>
        <w:jc w:val="left"/>
      </w:pPr>
      <w:r>
        <w:br w:type="page"/>
      </w:r>
    </w:p>
    <w:p w14:paraId="2805C261" w14:textId="0D68815D" w:rsidR="008760E4" w:rsidRDefault="00FD6220" w:rsidP="00D97689">
      <w:pPr>
        <w:pStyle w:val="Titre1"/>
      </w:pPr>
      <w:bookmarkStart w:id="142" w:name="_Toc146607265"/>
      <w:proofErr w:type="spellStart"/>
      <w:r>
        <w:lastRenderedPageBreak/>
        <w:t>Firmware</w:t>
      </w:r>
      <w:bookmarkEnd w:id="142"/>
      <w:proofErr w:type="spellEnd"/>
    </w:p>
    <w:p w14:paraId="7D3781C2" w14:textId="33959FF0" w:rsidR="009A441E" w:rsidRDefault="009A441E" w:rsidP="009A441E">
      <w:r>
        <w:t xml:space="preserve">La partie </w:t>
      </w:r>
      <w:proofErr w:type="spellStart"/>
      <w:r>
        <w:t>firmware</w:t>
      </w:r>
      <w:proofErr w:type="spellEnd"/>
      <w:r>
        <w:t xml:space="preserve"> décrit la programmation réalisée au niveau du PCB. Elle répertorie les principales informations des différentes librairies.</w:t>
      </w:r>
    </w:p>
    <w:p w14:paraId="0E257B87" w14:textId="2AF32348" w:rsidR="009A441E" w:rsidRDefault="009A441E" w:rsidP="009A441E">
      <w:r>
        <w:t>Un listing complet du code réalisé est disponible en annexe (</w:t>
      </w:r>
      <w:r>
        <w:fldChar w:fldCharType="begin"/>
      </w:r>
      <w:r>
        <w:instrText xml:space="preserve"> REF _Ref146569092 \r \h </w:instrText>
      </w:r>
      <w:r>
        <w:fldChar w:fldCharType="separate"/>
      </w:r>
      <w:r w:rsidR="009F5883">
        <w:t>14.8</w:t>
      </w:r>
      <w:r>
        <w:fldChar w:fldCharType="end"/>
      </w:r>
      <w:r>
        <w:t>).</w:t>
      </w:r>
    </w:p>
    <w:p w14:paraId="369327B4" w14:textId="3243DB01" w:rsidR="00F56F89" w:rsidRDefault="00F56F89" w:rsidP="00F56F89">
      <w:pPr>
        <w:pStyle w:val="Titre2"/>
      </w:pPr>
      <w:bookmarkStart w:id="143" w:name="_Toc146607266"/>
      <w:r>
        <w:t>Approche utilisée</w:t>
      </w:r>
      <w:bookmarkEnd w:id="143"/>
    </w:p>
    <w:p w14:paraId="703585E9" w14:textId="140843CC" w:rsidR="00F56F89" w:rsidRPr="009A441E" w:rsidRDefault="00F56F89" w:rsidP="009A441E">
      <w:r w:rsidRPr="00F56F89">
        <w:t xml:space="preserve">La gestion du système repose sur l'utilisation de plusieurs machines à états fonctionnant simultanément. Cette approche garantit une utilisation efficace des ressources en évitant les blocages de fonctions. Ainsi, il est possible d'accomplir des tâches telles que la lecture d'un son sur le </w:t>
      </w:r>
      <w:proofErr w:type="spellStart"/>
      <w:r w:rsidRPr="00F56F89">
        <w:t>buzzer</w:t>
      </w:r>
      <w:proofErr w:type="spellEnd"/>
      <w:r w:rsidRPr="00F56F89">
        <w:t>, l'activation d'une LED, et l'établissement d'une communication UART en parallèle, sans qu'aucune de ces actions n'interfère avec les autres.</w:t>
      </w:r>
    </w:p>
    <w:p w14:paraId="342FC482" w14:textId="3252CD38" w:rsidR="00055E28" w:rsidRDefault="00055E28" w:rsidP="00055E28">
      <w:pPr>
        <w:pStyle w:val="Titre2"/>
      </w:pPr>
      <w:bookmarkStart w:id="144" w:name="_Toc146607267"/>
      <w:r>
        <w:t>Machine d’état global</w:t>
      </w:r>
      <w:bookmarkEnd w:id="144"/>
    </w:p>
    <w:p w14:paraId="2D97A966" w14:textId="04064CFF" w:rsidR="0070382F" w:rsidRDefault="0070382F" w:rsidP="0070382F">
      <w:r>
        <w:t>La machine d’état global est gérée par la librairie « APP ». C’est elle qui réalise l’envoi des commandes et appels de fonctions nécessaires au systèmes.</w:t>
      </w:r>
    </w:p>
    <w:p w14:paraId="00C49241" w14:textId="1C2CAEEA" w:rsidR="00CF55A1" w:rsidRPr="0070382F" w:rsidRDefault="00CF55A1" w:rsidP="0070382F">
      <w:r>
        <w:t>Malheureusement celle-ci n’a pas encore été implémenté en l’état actuelle. La dernière phase du projet s’est concentré sur le débogage des erreurs des autres librairies.</w:t>
      </w:r>
    </w:p>
    <w:p w14:paraId="7FA0108E" w14:textId="79B155A0" w:rsidR="00663E5E" w:rsidRDefault="005432E9" w:rsidP="00663E5E">
      <w:pPr>
        <w:pStyle w:val="Image-centree"/>
        <w:keepNext/>
      </w:pPr>
      <w:r w:rsidRPr="005432E9">
        <w:rPr>
          <w:lang w:val="fr-CH" w:eastAsia="fr-CH"/>
        </w:rPr>
        <w:drawing>
          <wp:inline distT="0" distB="0" distL="0" distR="0" wp14:anchorId="2F6EF218" wp14:editId="53170965">
            <wp:extent cx="4081676" cy="5112000"/>
            <wp:effectExtent l="19050" t="19050" r="14605" b="12700"/>
            <wp:docPr id="25" name="Image 25" descr="C:\microchip\harmony\v2_06\apps\2312_BadgePlace\doc\firmware\2312_StateMach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crochip\harmony\v2_06\apps\2312_BadgePlace\doc\firmware\2312_StateMachin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1676" cy="5112000"/>
                    </a:xfrm>
                    <a:prstGeom prst="rect">
                      <a:avLst/>
                    </a:prstGeom>
                    <a:noFill/>
                    <a:ln w="12700">
                      <a:solidFill>
                        <a:schemeClr val="tx1"/>
                      </a:solidFill>
                    </a:ln>
                  </pic:spPr>
                </pic:pic>
              </a:graphicData>
            </a:graphic>
          </wp:inline>
        </w:drawing>
      </w:r>
    </w:p>
    <w:p w14:paraId="2E5014DB" w14:textId="59D5CDEF" w:rsidR="005432E9" w:rsidRDefault="00663E5E" w:rsidP="0070382F">
      <w:pPr>
        <w:pStyle w:val="Lgende"/>
      </w:pPr>
      <w:bookmarkStart w:id="145" w:name="_Toc146607336"/>
      <w:r>
        <w:t xml:space="preserve">Figure </w:t>
      </w:r>
      <w:fldSimple w:instr=" SEQ Figure \* ARABIC ">
        <w:r w:rsidR="009F5883">
          <w:rPr>
            <w:noProof/>
          </w:rPr>
          <w:t>34</w:t>
        </w:r>
      </w:fldSimple>
      <w:r>
        <w:t xml:space="preserve"> : Machine d'état global du </w:t>
      </w:r>
      <w:proofErr w:type="spellStart"/>
      <w:r>
        <w:t>firmware</w:t>
      </w:r>
      <w:bookmarkEnd w:id="145"/>
      <w:proofErr w:type="spellEnd"/>
    </w:p>
    <w:p w14:paraId="5AE0728A" w14:textId="4CC7FA81" w:rsidR="00055E28" w:rsidRDefault="00055E28" w:rsidP="00055E28">
      <w:pPr>
        <w:pStyle w:val="Titre2"/>
      </w:pPr>
      <w:bookmarkStart w:id="146" w:name="_Toc146607268"/>
      <w:r>
        <w:lastRenderedPageBreak/>
        <w:t>Librairies utilisées</w:t>
      </w:r>
      <w:bookmarkEnd w:id="146"/>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102"/>
      </w:tblGrid>
      <w:tr w:rsidR="003B3FA1" w14:paraId="66E9603B" w14:textId="77777777" w:rsidTr="0070382F">
        <w:trPr>
          <w:trHeight w:val="397"/>
          <w:jc w:val="center"/>
        </w:trPr>
        <w:tc>
          <w:tcPr>
            <w:tcW w:w="7370" w:type="dxa"/>
            <w:gridSpan w:val="2"/>
            <w:shd w:val="clear" w:color="auto" w:fill="BDD6EE" w:themeFill="accent1" w:themeFillTint="66"/>
            <w:vAlign w:val="center"/>
          </w:tcPr>
          <w:p w14:paraId="447F68EF" w14:textId="538100FE" w:rsidR="003B3FA1" w:rsidRDefault="003B3FA1" w:rsidP="00B93B6A">
            <w:pPr>
              <w:pStyle w:val="texte-Tableaux"/>
            </w:pPr>
            <w:r>
              <w:t xml:space="preserve">Librairies </w:t>
            </w:r>
            <w:proofErr w:type="spellStart"/>
            <w:r>
              <w:t>firmware</w:t>
            </w:r>
            <w:proofErr w:type="spellEnd"/>
          </w:p>
        </w:tc>
      </w:tr>
      <w:tr w:rsidR="00B93B6A" w14:paraId="0879A005" w14:textId="77777777" w:rsidTr="0070382F">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70382F">
        <w:trPr>
          <w:trHeight w:val="340"/>
          <w:jc w:val="center"/>
        </w:trPr>
        <w:tc>
          <w:tcPr>
            <w:tcW w:w="2268" w:type="dxa"/>
            <w:vAlign w:val="center"/>
          </w:tcPr>
          <w:p w14:paraId="3CFCA221" w14:textId="789EF802" w:rsidR="00B93B6A" w:rsidRDefault="00B93B6A" w:rsidP="00B93B6A">
            <w:pPr>
              <w:pStyle w:val="texte-Tableaux"/>
            </w:pPr>
            <w:proofErr w:type="spellStart"/>
            <w:r>
              <w:t>app</w:t>
            </w:r>
            <w:proofErr w:type="spellEnd"/>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70382F">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70382F">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w:t>
            </w:r>
            <w:proofErr w:type="spellStart"/>
            <w:r w:rsidR="00B93B6A">
              <w:t>Chilli</w:t>
            </w:r>
            <w:proofErr w:type="spellEnd"/>
            <w:r w:rsidR="00B93B6A">
              <w:t xml:space="preserve"> UART B1</w:t>
            </w:r>
          </w:p>
        </w:tc>
      </w:tr>
      <w:tr w:rsidR="00B93B6A" w14:paraId="310CCDC9" w14:textId="77777777" w:rsidTr="0070382F">
        <w:trPr>
          <w:trHeight w:val="340"/>
          <w:jc w:val="center"/>
        </w:trPr>
        <w:tc>
          <w:tcPr>
            <w:tcW w:w="2268" w:type="dxa"/>
            <w:vAlign w:val="center"/>
          </w:tcPr>
          <w:p w14:paraId="3210F4B7" w14:textId="1D447ACC" w:rsidR="00B93B6A" w:rsidRDefault="00B93B6A" w:rsidP="00B93B6A">
            <w:pPr>
              <w:pStyle w:val="texte-Tableaux"/>
            </w:pPr>
            <w:proofErr w:type="spellStart"/>
            <w:r>
              <w:t>bzr</w:t>
            </w:r>
            <w:proofErr w:type="spellEnd"/>
          </w:p>
        </w:tc>
        <w:tc>
          <w:tcPr>
            <w:tcW w:w="5102" w:type="dxa"/>
            <w:vAlign w:val="center"/>
          </w:tcPr>
          <w:p w14:paraId="4F88E479" w14:textId="298D6E67" w:rsidR="00B93B6A" w:rsidRDefault="00B93B6A" w:rsidP="00B93B6A">
            <w:pPr>
              <w:pStyle w:val="texte-Tableaux"/>
            </w:pPr>
            <w:r>
              <w:t xml:space="preserve">Gestion par machine d’état des séquences du </w:t>
            </w:r>
            <w:proofErr w:type="spellStart"/>
            <w:r>
              <w:t>buzzer</w:t>
            </w:r>
            <w:proofErr w:type="spellEnd"/>
          </w:p>
        </w:tc>
      </w:tr>
      <w:tr w:rsidR="00B93B6A" w14:paraId="42DBFE35" w14:textId="77777777" w:rsidTr="0070382F">
        <w:trPr>
          <w:trHeight w:val="340"/>
          <w:jc w:val="center"/>
        </w:trPr>
        <w:tc>
          <w:tcPr>
            <w:tcW w:w="2268" w:type="dxa"/>
            <w:vAlign w:val="center"/>
          </w:tcPr>
          <w:p w14:paraId="533F6F63" w14:textId="49298056" w:rsidR="00B93B6A" w:rsidRDefault="00B93B6A" w:rsidP="00B93B6A">
            <w:pPr>
              <w:pStyle w:val="texte-Tableaux"/>
            </w:pPr>
            <w:proofErr w:type="spellStart"/>
            <w:r>
              <w:t>fifo</w:t>
            </w:r>
            <w:proofErr w:type="spellEnd"/>
          </w:p>
        </w:tc>
        <w:tc>
          <w:tcPr>
            <w:tcW w:w="5102" w:type="dxa"/>
            <w:vAlign w:val="center"/>
          </w:tcPr>
          <w:p w14:paraId="43A0FADD" w14:textId="272CE80C" w:rsidR="00B93B6A" w:rsidRDefault="00B93B6A" w:rsidP="00B93B6A">
            <w:pPr>
              <w:pStyle w:val="texte-Tableaux"/>
            </w:pPr>
            <w:r>
              <w:t xml:space="preserve">Gestion de la </w:t>
            </w:r>
            <w:proofErr w:type="spellStart"/>
            <w:r>
              <w:t>fifo</w:t>
            </w:r>
            <w:proofErr w:type="spellEnd"/>
            <w:r>
              <w:t xml:space="preserve"> software utilisé par les UART</w:t>
            </w:r>
          </w:p>
        </w:tc>
      </w:tr>
      <w:tr w:rsidR="00B93B6A" w14:paraId="3F421DFE" w14:textId="77777777" w:rsidTr="0070382F">
        <w:trPr>
          <w:trHeight w:val="340"/>
          <w:jc w:val="center"/>
        </w:trPr>
        <w:tc>
          <w:tcPr>
            <w:tcW w:w="2268" w:type="dxa"/>
            <w:vAlign w:val="center"/>
          </w:tcPr>
          <w:p w14:paraId="0CB40422" w14:textId="59622DC0" w:rsidR="00B93B6A" w:rsidRDefault="00B93B6A" w:rsidP="00B93B6A">
            <w:pPr>
              <w:pStyle w:val="texte-Tableaux"/>
            </w:pPr>
            <w:proofErr w:type="spellStart"/>
            <w:r>
              <w:t>counter</w:t>
            </w:r>
            <w:proofErr w:type="spellEnd"/>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70382F">
        <w:trPr>
          <w:trHeight w:val="567"/>
          <w:jc w:val="center"/>
        </w:trPr>
        <w:tc>
          <w:tcPr>
            <w:tcW w:w="2268" w:type="dxa"/>
            <w:vAlign w:val="center"/>
          </w:tcPr>
          <w:p w14:paraId="27D3BF2E" w14:textId="20703885" w:rsidR="00B93B6A" w:rsidRDefault="00B93B6A" w:rsidP="00B93B6A">
            <w:pPr>
              <w:pStyle w:val="texte-Tableaux"/>
            </w:pPr>
            <w:proofErr w:type="spellStart"/>
            <w:r>
              <w:t>SerialTimer</w:t>
            </w:r>
            <w:proofErr w:type="spellEnd"/>
          </w:p>
        </w:tc>
        <w:tc>
          <w:tcPr>
            <w:tcW w:w="5102" w:type="dxa"/>
            <w:vAlign w:val="center"/>
          </w:tcPr>
          <w:p w14:paraId="0159FF3D" w14:textId="470A5ED9" w:rsidR="00B93B6A" w:rsidRDefault="00B93B6A" w:rsidP="00B93B6A">
            <w:pPr>
              <w:pStyle w:val="texte-Tableaux"/>
            </w:pPr>
            <w:r>
              <w:t>Emulation d’une communication série sur une sortie GPIO avec interruption de timer</w:t>
            </w:r>
          </w:p>
        </w:tc>
      </w:tr>
      <w:tr w:rsidR="00B93B6A" w14:paraId="59EC6E87" w14:textId="77777777" w:rsidTr="0070382F">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Fonctions de contrôle des drivers de LEDs</w:t>
            </w:r>
          </w:p>
        </w:tc>
      </w:tr>
      <w:tr w:rsidR="00B93B6A" w14:paraId="3E444E45" w14:textId="77777777" w:rsidTr="0070382F">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 xml:space="preserve">Interface d’envoi de commandes pour communiquer avec le </w:t>
            </w:r>
            <w:proofErr w:type="spellStart"/>
            <w:r>
              <w:t>Chilli</w:t>
            </w:r>
            <w:proofErr w:type="spellEnd"/>
            <w:r>
              <w:t xml:space="preserve"> UART B1 (fourni par le fabricant)</w:t>
            </w:r>
          </w:p>
        </w:tc>
      </w:tr>
      <w:tr w:rsidR="00B93B6A" w14:paraId="7244AC29" w14:textId="77777777" w:rsidTr="0070382F">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Gestion des trames UART utilisé par les fonctions de RFIDB1ClientInterface (fourni par le fabricant)</w:t>
            </w:r>
          </w:p>
        </w:tc>
      </w:tr>
      <w:tr w:rsidR="00B93B6A" w14:paraId="564EBF19" w14:textId="77777777" w:rsidTr="0070382F">
        <w:trPr>
          <w:trHeight w:val="567"/>
          <w:jc w:val="center"/>
        </w:trPr>
        <w:tc>
          <w:tcPr>
            <w:tcW w:w="2268" w:type="dxa"/>
            <w:vAlign w:val="center"/>
          </w:tcPr>
          <w:p w14:paraId="548D7A0B" w14:textId="35C90464" w:rsidR="00B93B6A" w:rsidRDefault="00B93B6A" w:rsidP="00B93B6A">
            <w:pPr>
              <w:pStyle w:val="texte-Tableaux"/>
            </w:pPr>
            <w:proofErr w:type="spellStart"/>
            <w:r>
              <w:t>ccittcrc</w:t>
            </w:r>
            <w:proofErr w:type="spellEnd"/>
          </w:p>
        </w:tc>
        <w:tc>
          <w:tcPr>
            <w:tcW w:w="5102" w:type="dxa"/>
            <w:vAlign w:val="center"/>
          </w:tcPr>
          <w:p w14:paraId="528FD103" w14:textId="1DFF128D" w:rsidR="00B93B6A" w:rsidRDefault="00B93B6A" w:rsidP="008526A6">
            <w:pPr>
              <w:pStyle w:val="texte-Tableaux"/>
              <w:keepNext/>
            </w:pPr>
            <w:r>
              <w:t>Calculs du CRC nécessaire au</w:t>
            </w:r>
            <w:r w:rsidR="003B3FA1">
              <w:t xml:space="preserve"> RFIDB1ClientProtocol</w:t>
            </w:r>
            <w:r>
              <w:t xml:space="preserve"> (fourni par le fabricant)</w:t>
            </w:r>
          </w:p>
        </w:tc>
      </w:tr>
    </w:tbl>
    <w:p w14:paraId="522A830F" w14:textId="5CFBB3A7" w:rsidR="008526A6" w:rsidRDefault="008526A6">
      <w:pPr>
        <w:pStyle w:val="Lgende"/>
      </w:pPr>
      <w:bookmarkStart w:id="147" w:name="_Toc146607383"/>
      <w:r>
        <w:t xml:space="preserve">Tableau </w:t>
      </w:r>
      <w:fldSimple w:instr=" SEQ Tableau \* ARABIC ">
        <w:r w:rsidR="009F5883">
          <w:rPr>
            <w:noProof/>
          </w:rPr>
          <w:t>20</w:t>
        </w:r>
      </w:fldSimple>
      <w:r>
        <w:t xml:space="preserve"> : Description des librairies </w:t>
      </w:r>
      <w:proofErr w:type="spellStart"/>
      <w:r>
        <w:t>firmware</w:t>
      </w:r>
      <w:bookmarkEnd w:id="147"/>
      <w:proofErr w:type="spellEnd"/>
    </w:p>
    <w:p w14:paraId="64454646" w14:textId="337B9710" w:rsidR="00E51E5C" w:rsidRDefault="002C61B1" w:rsidP="002C61B1">
      <w:r>
        <w:t>Les librairies à trois lettres concernent les machines d’état du système. Chacune d’elle possède au minimum les caractéristiques suivantes</w:t>
      </w:r>
      <w:r w:rsidR="00A179B0">
        <w:t xml:space="preserve"> (non répété dans les tableaux suivants)</w:t>
      </w:r>
      <w:r>
        <w:t> :</w:t>
      </w:r>
    </w:p>
    <w:tbl>
      <w:tblPr>
        <w:tblStyle w:val="Grilledutableau"/>
        <w:tblW w:w="737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701"/>
        <w:gridCol w:w="5669"/>
      </w:tblGrid>
      <w:tr w:rsidR="00A179B0" w14:paraId="15928B4E" w14:textId="77777777" w:rsidTr="0070382F">
        <w:trPr>
          <w:trHeight w:val="397"/>
          <w:jc w:val="center"/>
        </w:trPr>
        <w:tc>
          <w:tcPr>
            <w:tcW w:w="7370" w:type="dxa"/>
            <w:gridSpan w:val="2"/>
            <w:shd w:val="clear" w:color="auto" w:fill="BDD6EE" w:themeFill="accent1" w:themeFillTint="66"/>
            <w:vAlign w:val="center"/>
          </w:tcPr>
          <w:p w14:paraId="69A90E32" w14:textId="1281C690" w:rsidR="00B25B7F" w:rsidRDefault="002C61B1" w:rsidP="002C61B1">
            <w:pPr>
              <w:pStyle w:val="texte-Tableaux"/>
            </w:pPr>
            <w:r>
              <w:t>***</w:t>
            </w:r>
            <w:r w:rsidR="00B25B7F">
              <w:t xml:space="preserve">.c / </w:t>
            </w:r>
            <w:r>
              <w:t>***</w:t>
            </w:r>
            <w:r w:rsidR="00B25B7F">
              <w:t>.h</w:t>
            </w:r>
          </w:p>
        </w:tc>
      </w:tr>
      <w:tr w:rsidR="002C61B1" w14:paraId="40E14534" w14:textId="77777777" w:rsidTr="0070382F">
        <w:trPr>
          <w:trHeight w:val="340"/>
          <w:jc w:val="center"/>
        </w:trPr>
        <w:tc>
          <w:tcPr>
            <w:tcW w:w="1701" w:type="dxa"/>
            <w:shd w:val="clear" w:color="auto" w:fill="D9D9D9" w:themeFill="background1" w:themeFillShade="D9"/>
            <w:vAlign w:val="center"/>
          </w:tcPr>
          <w:p w14:paraId="79BF803F" w14:textId="6BBE4B5D" w:rsidR="002C61B1" w:rsidRDefault="002C61B1" w:rsidP="002C61B1">
            <w:pPr>
              <w:pStyle w:val="texte-Tableaux"/>
            </w:pPr>
            <w:r>
              <w:t>Types</w:t>
            </w:r>
          </w:p>
        </w:tc>
        <w:tc>
          <w:tcPr>
            <w:tcW w:w="5669" w:type="dxa"/>
            <w:shd w:val="clear" w:color="auto" w:fill="D9D9D9" w:themeFill="background1" w:themeFillShade="D9"/>
            <w:vAlign w:val="center"/>
          </w:tcPr>
          <w:p w14:paraId="42A7F7FC" w14:textId="7E5E0D57" w:rsidR="002C61B1" w:rsidRDefault="002C61B1" w:rsidP="002C61B1">
            <w:pPr>
              <w:pStyle w:val="texte-Tableaux"/>
            </w:pPr>
            <w:r>
              <w:t>Description</w:t>
            </w:r>
          </w:p>
        </w:tc>
      </w:tr>
      <w:tr w:rsidR="002C61B1" w14:paraId="238B5AB7" w14:textId="77777777" w:rsidTr="0070382F">
        <w:trPr>
          <w:trHeight w:val="283"/>
          <w:jc w:val="center"/>
        </w:trPr>
        <w:tc>
          <w:tcPr>
            <w:tcW w:w="1701" w:type="dxa"/>
            <w:shd w:val="clear" w:color="auto" w:fill="auto"/>
            <w:vAlign w:val="center"/>
          </w:tcPr>
          <w:p w14:paraId="49AA4939" w14:textId="7932CBCC" w:rsidR="002C61B1" w:rsidRDefault="002C61B1" w:rsidP="002C61B1">
            <w:pPr>
              <w:pStyle w:val="texte-Tableaux"/>
            </w:pPr>
            <w:r>
              <w:t>***</w:t>
            </w:r>
            <w:r w:rsidRPr="007B477C">
              <w:t>_DATA</w:t>
            </w:r>
          </w:p>
        </w:tc>
        <w:tc>
          <w:tcPr>
            <w:tcW w:w="5669" w:type="dxa"/>
            <w:shd w:val="clear" w:color="auto" w:fill="auto"/>
            <w:vAlign w:val="center"/>
          </w:tcPr>
          <w:p w14:paraId="24C7E43A" w14:textId="2CC1416E" w:rsidR="002C61B1" w:rsidRDefault="002C61B1" w:rsidP="002C61B1">
            <w:pPr>
              <w:pStyle w:val="texte-Tableaux"/>
            </w:pPr>
            <w:r>
              <w:t>Structure des données associées à la librairie</w:t>
            </w:r>
          </w:p>
        </w:tc>
      </w:tr>
      <w:tr w:rsidR="002C61B1" w14:paraId="04C04347" w14:textId="77777777" w:rsidTr="0070382F">
        <w:trPr>
          <w:trHeight w:val="283"/>
          <w:jc w:val="center"/>
        </w:trPr>
        <w:tc>
          <w:tcPr>
            <w:tcW w:w="1701" w:type="dxa"/>
            <w:shd w:val="clear" w:color="auto" w:fill="auto"/>
            <w:vAlign w:val="center"/>
          </w:tcPr>
          <w:p w14:paraId="38C02855" w14:textId="0CF7D73B" w:rsidR="002C61B1" w:rsidRDefault="002C61B1" w:rsidP="002C61B1">
            <w:pPr>
              <w:pStyle w:val="texte-Tableaux"/>
            </w:pPr>
            <w:r>
              <w:t>***</w:t>
            </w:r>
            <w:r w:rsidRPr="007B477C">
              <w:t>_STATES</w:t>
            </w:r>
          </w:p>
        </w:tc>
        <w:tc>
          <w:tcPr>
            <w:tcW w:w="5669" w:type="dxa"/>
            <w:shd w:val="clear" w:color="auto" w:fill="auto"/>
            <w:vAlign w:val="center"/>
          </w:tcPr>
          <w:p w14:paraId="3ED822EA" w14:textId="1B08A3BD" w:rsidR="002C61B1" w:rsidRDefault="002C61B1" w:rsidP="002C61B1">
            <w:pPr>
              <w:pStyle w:val="texte-Tableaux"/>
            </w:pPr>
            <w:r>
              <w:t>Enumération de la machine d’état</w:t>
            </w:r>
          </w:p>
        </w:tc>
      </w:tr>
      <w:tr w:rsidR="002C61B1" w14:paraId="6B2F0816" w14:textId="77777777" w:rsidTr="0070382F">
        <w:trPr>
          <w:trHeight w:val="340"/>
          <w:jc w:val="center"/>
        </w:trPr>
        <w:tc>
          <w:tcPr>
            <w:tcW w:w="1701" w:type="dxa"/>
            <w:shd w:val="clear" w:color="auto" w:fill="D9D9D9" w:themeFill="background1" w:themeFillShade="D9"/>
            <w:vAlign w:val="center"/>
          </w:tcPr>
          <w:p w14:paraId="72FF8554" w14:textId="0C698AC1" w:rsidR="002C61B1" w:rsidRDefault="002C61B1" w:rsidP="002C61B1">
            <w:pPr>
              <w:pStyle w:val="texte-Tableaux"/>
            </w:pPr>
            <w:r>
              <w:t>Variables</w:t>
            </w:r>
          </w:p>
        </w:tc>
        <w:tc>
          <w:tcPr>
            <w:tcW w:w="5669" w:type="dxa"/>
            <w:shd w:val="clear" w:color="auto" w:fill="D9D9D9" w:themeFill="background1" w:themeFillShade="D9"/>
            <w:vAlign w:val="center"/>
          </w:tcPr>
          <w:p w14:paraId="4FAAEC10" w14:textId="5290614A" w:rsidR="002C61B1" w:rsidRDefault="002C61B1" w:rsidP="002C61B1">
            <w:pPr>
              <w:pStyle w:val="texte-Tableaux"/>
            </w:pPr>
            <w:r>
              <w:t>Description</w:t>
            </w:r>
          </w:p>
        </w:tc>
      </w:tr>
      <w:tr w:rsidR="002C61B1" w14:paraId="085FC095" w14:textId="77777777" w:rsidTr="0070382F">
        <w:trPr>
          <w:trHeight w:val="283"/>
          <w:jc w:val="center"/>
        </w:trPr>
        <w:tc>
          <w:tcPr>
            <w:tcW w:w="1701" w:type="dxa"/>
            <w:shd w:val="clear" w:color="auto" w:fill="auto"/>
            <w:vAlign w:val="center"/>
          </w:tcPr>
          <w:p w14:paraId="7385A578" w14:textId="351592FE" w:rsidR="002C61B1" w:rsidRDefault="002C61B1" w:rsidP="002C61B1">
            <w:pPr>
              <w:pStyle w:val="texte-Tableaux"/>
            </w:pPr>
            <w:r>
              <w:t>***Data</w:t>
            </w:r>
          </w:p>
        </w:tc>
        <w:tc>
          <w:tcPr>
            <w:tcW w:w="5669" w:type="dxa"/>
            <w:shd w:val="clear" w:color="auto" w:fill="auto"/>
            <w:vAlign w:val="center"/>
          </w:tcPr>
          <w:p w14:paraId="6929EC6B" w14:textId="179F21AF" w:rsidR="002C61B1" w:rsidRDefault="002C61B1" w:rsidP="002C61B1">
            <w:pPr>
              <w:pStyle w:val="texte-Tableaux"/>
            </w:pPr>
            <w:r>
              <w:t>Variable stockant les données associées à la librairie</w:t>
            </w:r>
          </w:p>
        </w:tc>
      </w:tr>
      <w:tr w:rsidR="002C61B1" w14:paraId="33A6EDDF" w14:textId="77777777" w:rsidTr="0070382F">
        <w:trPr>
          <w:trHeight w:val="340"/>
          <w:jc w:val="center"/>
        </w:trPr>
        <w:tc>
          <w:tcPr>
            <w:tcW w:w="1701" w:type="dxa"/>
            <w:shd w:val="clear" w:color="auto" w:fill="D9D9D9" w:themeFill="background1" w:themeFillShade="D9"/>
            <w:vAlign w:val="center"/>
          </w:tcPr>
          <w:p w14:paraId="36EC1017" w14:textId="70D8A96F" w:rsidR="002C61B1" w:rsidRDefault="002C61B1" w:rsidP="002C61B1">
            <w:pPr>
              <w:pStyle w:val="texte-Tableaux"/>
            </w:pPr>
            <w:r>
              <w:t>Fonction</w:t>
            </w:r>
            <w:r w:rsidR="00D2735B">
              <w:t>s</w:t>
            </w:r>
          </w:p>
        </w:tc>
        <w:tc>
          <w:tcPr>
            <w:tcW w:w="5669" w:type="dxa"/>
            <w:shd w:val="clear" w:color="auto" w:fill="D9D9D9" w:themeFill="background1" w:themeFillShade="D9"/>
            <w:vAlign w:val="center"/>
          </w:tcPr>
          <w:p w14:paraId="1932244A" w14:textId="282507B2" w:rsidR="002C61B1" w:rsidRDefault="002C61B1" w:rsidP="002C61B1">
            <w:pPr>
              <w:pStyle w:val="texte-Tableaux"/>
            </w:pPr>
            <w:r>
              <w:t>Description</w:t>
            </w:r>
          </w:p>
        </w:tc>
      </w:tr>
      <w:tr w:rsidR="002C61B1" w14:paraId="27E2641A" w14:textId="77777777" w:rsidTr="0070382F">
        <w:trPr>
          <w:trHeight w:val="510"/>
          <w:jc w:val="center"/>
        </w:trPr>
        <w:tc>
          <w:tcPr>
            <w:tcW w:w="1701" w:type="dxa"/>
            <w:vAlign w:val="center"/>
          </w:tcPr>
          <w:p w14:paraId="774C4673" w14:textId="3E204D30" w:rsidR="002C61B1" w:rsidRDefault="002C61B1" w:rsidP="002C61B1">
            <w:pPr>
              <w:pStyle w:val="texte-Tableaux"/>
            </w:pPr>
            <w:r>
              <w:t>***</w:t>
            </w:r>
            <w:r w:rsidRPr="00E51E5C">
              <w:t>_</w:t>
            </w:r>
            <w:proofErr w:type="spellStart"/>
            <w:r w:rsidRPr="00E51E5C">
              <w:t>Initialize</w:t>
            </w:r>
            <w:proofErr w:type="spellEnd"/>
          </w:p>
        </w:tc>
        <w:tc>
          <w:tcPr>
            <w:tcW w:w="5669" w:type="dxa"/>
            <w:vAlign w:val="center"/>
          </w:tcPr>
          <w:p w14:paraId="52A49E9C" w14:textId="706D3455" w:rsidR="002C61B1" w:rsidRDefault="002C61B1" w:rsidP="002C61B1">
            <w:pPr>
              <w:pStyle w:val="texte-Tableaux"/>
            </w:pPr>
            <w:r>
              <w:t>Initialisation de la machine d’état et des variables du fichier,</w:t>
            </w:r>
          </w:p>
          <w:p w14:paraId="4437B332" w14:textId="3FE2EC8F" w:rsidR="002C61B1" w:rsidRDefault="002C61B1" w:rsidP="002C61B1">
            <w:pPr>
              <w:pStyle w:val="texte-Tableaux"/>
            </w:pPr>
            <w:r>
              <w:t>appelée au démarrage du système</w:t>
            </w:r>
          </w:p>
        </w:tc>
      </w:tr>
      <w:tr w:rsidR="002C61B1" w14:paraId="76B04D5E" w14:textId="77777777" w:rsidTr="0070382F">
        <w:trPr>
          <w:trHeight w:val="510"/>
          <w:jc w:val="center"/>
        </w:trPr>
        <w:tc>
          <w:tcPr>
            <w:tcW w:w="1701" w:type="dxa"/>
            <w:vAlign w:val="center"/>
          </w:tcPr>
          <w:p w14:paraId="26004653" w14:textId="38FA21E2" w:rsidR="002C61B1" w:rsidRDefault="002C61B1" w:rsidP="002C61B1">
            <w:pPr>
              <w:pStyle w:val="texte-Tableaux"/>
            </w:pPr>
            <w:r>
              <w:t>***_</w:t>
            </w:r>
            <w:proofErr w:type="spellStart"/>
            <w:r>
              <w:t>Tasks</w:t>
            </w:r>
            <w:proofErr w:type="spellEnd"/>
          </w:p>
        </w:tc>
        <w:tc>
          <w:tcPr>
            <w:tcW w:w="5669" w:type="dxa"/>
            <w:vAlign w:val="center"/>
          </w:tcPr>
          <w:p w14:paraId="55B9AB63" w14:textId="77777777" w:rsidR="002C61B1" w:rsidRDefault="002C61B1" w:rsidP="002C61B1">
            <w:pPr>
              <w:pStyle w:val="texte-Tableaux"/>
            </w:pPr>
            <w:r>
              <w:t>Exécution de la machine d’état,</w:t>
            </w:r>
          </w:p>
          <w:p w14:paraId="7396AE79" w14:textId="7729A882" w:rsidR="002C61B1" w:rsidRDefault="002C61B1" w:rsidP="004D7F39">
            <w:pPr>
              <w:pStyle w:val="texte-Tableaux"/>
              <w:keepNext/>
            </w:pPr>
            <w:r>
              <w:t>appelée de manière cyclique</w:t>
            </w:r>
          </w:p>
        </w:tc>
      </w:tr>
    </w:tbl>
    <w:p w14:paraId="5B597567" w14:textId="423F567E" w:rsidR="004D7F39" w:rsidRDefault="004D7F39">
      <w:pPr>
        <w:pStyle w:val="Lgende"/>
      </w:pPr>
      <w:bookmarkStart w:id="148" w:name="_Toc146607384"/>
      <w:r>
        <w:t xml:space="preserve">Tableau </w:t>
      </w:r>
      <w:fldSimple w:instr=" SEQ Tableau \* ARABIC ">
        <w:r w:rsidR="009F5883">
          <w:rPr>
            <w:noProof/>
          </w:rPr>
          <w:t>21</w:t>
        </w:r>
      </w:fldSimple>
      <w:r>
        <w:t xml:space="preserve">  : </w:t>
      </w:r>
      <w:r w:rsidRPr="009A6599">
        <w:t>Composantes principales des machines d'états</w:t>
      </w:r>
      <w:bookmarkEnd w:id="148"/>
    </w:p>
    <w:p w14:paraId="108B1EAC" w14:textId="15C142E9" w:rsidR="004D7F39" w:rsidRDefault="004D7F39">
      <w:pPr>
        <w:spacing w:before="0" w:after="160"/>
        <w:jc w:val="left"/>
      </w:pPr>
      <w:r>
        <w:t>Les spécificités propres à chaque machine d’état sont détaillées dans les parties suivantes.</w:t>
      </w:r>
    </w:p>
    <w:p w14:paraId="2758EC1E" w14:textId="1984A3C3" w:rsidR="002C61B1" w:rsidRDefault="002C61B1">
      <w:pPr>
        <w:spacing w:before="0" w:after="160"/>
        <w:jc w:val="left"/>
      </w:pPr>
      <w:r>
        <w:br w:type="page"/>
      </w:r>
    </w:p>
    <w:p w14:paraId="776012D8" w14:textId="48EF28F1" w:rsidR="00380D2A" w:rsidRDefault="00380D2A" w:rsidP="00285DAE">
      <w:pPr>
        <w:pStyle w:val="Titre2"/>
      </w:pPr>
      <w:bookmarkStart w:id="149" w:name="_Toc146607269"/>
      <w:r>
        <w:lastRenderedPageBreak/>
        <w:t>Librairie : ESP</w:t>
      </w:r>
      <w:bookmarkEnd w:id="149"/>
    </w:p>
    <w:p w14:paraId="62876C7B" w14:textId="7E0C7DB9" w:rsidR="003A2CC3" w:rsidRPr="003A2CC3" w:rsidRDefault="003A2CC3" w:rsidP="003A2CC3">
      <w:r>
        <w:t>La librairie ESP a pour but de jouer le rôle d’interface dans la communication UART avec l’ESP32. L’application principale gère les ordres d’envoi et de réception des commandes pendant que la machine d’état établis les différentes communications en parallèle.</w:t>
      </w:r>
    </w:p>
    <w:p w14:paraId="6FC667D5" w14:textId="77777777" w:rsidR="00E61812" w:rsidRDefault="00C43509" w:rsidP="00E61812">
      <w:pPr>
        <w:pStyle w:val="Image-centree"/>
        <w:keepNext/>
      </w:pPr>
      <w:r w:rsidRPr="00C43509">
        <w:rPr>
          <w:lang w:val="fr-CH" w:eastAsia="fr-CH"/>
        </w:rPr>
        <w:drawing>
          <wp:inline distT="0" distB="0" distL="0" distR="0" wp14:anchorId="21F01010" wp14:editId="669F9291">
            <wp:extent cx="5040000" cy="2500055"/>
            <wp:effectExtent l="19050" t="19050" r="27305" b="14605"/>
            <wp:docPr id="26" name="Image 26" descr="C:\microchip\harmony\v2_06\apps\2312_BadgePlace\doc\firmware\ESP_StateMach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crochip\harmony\v2_06\apps\2312_BadgePlace\doc\firmware\ESP_StateMachin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000" cy="2500055"/>
                    </a:xfrm>
                    <a:prstGeom prst="rect">
                      <a:avLst/>
                    </a:prstGeom>
                    <a:noFill/>
                    <a:ln w="12700">
                      <a:solidFill>
                        <a:schemeClr val="tx1"/>
                      </a:solidFill>
                    </a:ln>
                  </pic:spPr>
                </pic:pic>
              </a:graphicData>
            </a:graphic>
          </wp:inline>
        </w:drawing>
      </w:r>
    </w:p>
    <w:p w14:paraId="4B391038" w14:textId="7DE72A94" w:rsidR="00380D2A" w:rsidRDefault="00E61812" w:rsidP="00D2735B">
      <w:pPr>
        <w:pStyle w:val="Lgende"/>
      </w:pPr>
      <w:bookmarkStart w:id="150" w:name="_Toc146607337"/>
      <w:r>
        <w:t xml:space="preserve">Figure </w:t>
      </w:r>
      <w:fldSimple w:instr=" SEQ Figure \* ARABIC ">
        <w:r w:rsidR="009F5883">
          <w:rPr>
            <w:noProof/>
          </w:rPr>
          <w:t>35</w:t>
        </w:r>
      </w:fldSimple>
      <w:r>
        <w:t xml:space="preserve"> : Machine d'état - ESP</w:t>
      </w:r>
      <w:bookmarkEnd w:id="150"/>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80D2A" w14:paraId="45FDCA54" w14:textId="77777777" w:rsidTr="0070382F">
        <w:trPr>
          <w:trHeight w:val="397"/>
          <w:jc w:val="center"/>
        </w:trPr>
        <w:tc>
          <w:tcPr>
            <w:tcW w:w="7937" w:type="dxa"/>
            <w:gridSpan w:val="2"/>
            <w:shd w:val="clear" w:color="auto" w:fill="BDD6EE" w:themeFill="accent1" w:themeFillTint="66"/>
            <w:vAlign w:val="center"/>
          </w:tcPr>
          <w:p w14:paraId="48FDA708" w14:textId="35E9DE9C" w:rsidR="00380D2A" w:rsidRDefault="00380D2A" w:rsidP="000770A6">
            <w:pPr>
              <w:pStyle w:val="texte-Tableaux"/>
            </w:pPr>
            <w:proofErr w:type="spellStart"/>
            <w:r>
              <w:t>esp.c</w:t>
            </w:r>
            <w:proofErr w:type="spellEnd"/>
            <w:r>
              <w:t xml:space="preserve"> / </w:t>
            </w:r>
            <w:proofErr w:type="spellStart"/>
            <w:r>
              <w:t>esp.h</w:t>
            </w:r>
            <w:proofErr w:type="spellEnd"/>
          </w:p>
        </w:tc>
      </w:tr>
      <w:tr w:rsidR="00380D2A" w14:paraId="0409BC9F" w14:textId="77777777" w:rsidTr="0070382F">
        <w:trPr>
          <w:trHeight w:val="340"/>
          <w:jc w:val="center"/>
        </w:trPr>
        <w:tc>
          <w:tcPr>
            <w:tcW w:w="2268" w:type="dxa"/>
            <w:shd w:val="clear" w:color="auto" w:fill="D9D9D9" w:themeFill="background1" w:themeFillShade="D9"/>
            <w:vAlign w:val="center"/>
          </w:tcPr>
          <w:p w14:paraId="3447CBFD" w14:textId="77777777" w:rsidR="00380D2A" w:rsidRDefault="00380D2A" w:rsidP="000770A6">
            <w:pPr>
              <w:pStyle w:val="texte-Tableaux"/>
            </w:pPr>
            <w:r>
              <w:t>Définitions</w:t>
            </w:r>
          </w:p>
        </w:tc>
        <w:tc>
          <w:tcPr>
            <w:tcW w:w="5669" w:type="dxa"/>
            <w:shd w:val="clear" w:color="auto" w:fill="D9D9D9" w:themeFill="background1" w:themeFillShade="D9"/>
            <w:vAlign w:val="center"/>
          </w:tcPr>
          <w:p w14:paraId="416969B9" w14:textId="77777777" w:rsidR="00380D2A" w:rsidRDefault="00380D2A" w:rsidP="000770A6">
            <w:pPr>
              <w:pStyle w:val="texte-Tableaux"/>
            </w:pPr>
            <w:r>
              <w:t>Description</w:t>
            </w:r>
          </w:p>
        </w:tc>
      </w:tr>
      <w:tr w:rsidR="00380D2A" w14:paraId="0D3A5035" w14:textId="77777777" w:rsidTr="0070382F">
        <w:trPr>
          <w:trHeight w:val="283"/>
          <w:jc w:val="center"/>
        </w:trPr>
        <w:tc>
          <w:tcPr>
            <w:tcW w:w="2268" w:type="dxa"/>
            <w:shd w:val="clear" w:color="auto" w:fill="auto"/>
            <w:vAlign w:val="center"/>
          </w:tcPr>
          <w:p w14:paraId="0495CE25" w14:textId="5EA0D480" w:rsidR="00380D2A" w:rsidRDefault="00380D2A" w:rsidP="000770A6">
            <w:pPr>
              <w:pStyle w:val="texte-Tableaux"/>
            </w:pPr>
            <w:r>
              <w:t>ESP_USART_ID</w:t>
            </w:r>
          </w:p>
        </w:tc>
        <w:tc>
          <w:tcPr>
            <w:tcW w:w="5669" w:type="dxa"/>
            <w:shd w:val="clear" w:color="auto" w:fill="auto"/>
            <w:vAlign w:val="center"/>
          </w:tcPr>
          <w:p w14:paraId="021225A1" w14:textId="49BEBFF8" w:rsidR="00380D2A" w:rsidRDefault="00380D2A" w:rsidP="00380D2A">
            <w:pPr>
              <w:pStyle w:val="texte-Tableaux"/>
            </w:pPr>
            <w:r>
              <w:t>ID de l’USART utilisé par l’ESP32</w:t>
            </w:r>
          </w:p>
        </w:tc>
      </w:tr>
      <w:tr w:rsidR="00380D2A" w14:paraId="57692E27" w14:textId="77777777" w:rsidTr="0070382F">
        <w:trPr>
          <w:trHeight w:val="283"/>
          <w:jc w:val="center"/>
        </w:trPr>
        <w:tc>
          <w:tcPr>
            <w:tcW w:w="2268" w:type="dxa"/>
            <w:shd w:val="clear" w:color="auto" w:fill="auto"/>
            <w:vAlign w:val="center"/>
          </w:tcPr>
          <w:p w14:paraId="07EA69AE" w14:textId="78286864" w:rsidR="00380D2A" w:rsidRDefault="00380D2A" w:rsidP="000770A6">
            <w:pPr>
              <w:pStyle w:val="texte-Tableaux"/>
            </w:pPr>
            <w:r>
              <w:t>ESP_INT_SOURCE_*</w:t>
            </w:r>
          </w:p>
        </w:tc>
        <w:tc>
          <w:tcPr>
            <w:tcW w:w="5669" w:type="dxa"/>
            <w:shd w:val="clear" w:color="auto" w:fill="auto"/>
            <w:vAlign w:val="center"/>
          </w:tcPr>
          <w:p w14:paraId="46E4ED1C" w14:textId="7AAFE2E4" w:rsidR="00380D2A" w:rsidRDefault="00380D2A" w:rsidP="00380D2A">
            <w:pPr>
              <w:pStyle w:val="texte-Tableaux"/>
            </w:pPr>
            <w:r>
              <w:t>Sources d’interruptions de l’USART utilisé par l’ESP32</w:t>
            </w:r>
          </w:p>
        </w:tc>
      </w:tr>
      <w:tr w:rsidR="00380D2A" w14:paraId="7BEFA729" w14:textId="77777777" w:rsidTr="0070382F">
        <w:trPr>
          <w:trHeight w:val="510"/>
          <w:jc w:val="center"/>
        </w:trPr>
        <w:tc>
          <w:tcPr>
            <w:tcW w:w="2268" w:type="dxa"/>
            <w:shd w:val="clear" w:color="auto" w:fill="auto"/>
            <w:vAlign w:val="center"/>
          </w:tcPr>
          <w:p w14:paraId="1123B602" w14:textId="359BB348" w:rsidR="00380D2A" w:rsidRDefault="00380D2A" w:rsidP="000770A6">
            <w:pPr>
              <w:pStyle w:val="texte-Tableaux"/>
            </w:pPr>
            <w:r>
              <w:t>AT_CMD_*</w:t>
            </w:r>
          </w:p>
        </w:tc>
        <w:tc>
          <w:tcPr>
            <w:tcW w:w="5669" w:type="dxa"/>
            <w:shd w:val="clear" w:color="auto" w:fill="auto"/>
            <w:vAlign w:val="center"/>
          </w:tcPr>
          <w:p w14:paraId="51828508" w14:textId="77777777" w:rsidR="00380D2A" w:rsidRDefault="00380D2A" w:rsidP="000770A6">
            <w:pPr>
              <w:pStyle w:val="texte-Tableaux"/>
            </w:pPr>
            <w:r>
              <w:t>Les commandes AT utilisées sont définis sous forme</w:t>
            </w:r>
          </w:p>
          <w:p w14:paraId="220A3067" w14:textId="419D7AF3" w:rsidR="00380D2A" w:rsidRDefault="00380D2A" w:rsidP="000770A6">
            <w:pPr>
              <w:pStyle w:val="texte-Tableaux"/>
            </w:pPr>
            <w:r>
              <w:t>de chaine de caractères</w:t>
            </w:r>
          </w:p>
        </w:tc>
      </w:tr>
      <w:tr w:rsidR="00380D2A" w14:paraId="44DFEFD8" w14:textId="77777777" w:rsidTr="0070382F">
        <w:trPr>
          <w:trHeight w:val="340"/>
          <w:jc w:val="center"/>
        </w:trPr>
        <w:tc>
          <w:tcPr>
            <w:tcW w:w="2268" w:type="dxa"/>
            <w:shd w:val="clear" w:color="auto" w:fill="D9D9D9" w:themeFill="background1" w:themeFillShade="D9"/>
            <w:vAlign w:val="center"/>
          </w:tcPr>
          <w:p w14:paraId="7D5BEB23" w14:textId="77777777" w:rsidR="00380D2A" w:rsidRDefault="00380D2A" w:rsidP="000770A6">
            <w:pPr>
              <w:pStyle w:val="texte-Tableaux"/>
            </w:pPr>
            <w:r>
              <w:t>Types</w:t>
            </w:r>
          </w:p>
        </w:tc>
        <w:tc>
          <w:tcPr>
            <w:tcW w:w="5669" w:type="dxa"/>
            <w:shd w:val="clear" w:color="auto" w:fill="D9D9D9" w:themeFill="background1" w:themeFillShade="D9"/>
            <w:vAlign w:val="center"/>
          </w:tcPr>
          <w:p w14:paraId="4A589F31" w14:textId="77777777" w:rsidR="00380D2A" w:rsidRDefault="00380D2A" w:rsidP="000770A6">
            <w:pPr>
              <w:pStyle w:val="texte-Tableaux"/>
            </w:pPr>
            <w:r>
              <w:t>Description</w:t>
            </w:r>
          </w:p>
        </w:tc>
      </w:tr>
      <w:tr w:rsidR="00380D2A" w14:paraId="14E32CFA" w14:textId="77777777" w:rsidTr="0070382F">
        <w:trPr>
          <w:trHeight w:val="283"/>
          <w:jc w:val="center"/>
        </w:trPr>
        <w:tc>
          <w:tcPr>
            <w:tcW w:w="2268" w:type="dxa"/>
            <w:shd w:val="clear" w:color="auto" w:fill="auto"/>
            <w:vAlign w:val="center"/>
          </w:tcPr>
          <w:p w14:paraId="5E011186" w14:textId="04BF15FB" w:rsidR="00380D2A" w:rsidRDefault="00380D2A" w:rsidP="000770A6">
            <w:pPr>
              <w:pStyle w:val="texte-Tableaux"/>
            </w:pPr>
            <w:r>
              <w:t>S_AT_PACKET</w:t>
            </w:r>
          </w:p>
        </w:tc>
        <w:tc>
          <w:tcPr>
            <w:tcW w:w="5669" w:type="dxa"/>
            <w:shd w:val="clear" w:color="auto" w:fill="auto"/>
            <w:vAlign w:val="center"/>
          </w:tcPr>
          <w:p w14:paraId="25C515D4" w14:textId="257C9336" w:rsidR="00380D2A" w:rsidRDefault="00380D2A" w:rsidP="000770A6">
            <w:pPr>
              <w:pStyle w:val="texte-Tableaux"/>
            </w:pPr>
            <w:r>
              <w:t>Structure décrivant les différentes parties d’une commande AT</w:t>
            </w:r>
          </w:p>
        </w:tc>
      </w:tr>
      <w:tr w:rsidR="00380D2A" w14:paraId="08AFD562" w14:textId="77777777" w:rsidTr="0070382F">
        <w:trPr>
          <w:trHeight w:val="340"/>
          <w:jc w:val="center"/>
        </w:trPr>
        <w:tc>
          <w:tcPr>
            <w:tcW w:w="2268" w:type="dxa"/>
            <w:shd w:val="clear" w:color="auto" w:fill="D9D9D9" w:themeFill="background1" w:themeFillShade="D9"/>
            <w:vAlign w:val="center"/>
          </w:tcPr>
          <w:p w14:paraId="36799C38" w14:textId="7189E52B" w:rsidR="00380D2A" w:rsidRDefault="00380D2A" w:rsidP="000770A6">
            <w:pPr>
              <w:pStyle w:val="texte-Tableaux"/>
            </w:pPr>
            <w:r>
              <w:t>Fonction</w:t>
            </w:r>
            <w:r w:rsidR="00D2735B">
              <w:t>s</w:t>
            </w:r>
          </w:p>
        </w:tc>
        <w:tc>
          <w:tcPr>
            <w:tcW w:w="5669" w:type="dxa"/>
            <w:shd w:val="clear" w:color="auto" w:fill="D9D9D9" w:themeFill="background1" w:themeFillShade="D9"/>
            <w:vAlign w:val="center"/>
          </w:tcPr>
          <w:p w14:paraId="726ADD11" w14:textId="77777777" w:rsidR="00380D2A" w:rsidRDefault="00380D2A" w:rsidP="000770A6">
            <w:pPr>
              <w:pStyle w:val="texte-Tableaux"/>
            </w:pPr>
            <w:r>
              <w:t>Description</w:t>
            </w:r>
          </w:p>
        </w:tc>
      </w:tr>
      <w:tr w:rsidR="00380D2A" w14:paraId="6EA7DA17" w14:textId="77777777" w:rsidTr="0070382F">
        <w:trPr>
          <w:trHeight w:val="510"/>
          <w:jc w:val="center"/>
        </w:trPr>
        <w:tc>
          <w:tcPr>
            <w:tcW w:w="2268" w:type="dxa"/>
            <w:vAlign w:val="center"/>
          </w:tcPr>
          <w:p w14:paraId="5C99BBFC" w14:textId="4CE74F21" w:rsidR="00380D2A" w:rsidRDefault="00380D2A" w:rsidP="000770A6">
            <w:pPr>
              <w:pStyle w:val="texte-Tableaux"/>
            </w:pPr>
            <w:proofErr w:type="spellStart"/>
            <w:r>
              <w:t>ESP_SendCommand</w:t>
            </w:r>
            <w:proofErr w:type="spellEnd"/>
          </w:p>
        </w:tc>
        <w:tc>
          <w:tcPr>
            <w:tcW w:w="5669" w:type="dxa"/>
            <w:vAlign w:val="center"/>
          </w:tcPr>
          <w:p w14:paraId="39899863" w14:textId="7C265AF9" w:rsidR="00380D2A" w:rsidRDefault="00380D2A" w:rsidP="003A2CC3">
            <w:pPr>
              <w:pStyle w:val="texte-Tableaux"/>
              <w:keepNext/>
            </w:pPr>
            <w:r>
              <w:t>Permet à l’application principale d’envoyer une comme AT en utilisant les définitions, géré par la machine d’état</w:t>
            </w:r>
          </w:p>
        </w:tc>
      </w:tr>
    </w:tbl>
    <w:p w14:paraId="07C2B937" w14:textId="1A496CEC" w:rsidR="003A2CC3" w:rsidRDefault="003A2CC3">
      <w:pPr>
        <w:pStyle w:val="Lgende"/>
      </w:pPr>
      <w:bookmarkStart w:id="151" w:name="_Toc146607385"/>
      <w:r>
        <w:t xml:space="preserve">Tableau </w:t>
      </w:r>
      <w:fldSimple w:instr=" SEQ Tableau \* ARABIC ">
        <w:r w:rsidR="009F5883">
          <w:rPr>
            <w:noProof/>
          </w:rPr>
          <w:t>22</w:t>
        </w:r>
      </w:fldSimple>
      <w:r>
        <w:t xml:space="preserve"> : Spécificités de la librairie ESP</w:t>
      </w:r>
      <w:bookmarkEnd w:id="151"/>
    </w:p>
    <w:p w14:paraId="578FE292" w14:textId="6AE841DE" w:rsidR="00380D2A" w:rsidRDefault="00133D32" w:rsidP="00E51E5C">
      <w:r>
        <w:rPr>
          <w:noProof/>
          <w:lang w:eastAsia="fr-CH"/>
        </w:rPr>
        <mc:AlternateContent>
          <mc:Choice Requires="wps">
            <w:drawing>
              <wp:anchor distT="0" distB="0" distL="114300" distR="114300" simplePos="0" relativeHeight="251724800" behindDoc="1" locked="0" layoutInCell="1" allowOverlap="1" wp14:anchorId="6B33C513" wp14:editId="1E1E1413">
                <wp:simplePos x="0" y="0"/>
                <wp:positionH relativeFrom="column">
                  <wp:posOffset>3589020</wp:posOffset>
                </wp:positionH>
                <wp:positionV relativeFrom="paragraph">
                  <wp:posOffset>1623695</wp:posOffset>
                </wp:positionV>
                <wp:extent cx="2159635" cy="635"/>
                <wp:effectExtent l="0" t="0" r="0" b="0"/>
                <wp:wrapTight wrapText="bothSides">
                  <wp:wrapPolygon edited="0">
                    <wp:start x="0" y="0"/>
                    <wp:lineTo x="0" y="21600"/>
                    <wp:lineTo x="21600" y="21600"/>
                    <wp:lineTo x="21600" y="0"/>
                  </wp:wrapPolygon>
                </wp:wrapTight>
                <wp:docPr id="615476581" name="Zone de texte 61547658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399B601" w14:textId="51241889" w:rsidR="00AC30D9" w:rsidRPr="00B71781" w:rsidRDefault="00AC30D9" w:rsidP="00133D32">
                            <w:pPr>
                              <w:pStyle w:val="Lgende"/>
                              <w:rPr>
                                <w:noProof/>
                              </w:rPr>
                            </w:pPr>
                            <w:bookmarkStart w:id="152" w:name="_Toc146607338"/>
                            <w:r>
                              <w:t xml:space="preserve">Figure </w:t>
                            </w:r>
                            <w:fldSimple w:instr=" SEQ Figure \* ARABIC ">
                              <w:r w:rsidR="009F5883">
                                <w:rPr>
                                  <w:noProof/>
                                </w:rPr>
                                <w:t>36</w:t>
                              </w:r>
                            </w:fldSimple>
                            <w:r>
                              <w:t xml:space="preserve"> : </w:t>
                            </w:r>
                            <w:r w:rsidRPr="002F5419">
                              <w:t xml:space="preserve">Configuration </w:t>
                            </w:r>
                            <w:proofErr w:type="spellStart"/>
                            <w:r w:rsidRPr="002F5419">
                              <w:t>harmony</w:t>
                            </w:r>
                            <w:proofErr w:type="spellEnd"/>
                            <w:r w:rsidRPr="002F5419">
                              <w:t xml:space="preserve"> UART1</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3C513" id="Zone de texte 615476581" o:spid="_x0000_s1044" type="#_x0000_t202" style="position:absolute;left:0;text-align:left;margin-left:282.6pt;margin-top:127.85pt;width:170.0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8F3PAIAAHoEAAAOAAAAZHJzL2Uyb0RvYy54bWysVMGO0zAQvSPxD5bvNG2hpRs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" stroked="f">
                <v:textbox style="mso-fit-shape-to-text:t" inset="0,0,0,0">
                  <w:txbxContent>
                    <w:p w14:paraId="7399B601" w14:textId="51241889" w:rsidR="00AC30D9" w:rsidRPr="00B71781" w:rsidRDefault="00AC30D9" w:rsidP="00133D32">
                      <w:pPr>
                        <w:pStyle w:val="Lgende"/>
                        <w:rPr>
                          <w:noProof/>
                        </w:rPr>
                      </w:pPr>
                      <w:bookmarkStart w:id="153" w:name="_Toc146607338"/>
                      <w:r>
                        <w:t xml:space="preserve">Figure </w:t>
                      </w:r>
                      <w:fldSimple w:instr=" SEQ Figure \* ARABIC ">
                        <w:r w:rsidR="009F5883">
                          <w:rPr>
                            <w:noProof/>
                          </w:rPr>
                          <w:t>36</w:t>
                        </w:r>
                      </w:fldSimple>
                      <w:r>
                        <w:t xml:space="preserve"> : </w:t>
                      </w:r>
                      <w:r w:rsidRPr="002F5419">
                        <w:t xml:space="preserve">Configuration </w:t>
                      </w:r>
                      <w:proofErr w:type="spellStart"/>
                      <w:r w:rsidRPr="002F5419">
                        <w:t>harmony</w:t>
                      </w:r>
                      <w:proofErr w:type="spellEnd"/>
                      <w:r w:rsidRPr="002F5419">
                        <w:t xml:space="preserve"> UART1</w:t>
                      </w:r>
                      <w:bookmarkEnd w:id="153"/>
                    </w:p>
                  </w:txbxContent>
                </v:textbox>
                <w10:wrap type="tight"/>
              </v:shape>
            </w:pict>
          </mc:Fallback>
        </mc:AlternateContent>
      </w:r>
      <w:r w:rsidR="000770A6" w:rsidRPr="000770A6">
        <w:rPr>
          <w:noProof/>
          <w:lang w:eastAsia="fr-CH"/>
        </w:rPr>
        <w:drawing>
          <wp:anchor distT="0" distB="0" distL="114300" distR="114300" simplePos="0" relativeHeight="251712512" behindDoc="1" locked="0" layoutInCell="1" allowOverlap="1" wp14:anchorId="1E20FDF4" wp14:editId="7DB880E5">
            <wp:simplePos x="0" y="0"/>
            <wp:positionH relativeFrom="margin">
              <wp:align>right</wp:align>
            </wp:positionH>
            <wp:positionV relativeFrom="paragraph">
              <wp:posOffset>29713</wp:posOffset>
            </wp:positionV>
            <wp:extent cx="2160000" cy="1537776"/>
            <wp:effectExtent l="19050" t="19050" r="12065" b="24765"/>
            <wp:wrapTight wrapText="bothSides">
              <wp:wrapPolygon edited="0">
                <wp:start x="-191" y="-268"/>
                <wp:lineTo x="-191" y="21680"/>
                <wp:lineTo x="21530" y="21680"/>
                <wp:lineTo x="21530" y="-268"/>
                <wp:lineTo x="-191" y="-268"/>
              </wp:wrapPolygon>
            </wp:wrapTight>
            <wp:docPr id="28" name="Image 28"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911" t="22700" r="3386" b="39506"/>
                    <a:stretch/>
                  </pic:blipFill>
                  <pic:spPr bwMode="auto">
                    <a:xfrm>
                      <a:off x="0" y="0"/>
                      <a:ext cx="2160000" cy="1537776"/>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3A2CC3">
        <w:t xml:space="preserve">L’UART utilisé par la librairie a été configuré </w:t>
      </w:r>
      <w:r w:rsidR="005A2823">
        <w:t xml:space="preserve">sous </w:t>
      </w:r>
      <w:proofErr w:type="spellStart"/>
      <w:r w:rsidR="005A2823">
        <w:t>Harmony</w:t>
      </w:r>
      <w:proofErr w:type="spellEnd"/>
      <w:r w:rsidR="005A2823">
        <w:t xml:space="preserve"> </w:t>
      </w:r>
      <w:r w:rsidR="003A2CC3">
        <w:t xml:space="preserve">selon </w:t>
      </w:r>
      <w:r w:rsidR="005A2823">
        <w:t>les spécifications fournies</w:t>
      </w:r>
      <w:r w:rsidR="003A2CC3">
        <w:t xml:space="preserve"> par la </w:t>
      </w:r>
      <w:proofErr w:type="spellStart"/>
      <w:r w:rsidR="003A2CC3">
        <w:t>datasheet</w:t>
      </w:r>
      <w:proofErr w:type="spellEnd"/>
      <w:r w:rsidR="003A2CC3">
        <w:t xml:space="preserve"> de l’ESP32.</w:t>
      </w:r>
    </w:p>
    <w:p w14:paraId="0DB3B6E8" w14:textId="5404CAEA" w:rsidR="005A2823" w:rsidRDefault="005A2823" w:rsidP="00E51E5C">
      <w:r>
        <w:t>C</w:t>
      </w:r>
      <w:r w:rsidR="003A2CC3">
        <w:t xml:space="preserve">es valeurs peuvent êtres configurés sur l’ESP32, mais les valeurs par défaut </w:t>
      </w:r>
      <w:r>
        <w:t>ont été choisi pour plus de facilité.</w:t>
      </w:r>
      <w:r w:rsidR="00AA27E2">
        <w:t xml:space="preserve"> </w:t>
      </w:r>
      <w:r>
        <w:t>Il s’agit d’</w:t>
      </w:r>
      <w:r w:rsidR="003A2CC3">
        <w:t xml:space="preserve">un </w:t>
      </w:r>
      <w:proofErr w:type="spellStart"/>
      <w:r w:rsidR="003A2CC3">
        <w:t>baudrate</w:t>
      </w:r>
      <w:proofErr w:type="spellEnd"/>
      <w:r w:rsidR="003A2CC3">
        <w:t xml:space="preserve"> de 115200, avec 8 bits de données, sans bit de parité et un seul bit de stop.</w:t>
      </w:r>
      <w:r w:rsidR="00AA27E2">
        <w:t xml:space="preserve"> </w:t>
      </w:r>
      <w:r>
        <w:t>Aucun contrôle de flux, qu’il soit software ou hardware n’est utilisé. (</w:t>
      </w:r>
      <w:proofErr w:type="spellStart"/>
      <w:r>
        <w:t>Handshake</w:t>
      </w:r>
      <w:proofErr w:type="spellEnd"/>
      <w:r>
        <w:t xml:space="preserve"> mode et USART Lines </w:t>
      </w:r>
      <w:proofErr w:type="spellStart"/>
      <w:r>
        <w:t>enable</w:t>
      </w:r>
      <w:proofErr w:type="spellEnd"/>
      <w:r>
        <w:t>)</w:t>
      </w:r>
    </w:p>
    <w:p w14:paraId="71879AFC" w14:textId="1FD90EB6" w:rsidR="005A2823" w:rsidRDefault="005A2823">
      <w:pPr>
        <w:spacing w:before="0" w:after="160"/>
        <w:jc w:val="left"/>
      </w:pPr>
      <w:r w:rsidRPr="005A2823">
        <w:t xml:space="preserve">La priorité de l'interruption a été réglée au niveau maximal car les communications UART </w:t>
      </w:r>
      <w:r w:rsidR="009A441E">
        <w:t>ont été jugé comme</w:t>
      </w:r>
      <w:r w:rsidRPr="005A2823">
        <w:t xml:space="preserve"> la partie la plus </w:t>
      </w:r>
      <w:r>
        <w:t>importante</w:t>
      </w:r>
      <w:r w:rsidRPr="005A2823">
        <w:t xml:space="preserve"> du circuit.</w:t>
      </w:r>
    </w:p>
    <w:p w14:paraId="1C9EF655" w14:textId="646AD559" w:rsidR="00B25B7F" w:rsidRDefault="00B25B7F">
      <w:pPr>
        <w:spacing w:before="0" w:after="160"/>
        <w:jc w:val="left"/>
      </w:pPr>
      <w:r>
        <w:br w:type="page"/>
      </w:r>
    </w:p>
    <w:p w14:paraId="6AAF958B" w14:textId="03C24433" w:rsidR="0073113A" w:rsidRDefault="0073113A" w:rsidP="00D2735B">
      <w:pPr>
        <w:pStyle w:val="Titre2"/>
      </w:pPr>
      <w:bookmarkStart w:id="154" w:name="_Toc146607270"/>
      <w:r>
        <w:lastRenderedPageBreak/>
        <w:t>Librairie : CHU</w:t>
      </w:r>
      <w:bookmarkEnd w:id="154"/>
    </w:p>
    <w:p w14:paraId="4EBF184A" w14:textId="4D5F8E9B" w:rsidR="005A2823" w:rsidRDefault="005A2823" w:rsidP="005A2823">
      <w:r>
        <w:t>La librairie CHU (</w:t>
      </w:r>
      <w:proofErr w:type="spellStart"/>
      <w:r>
        <w:t>Chilli</w:t>
      </w:r>
      <w:proofErr w:type="spellEnd"/>
      <w:r>
        <w:t xml:space="preserve"> UART B1) a été établis sur le même modèle que la librairie ESP.</w:t>
      </w:r>
      <w:r w:rsidR="007B423F">
        <w:t xml:space="preserve"> Elle gère la communication par UART pendant que l’application principale lui fournit les ordres de commande.</w:t>
      </w:r>
    </w:p>
    <w:p w14:paraId="65EEB2FD" w14:textId="19FC7599" w:rsidR="007B423F" w:rsidRPr="005A2823" w:rsidRDefault="007B423F" w:rsidP="005A2823">
      <w:r>
        <w:t xml:space="preserve">La gestion des trames nécessaires à l’envoi des commandes est gérée par la librairie fourni par le fabricant (RFIDB1Client…). </w:t>
      </w:r>
    </w:p>
    <w:p w14:paraId="4ECA6719" w14:textId="77777777" w:rsidR="00D2735B" w:rsidRDefault="00E61812" w:rsidP="00D2735B">
      <w:pPr>
        <w:pStyle w:val="Image-centree"/>
      </w:pPr>
      <w:r>
        <w:rPr>
          <w:lang w:val="fr-CH" w:eastAsia="fr-CH"/>
        </w:rPr>
        <w:drawing>
          <wp:inline distT="0" distB="0" distL="0" distR="0" wp14:anchorId="0B1782CF" wp14:editId="43228275">
            <wp:extent cx="5040000" cy="2506188"/>
            <wp:effectExtent l="19050" t="19050" r="27305" b="27940"/>
            <wp:docPr id="27" name="Image 27" descr="C:\Users\migsantos\AppData\Local\Microsoft\Windows\INetCache\Content.MSO\5A79C6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santos\AppData\Local\Microsoft\Windows\INetCache\Content.MSO\5A79C6FC.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2506188"/>
                    </a:xfrm>
                    <a:prstGeom prst="rect">
                      <a:avLst/>
                    </a:prstGeom>
                    <a:noFill/>
                    <a:ln w="12700">
                      <a:solidFill>
                        <a:schemeClr val="tx1"/>
                      </a:solidFill>
                    </a:ln>
                  </pic:spPr>
                </pic:pic>
              </a:graphicData>
            </a:graphic>
          </wp:inline>
        </w:drawing>
      </w:r>
    </w:p>
    <w:p w14:paraId="5310F497" w14:textId="5D574157" w:rsidR="0073113A" w:rsidRDefault="00D2735B" w:rsidP="00D2735B">
      <w:pPr>
        <w:pStyle w:val="Lgende"/>
      </w:pPr>
      <w:bookmarkStart w:id="155" w:name="_Toc146607339"/>
      <w:r>
        <w:t xml:space="preserve">Figure </w:t>
      </w:r>
      <w:fldSimple w:instr=" SEQ Figure \* ARABIC ">
        <w:r w:rsidR="009F5883">
          <w:rPr>
            <w:noProof/>
          </w:rPr>
          <w:t>37</w:t>
        </w:r>
      </w:fldSimple>
      <w:r>
        <w:t xml:space="preserve"> : Machine d'état - CHU</w:t>
      </w:r>
      <w:bookmarkEnd w:id="155"/>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E61812" w14:paraId="3B6CDEEB" w14:textId="77777777" w:rsidTr="0070382F">
        <w:trPr>
          <w:trHeight w:val="397"/>
          <w:jc w:val="center"/>
        </w:trPr>
        <w:tc>
          <w:tcPr>
            <w:tcW w:w="7937" w:type="dxa"/>
            <w:gridSpan w:val="2"/>
            <w:shd w:val="clear" w:color="auto" w:fill="BDD6EE" w:themeFill="accent1" w:themeFillTint="66"/>
            <w:vAlign w:val="center"/>
          </w:tcPr>
          <w:p w14:paraId="54361FC0" w14:textId="127B3ACD" w:rsidR="00E61812" w:rsidRDefault="005A2823" w:rsidP="005A2823">
            <w:pPr>
              <w:pStyle w:val="texte-Tableaux"/>
            </w:pPr>
            <w:proofErr w:type="spellStart"/>
            <w:r>
              <w:t>chu</w:t>
            </w:r>
            <w:r w:rsidR="00E61812">
              <w:t>.c</w:t>
            </w:r>
            <w:proofErr w:type="spellEnd"/>
            <w:r w:rsidR="00E61812">
              <w:t xml:space="preserve"> / </w:t>
            </w:r>
            <w:proofErr w:type="spellStart"/>
            <w:r>
              <w:t>chu</w:t>
            </w:r>
            <w:r w:rsidR="00E61812">
              <w:t>.h</w:t>
            </w:r>
            <w:proofErr w:type="spellEnd"/>
          </w:p>
        </w:tc>
      </w:tr>
      <w:tr w:rsidR="00E61812" w14:paraId="452D469D" w14:textId="77777777" w:rsidTr="0070382F">
        <w:trPr>
          <w:trHeight w:val="340"/>
          <w:jc w:val="center"/>
        </w:trPr>
        <w:tc>
          <w:tcPr>
            <w:tcW w:w="2268" w:type="dxa"/>
            <w:shd w:val="clear" w:color="auto" w:fill="D9D9D9" w:themeFill="background1" w:themeFillShade="D9"/>
            <w:vAlign w:val="center"/>
          </w:tcPr>
          <w:p w14:paraId="5AB0B2DD" w14:textId="77777777" w:rsidR="00E61812" w:rsidRDefault="00E61812" w:rsidP="000770A6">
            <w:pPr>
              <w:pStyle w:val="texte-Tableaux"/>
            </w:pPr>
            <w:r>
              <w:t>Définitions</w:t>
            </w:r>
          </w:p>
        </w:tc>
        <w:tc>
          <w:tcPr>
            <w:tcW w:w="5669" w:type="dxa"/>
            <w:shd w:val="clear" w:color="auto" w:fill="D9D9D9" w:themeFill="background1" w:themeFillShade="D9"/>
            <w:vAlign w:val="center"/>
          </w:tcPr>
          <w:p w14:paraId="47CAABCA" w14:textId="77777777" w:rsidR="00E61812" w:rsidRDefault="00E61812" w:rsidP="000770A6">
            <w:pPr>
              <w:pStyle w:val="texte-Tableaux"/>
            </w:pPr>
            <w:r>
              <w:t>Description</w:t>
            </w:r>
          </w:p>
        </w:tc>
      </w:tr>
      <w:tr w:rsidR="00E61812" w14:paraId="6F0A117F" w14:textId="77777777" w:rsidTr="0070382F">
        <w:trPr>
          <w:trHeight w:val="283"/>
          <w:jc w:val="center"/>
        </w:trPr>
        <w:tc>
          <w:tcPr>
            <w:tcW w:w="2268" w:type="dxa"/>
            <w:shd w:val="clear" w:color="auto" w:fill="auto"/>
            <w:vAlign w:val="center"/>
          </w:tcPr>
          <w:p w14:paraId="74FAD3E4" w14:textId="0C9440B3" w:rsidR="00E61812" w:rsidRDefault="00E61812" w:rsidP="000770A6">
            <w:pPr>
              <w:pStyle w:val="texte-Tableaux"/>
            </w:pPr>
            <w:r>
              <w:t>CHU_USART_ID</w:t>
            </w:r>
          </w:p>
        </w:tc>
        <w:tc>
          <w:tcPr>
            <w:tcW w:w="5669" w:type="dxa"/>
            <w:shd w:val="clear" w:color="auto" w:fill="auto"/>
            <w:vAlign w:val="center"/>
          </w:tcPr>
          <w:p w14:paraId="559FD062" w14:textId="0E056397" w:rsidR="00E61812" w:rsidRDefault="00E61812" w:rsidP="0073113A">
            <w:pPr>
              <w:pStyle w:val="texte-Tableaux"/>
            </w:pPr>
            <w:r>
              <w:t>ID de l’USART utilisé par l</w:t>
            </w:r>
            <w:r w:rsidR="0073113A">
              <w:t>e module RFID</w:t>
            </w:r>
          </w:p>
        </w:tc>
      </w:tr>
      <w:tr w:rsidR="00E61812" w14:paraId="4BC9CD63" w14:textId="77777777" w:rsidTr="0070382F">
        <w:trPr>
          <w:trHeight w:val="283"/>
          <w:jc w:val="center"/>
        </w:trPr>
        <w:tc>
          <w:tcPr>
            <w:tcW w:w="2268" w:type="dxa"/>
            <w:shd w:val="clear" w:color="auto" w:fill="auto"/>
            <w:vAlign w:val="center"/>
          </w:tcPr>
          <w:p w14:paraId="704E236E" w14:textId="767C1576" w:rsidR="00E61812" w:rsidRDefault="00E61812" w:rsidP="000770A6">
            <w:pPr>
              <w:pStyle w:val="texte-Tableaux"/>
            </w:pPr>
            <w:r>
              <w:t>CHU_INT_SOURCE_*</w:t>
            </w:r>
          </w:p>
        </w:tc>
        <w:tc>
          <w:tcPr>
            <w:tcW w:w="5669" w:type="dxa"/>
            <w:shd w:val="clear" w:color="auto" w:fill="auto"/>
            <w:vAlign w:val="center"/>
          </w:tcPr>
          <w:p w14:paraId="00B21B31" w14:textId="3914BC9B" w:rsidR="00E61812" w:rsidRDefault="00E61812" w:rsidP="0073113A">
            <w:pPr>
              <w:pStyle w:val="texte-Tableaux"/>
            </w:pPr>
            <w:r>
              <w:t xml:space="preserve">Sources d’interruptions de l’USART utilisé par </w:t>
            </w:r>
            <w:r w:rsidR="0073113A">
              <w:t>le module RFID</w:t>
            </w:r>
          </w:p>
        </w:tc>
      </w:tr>
      <w:tr w:rsidR="00E61812" w14:paraId="34F0CC4B" w14:textId="77777777" w:rsidTr="0070382F">
        <w:trPr>
          <w:trHeight w:val="340"/>
          <w:jc w:val="center"/>
        </w:trPr>
        <w:tc>
          <w:tcPr>
            <w:tcW w:w="2268" w:type="dxa"/>
            <w:shd w:val="clear" w:color="auto" w:fill="D9D9D9" w:themeFill="background1" w:themeFillShade="D9"/>
            <w:vAlign w:val="center"/>
          </w:tcPr>
          <w:p w14:paraId="7AB027D9" w14:textId="74C54FC8" w:rsidR="00E61812" w:rsidRDefault="00E61812" w:rsidP="000770A6">
            <w:pPr>
              <w:pStyle w:val="texte-Tableaux"/>
            </w:pPr>
            <w:r>
              <w:t>Variables</w:t>
            </w:r>
          </w:p>
        </w:tc>
        <w:tc>
          <w:tcPr>
            <w:tcW w:w="5669" w:type="dxa"/>
            <w:shd w:val="clear" w:color="auto" w:fill="D9D9D9" w:themeFill="background1" w:themeFillShade="D9"/>
            <w:vAlign w:val="center"/>
          </w:tcPr>
          <w:p w14:paraId="52F5A611" w14:textId="77777777" w:rsidR="00E61812" w:rsidRDefault="00E61812" w:rsidP="000770A6">
            <w:pPr>
              <w:pStyle w:val="texte-Tableaux"/>
            </w:pPr>
            <w:r>
              <w:t>Description</w:t>
            </w:r>
          </w:p>
        </w:tc>
      </w:tr>
      <w:tr w:rsidR="00E61812" w14:paraId="27656160" w14:textId="77777777" w:rsidTr="0070382F">
        <w:trPr>
          <w:trHeight w:val="283"/>
          <w:jc w:val="center"/>
        </w:trPr>
        <w:tc>
          <w:tcPr>
            <w:tcW w:w="2268" w:type="dxa"/>
            <w:shd w:val="clear" w:color="auto" w:fill="auto"/>
            <w:vAlign w:val="center"/>
          </w:tcPr>
          <w:p w14:paraId="14DA253A" w14:textId="07EADEEB" w:rsidR="00E61812" w:rsidRDefault="00E61812" w:rsidP="000770A6">
            <w:pPr>
              <w:pStyle w:val="texte-Tableaux"/>
            </w:pPr>
            <w:proofErr w:type="spellStart"/>
            <w:r w:rsidRPr="00E61812">
              <w:t>chuRfid_config</w:t>
            </w:r>
            <w:proofErr w:type="spellEnd"/>
          </w:p>
        </w:tc>
        <w:tc>
          <w:tcPr>
            <w:tcW w:w="5669" w:type="dxa"/>
            <w:shd w:val="clear" w:color="auto" w:fill="auto"/>
            <w:vAlign w:val="center"/>
          </w:tcPr>
          <w:p w14:paraId="0FD2DC98" w14:textId="43A97839" w:rsidR="00E61812" w:rsidRDefault="00E61812" w:rsidP="00E61812">
            <w:pPr>
              <w:pStyle w:val="texte-Tableaux"/>
            </w:pPr>
            <w:r>
              <w:t>Variable du type de s</w:t>
            </w:r>
            <w:r w:rsidRPr="00E61812">
              <w:t>tructure décrivant les paramètres de configuration, notamment les buffers d'entrée et de sortie</w:t>
            </w:r>
          </w:p>
        </w:tc>
      </w:tr>
      <w:tr w:rsidR="00E61812" w14:paraId="1C2141C8" w14:textId="77777777" w:rsidTr="0070382F">
        <w:trPr>
          <w:trHeight w:val="283"/>
          <w:jc w:val="center"/>
        </w:trPr>
        <w:tc>
          <w:tcPr>
            <w:tcW w:w="2268" w:type="dxa"/>
            <w:shd w:val="clear" w:color="auto" w:fill="auto"/>
            <w:vAlign w:val="center"/>
          </w:tcPr>
          <w:p w14:paraId="21344F60" w14:textId="64242593" w:rsidR="00E61812" w:rsidRDefault="00E61812" w:rsidP="000770A6">
            <w:pPr>
              <w:pStyle w:val="texte-Tableaux"/>
            </w:pPr>
            <w:proofErr w:type="spellStart"/>
            <w:r w:rsidRPr="00E61812">
              <w:t>chuRfid_interface</w:t>
            </w:r>
            <w:proofErr w:type="spellEnd"/>
          </w:p>
        </w:tc>
        <w:tc>
          <w:tcPr>
            <w:tcW w:w="5669" w:type="dxa"/>
            <w:shd w:val="clear" w:color="auto" w:fill="auto"/>
            <w:vAlign w:val="center"/>
          </w:tcPr>
          <w:p w14:paraId="77F2B79D" w14:textId="3D755C53" w:rsidR="0073113A" w:rsidRDefault="00E61812" w:rsidP="0073113A">
            <w:pPr>
              <w:pStyle w:val="texte-Tableaux"/>
            </w:pPr>
            <w:r w:rsidRPr="00E61812">
              <w:t>Contient</w:t>
            </w:r>
            <w:r w:rsidR="0073113A">
              <w:t xml:space="preserve"> des pointeurs de fonctions pour</w:t>
            </w:r>
          </w:p>
          <w:p w14:paraId="6ED5D38A" w14:textId="2CC2C83A" w:rsidR="00E61812" w:rsidRDefault="00E61812" w:rsidP="0073113A">
            <w:pPr>
              <w:pStyle w:val="texte-Tableaux"/>
            </w:pPr>
            <w:r w:rsidRPr="00E61812">
              <w:t>l'</w:t>
            </w:r>
            <w:r w:rsidR="0073113A" w:rsidRPr="00E61812">
              <w:t>interfaçage</w:t>
            </w:r>
            <w:r w:rsidRPr="00E61812">
              <w:t xml:space="preserve"> avec le module RFID</w:t>
            </w:r>
          </w:p>
        </w:tc>
      </w:tr>
      <w:tr w:rsidR="00E61812" w14:paraId="254CAD1E" w14:textId="77777777" w:rsidTr="0070382F">
        <w:trPr>
          <w:trHeight w:val="283"/>
          <w:jc w:val="center"/>
        </w:trPr>
        <w:tc>
          <w:tcPr>
            <w:tcW w:w="2268" w:type="dxa"/>
            <w:shd w:val="clear" w:color="auto" w:fill="auto"/>
            <w:vAlign w:val="center"/>
          </w:tcPr>
          <w:p w14:paraId="5D5AED45" w14:textId="2DD62F39" w:rsidR="00E61812" w:rsidRDefault="00E61812" w:rsidP="000770A6">
            <w:pPr>
              <w:pStyle w:val="texte-Tableaux"/>
            </w:pPr>
            <w:proofErr w:type="spellStart"/>
            <w:r w:rsidRPr="00E61812">
              <w:t>chuRfid_object</w:t>
            </w:r>
            <w:proofErr w:type="spellEnd"/>
          </w:p>
        </w:tc>
        <w:tc>
          <w:tcPr>
            <w:tcW w:w="5669" w:type="dxa"/>
            <w:shd w:val="clear" w:color="auto" w:fill="auto"/>
            <w:vAlign w:val="center"/>
          </w:tcPr>
          <w:p w14:paraId="044D51ED" w14:textId="4E7A6049" w:rsidR="00E61812" w:rsidRDefault="0073113A" w:rsidP="000770A6">
            <w:pPr>
              <w:pStyle w:val="texte-Tableaux"/>
            </w:pPr>
            <w:r>
              <w:t>Contient les informations liés au module RFID, notamment les fonctions de callback utiliser par la librairie RFIDB1</w:t>
            </w:r>
          </w:p>
        </w:tc>
      </w:tr>
      <w:tr w:rsidR="00E61812" w14:paraId="65EF0ED4" w14:textId="77777777" w:rsidTr="0070382F">
        <w:trPr>
          <w:trHeight w:val="340"/>
          <w:jc w:val="center"/>
        </w:trPr>
        <w:tc>
          <w:tcPr>
            <w:tcW w:w="2268" w:type="dxa"/>
            <w:shd w:val="clear" w:color="auto" w:fill="D9D9D9" w:themeFill="background1" w:themeFillShade="D9"/>
            <w:vAlign w:val="center"/>
          </w:tcPr>
          <w:p w14:paraId="77557584" w14:textId="0578F100" w:rsidR="00E61812" w:rsidRDefault="00E61812" w:rsidP="000770A6">
            <w:pPr>
              <w:pStyle w:val="texte-Tableaux"/>
            </w:pPr>
            <w:r>
              <w:t>Fonction</w:t>
            </w:r>
            <w:r w:rsidR="00D2735B">
              <w:t>s</w:t>
            </w:r>
          </w:p>
        </w:tc>
        <w:tc>
          <w:tcPr>
            <w:tcW w:w="5669" w:type="dxa"/>
            <w:shd w:val="clear" w:color="auto" w:fill="D9D9D9" w:themeFill="background1" w:themeFillShade="D9"/>
            <w:vAlign w:val="center"/>
          </w:tcPr>
          <w:p w14:paraId="248A3A66" w14:textId="77777777" w:rsidR="00E61812" w:rsidRDefault="00E61812" w:rsidP="000770A6">
            <w:pPr>
              <w:pStyle w:val="texte-Tableaux"/>
            </w:pPr>
            <w:r>
              <w:t>Description</w:t>
            </w:r>
          </w:p>
        </w:tc>
      </w:tr>
      <w:tr w:rsidR="00E61812" w14:paraId="7E7C0510" w14:textId="77777777" w:rsidTr="0070382F">
        <w:trPr>
          <w:trHeight w:val="283"/>
          <w:jc w:val="center"/>
        </w:trPr>
        <w:tc>
          <w:tcPr>
            <w:tcW w:w="2268" w:type="dxa"/>
            <w:vAlign w:val="center"/>
          </w:tcPr>
          <w:p w14:paraId="1F18C890" w14:textId="1A6BEB29" w:rsidR="00E61812" w:rsidRDefault="00E61812" w:rsidP="000770A6">
            <w:pPr>
              <w:pStyle w:val="texte-Tableaux"/>
            </w:pPr>
            <w:proofErr w:type="spellStart"/>
            <w:r>
              <w:t>CHU_RFID_</w:t>
            </w:r>
            <w:r w:rsidRPr="00E61812">
              <w:t>Polling</w:t>
            </w:r>
            <w:proofErr w:type="spellEnd"/>
          </w:p>
        </w:tc>
        <w:tc>
          <w:tcPr>
            <w:tcW w:w="5669" w:type="dxa"/>
            <w:vAlign w:val="center"/>
          </w:tcPr>
          <w:p w14:paraId="14D30538" w14:textId="62143660" w:rsidR="00E61812" w:rsidRDefault="00D2735B" w:rsidP="005A2823">
            <w:pPr>
              <w:pStyle w:val="texte-Tableaux"/>
              <w:keepNext/>
            </w:pPr>
            <w:r>
              <w:t>Activation du mode « polling » sur le module RFID.</w:t>
            </w:r>
          </w:p>
        </w:tc>
      </w:tr>
    </w:tbl>
    <w:p w14:paraId="673105E4" w14:textId="591B20B9" w:rsidR="005A2823" w:rsidRDefault="005A2823">
      <w:pPr>
        <w:pStyle w:val="Lgende"/>
      </w:pPr>
      <w:bookmarkStart w:id="156" w:name="_Toc146607386"/>
      <w:r>
        <w:t xml:space="preserve">Tableau </w:t>
      </w:r>
      <w:fldSimple w:instr=" SEQ Tableau \* ARABIC ">
        <w:r w:rsidR="009F5883">
          <w:rPr>
            <w:noProof/>
          </w:rPr>
          <w:t>23</w:t>
        </w:r>
      </w:fldSimple>
      <w:r>
        <w:t xml:space="preserve"> : Spécificités de la librairie CHU</w:t>
      </w:r>
      <w:bookmarkEnd w:id="156"/>
    </w:p>
    <w:p w14:paraId="56248171" w14:textId="28609525" w:rsidR="00AA27E2" w:rsidRDefault="00133D32" w:rsidP="00AA27E2">
      <w:r>
        <w:rPr>
          <w:noProof/>
          <w:lang w:eastAsia="fr-CH"/>
        </w:rPr>
        <mc:AlternateContent>
          <mc:Choice Requires="wps">
            <w:drawing>
              <wp:anchor distT="0" distB="0" distL="114300" distR="114300" simplePos="0" relativeHeight="251722752" behindDoc="1" locked="0" layoutInCell="1" allowOverlap="1" wp14:anchorId="1C468310" wp14:editId="25EABA9D">
                <wp:simplePos x="0" y="0"/>
                <wp:positionH relativeFrom="column">
                  <wp:posOffset>3589020</wp:posOffset>
                </wp:positionH>
                <wp:positionV relativeFrom="paragraph">
                  <wp:posOffset>1638300</wp:posOffset>
                </wp:positionV>
                <wp:extent cx="2159635" cy="635"/>
                <wp:effectExtent l="0" t="0" r="0" b="0"/>
                <wp:wrapTight wrapText="bothSides">
                  <wp:wrapPolygon edited="0">
                    <wp:start x="0" y="0"/>
                    <wp:lineTo x="0" y="21600"/>
                    <wp:lineTo x="21600" y="21600"/>
                    <wp:lineTo x="21600" y="0"/>
                  </wp:wrapPolygon>
                </wp:wrapTight>
                <wp:docPr id="615476580" name="Zone de texte 615476580"/>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58E6C6AC" w14:textId="2758A673" w:rsidR="00AC30D9" w:rsidRPr="00973FD4" w:rsidRDefault="00AC30D9" w:rsidP="00133D32">
                            <w:pPr>
                              <w:pStyle w:val="Lgende"/>
                              <w:rPr>
                                <w:noProof/>
                              </w:rPr>
                            </w:pPr>
                            <w:bookmarkStart w:id="157" w:name="_Toc146607340"/>
                            <w:r>
                              <w:t xml:space="preserve">Figure </w:t>
                            </w:r>
                            <w:fldSimple w:instr=" SEQ Figure \* ARABIC ">
                              <w:r w:rsidR="009F5883">
                                <w:rPr>
                                  <w:noProof/>
                                </w:rPr>
                                <w:t>38</w:t>
                              </w:r>
                            </w:fldSimple>
                            <w:r>
                              <w:t xml:space="preserve"> : </w:t>
                            </w:r>
                            <w:r w:rsidRPr="00FC5383">
                              <w:t xml:space="preserve">Configuration </w:t>
                            </w:r>
                            <w:proofErr w:type="spellStart"/>
                            <w:r w:rsidRPr="00FC5383">
                              <w:t>Harmony</w:t>
                            </w:r>
                            <w:proofErr w:type="spellEnd"/>
                            <w:r w:rsidRPr="00FC5383">
                              <w:t xml:space="preserve"> UART2</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68310" id="Zone de texte 615476580" o:spid="_x0000_s1045" type="#_x0000_t202" style="position:absolute;left:0;text-align:left;margin-left:282.6pt;margin-top:129pt;width:170.05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" stroked="f">
                <v:textbox style="mso-fit-shape-to-text:t" inset="0,0,0,0">
                  <w:txbxContent>
                    <w:p w14:paraId="58E6C6AC" w14:textId="2758A673" w:rsidR="00AC30D9" w:rsidRPr="00973FD4" w:rsidRDefault="00AC30D9" w:rsidP="00133D32">
                      <w:pPr>
                        <w:pStyle w:val="Lgende"/>
                        <w:rPr>
                          <w:noProof/>
                        </w:rPr>
                      </w:pPr>
                      <w:bookmarkStart w:id="158" w:name="_Toc146607340"/>
                      <w:r>
                        <w:t xml:space="preserve">Figure </w:t>
                      </w:r>
                      <w:fldSimple w:instr=" SEQ Figure \* ARABIC ">
                        <w:r w:rsidR="009F5883">
                          <w:rPr>
                            <w:noProof/>
                          </w:rPr>
                          <w:t>38</w:t>
                        </w:r>
                      </w:fldSimple>
                      <w:r>
                        <w:t xml:space="preserve"> : </w:t>
                      </w:r>
                      <w:r w:rsidRPr="00FC5383">
                        <w:t xml:space="preserve">Configuration </w:t>
                      </w:r>
                      <w:proofErr w:type="spellStart"/>
                      <w:r w:rsidRPr="00FC5383">
                        <w:t>Harmony</w:t>
                      </w:r>
                      <w:proofErr w:type="spellEnd"/>
                      <w:r w:rsidRPr="00FC5383">
                        <w:t xml:space="preserve"> UART2</w:t>
                      </w:r>
                      <w:bookmarkEnd w:id="158"/>
                    </w:p>
                  </w:txbxContent>
                </v:textbox>
                <w10:wrap type="tight"/>
              </v:shape>
            </w:pict>
          </mc:Fallback>
        </mc:AlternateContent>
      </w:r>
      <w:r w:rsidR="00AA27E2" w:rsidRPr="0044422D">
        <w:rPr>
          <w:noProof/>
          <w:lang w:eastAsia="fr-CH"/>
        </w:rPr>
        <w:drawing>
          <wp:anchor distT="0" distB="0" distL="114300" distR="114300" simplePos="0" relativeHeight="251715584" behindDoc="1" locked="0" layoutInCell="1" allowOverlap="1" wp14:anchorId="7D5FF740" wp14:editId="2A4AB440">
            <wp:simplePos x="0" y="0"/>
            <wp:positionH relativeFrom="margin">
              <wp:align>right</wp:align>
            </wp:positionH>
            <wp:positionV relativeFrom="paragraph">
              <wp:posOffset>26035</wp:posOffset>
            </wp:positionV>
            <wp:extent cx="2160000" cy="1555417"/>
            <wp:effectExtent l="19050" t="19050" r="12065" b="26035"/>
            <wp:wrapTight wrapText="bothSides">
              <wp:wrapPolygon edited="0">
                <wp:start x="-191" y="-265"/>
                <wp:lineTo x="-191" y="21697"/>
                <wp:lineTo x="21530" y="21697"/>
                <wp:lineTo x="21530" y="-265"/>
                <wp:lineTo x="-191" y="-265"/>
              </wp:wrapPolygon>
            </wp:wrapTight>
            <wp:docPr id="29" name="Image 29"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6116" t="60919" r="3327" b="948"/>
                    <a:stretch/>
                  </pic:blipFill>
                  <pic:spPr bwMode="auto">
                    <a:xfrm>
                      <a:off x="0" y="0"/>
                      <a:ext cx="2160000" cy="1555417"/>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AA27E2">
        <w:t xml:space="preserve">L’UART utilisé par la librairie a été configuré sous </w:t>
      </w:r>
      <w:proofErr w:type="spellStart"/>
      <w:r w:rsidR="00AA27E2">
        <w:t>Harmony</w:t>
      </w:r>
      <w:proofErr w:type="spellEnd"/>
      <w:r w:rsidR="00AA27E2">
        <w:t xml:space="preserve"> selon les spécifications fournies par la </w:t>
      </w:r>
      <w:proofErr w:type="spellStart"/>
      <w:r w:rsidR="00AA27E2">
        <w:t>datasheet</w:t>
      </w:r>
      <w:proofErr w:type="spellEnd"/>
      <w:r w:rsidR="00AA27E2">
        <w:t xml:space="preserve"> du « RFID B1 User </w:t>
      </w:r>
      <w:proofErr w:type="spellStart"/>
      <w:r w:rsidR="00AA27E2">
        <w:t>Manual</w:t>
      </w:r>
      <w:proofErr w:type="spellEnd"/>
      <w:r w:rsidR="00AA27E2">
        <w:t xml:space="preserve"> ». </w:t>
      </w:r>
      <w:r w:rsidR="00AA27E2">
        <w:fldChar w:fldCharType="begin"/>
      </w:r>
      <w:r w:rsidR="00AA27E2">
        <w:instrText xml:space="preserve"> ADDIN ZOTERO_ITEM CSL_CITATION {"citationID":"Dc4TlI1S","properties":{"formattedCitation":"[23]","plainCitation":"[23]","noteIndex":0},"citationItems":[{"id":76,"uris":["http://zotero.org/users/10756185/items/3LZFFLC8"],"itemData":{"id":76,"type":"document","title":"RFID-B1-User-Manual.pdf","URL":"https://eccel.co.uk/wp-content/downloads/RFID-B1-User-Manual.pdf","accessed":{"date-parts":[["2023",9,25]]},"citation-key":""}}],"schema":"https://github.com/citation-style-language/schema/raw/master/csl-citation.json"} </w:instrText>
      </w:r>
      <w:r w:rsidR="00AA27E2">
        <w:fldChar w:fldCharType="separate"/>
      </w:r>
      <w:r w:rsidR="00AA27E2" w:rsidRPr="00AA27E2">
        <w:t>[23]</w:t>
      </w:r>
      <w:r w:rsidR="00AA27E2">
        <w:fldChar w:fldCharType="end"/>
      </w:r>
    </w:p>
    <w:p w14:paraId="465FCE33" w14:textId="51C0DA75" w:rsidR="00AA27E2" w:rsidRDefault="00AA27E2" w:rsidP="00AA27E2">
      <w:r>
        <w:t xml:space="preserve">Ces valeurs peuvent être modifiés à l’aide de commandes. Il s’agit d’un </w:t>
      </w:r>
      <w:proofErr w:type="spellStart"/>
      <w:r>
        <w:t>baudrate</w:t>
      </w:r>
      <w:proofErr w:type="spellEnd"/>
      <w:r>
        <w:t xml:space="preserve"> de 9600, avec 8 bits de données, sans bit de parité et un seul bit de stop. Aucun contrôle de flux, qu’il soit software ou hardware n’est utilisé. (</w:t>
      </w:r>
      <w:proofErr w:type="spellStart"/>
      <w:r>
        <w:t>Handshake</w:t>
      </w:r>
      <w:proofErr w:type="spellEnd"/>
      <w:r>
        <w:t xml:space="preserve"> mode et USART Lines </w:t>
      </w:r>
      <w:proofErr w:type="spellStart"/>
      <w:r>
        <w:t>enable</w:t>
      </w:r>
      <w:proofErr w:type="spellEnd"/>
      <w:r>
        <w:t>)</w:t>
      </w:r>
    </w:p>
    <w:p w14:paraId="647645AE" w14:textId="0D1895D3" w:rsidR="00AA27E2" w:rsidRDefault="00AA27E2" w:rsidP="00AA27E2">
      <w:pPr>
        <w:spacing w:before="0" w:after="160"/>
        <w:jc w:val="left"/>
      </w:pPr>
      <w:r w:rsidRPr="005A2823">
        <w:t xml:space="preserve">La priorité de l'interruption a été réglée au niveau maximal car les communications UART </w:t>
      </w:r>
      <w:r>
        <w:t>ont été jugé comme</w:t>
      </w:r>
      <w:r w:rsidRPr="005A2823">
        <w:t xml:space="preserve"> la partie la plus </w:t>
      </w:r>
      <w:r>
        <w:t>importante</w:t>
      </w:r>
      <w:r w:rsidRPr="005A2823">
        <w:t xml:space="preserve"> du circuit.</w:t>
      </w:r>
    </w:p>
    <w:p w14:paraId="7D444D18" w14:textId="05248E52" w:rsidR="00AA27E2" w:rsidRDefault="00AA27E2" w:rsidP="00AA27E2">
      <w:pPr>
        <w:pStyle w:val="Titre2"/>
      </w:pPr>
      <w:bookmarkStart w:id="159" w:name="_Toc146607271"/>
      <w:r>
        <w:lastRenderedPageBreak/>
        <w:t>Librairies : RFIDB1Client</w:t>
      </w:r>
      <w:bookmarkEnd w:id="159"/>
    </w:p>
    <w:p w14:paraId="400E7085" w14:textId="14EBF1BB" w:rsidR="00AA27E2" w:rsidRDefault="00AA27E2" w:rsidP="00AA27E2">
      <w:r>
        <w:t>Le fabricant fourni ses propres librairies pour interfacer avec le module RFID. Celles-ci ont pour but de gérer la construction et l’envoi des trames.</w:t>
      </w:r>
    </w:p>
    <w:p w14:paraId="3AA549B5" w14:textId="6EA26D01" w:rsidR="006F386A" w:rsidRDefault="006F386A" w:rsidP="00AA27E2">
      <w:r>
        <w:t>Pour cela, il est nécessaire de déclarer trois types de variables qui seront utilisées pour cela.</w:t>
      </w:r>
    </w:p>
    <w:tbl>
      <w:tblPr>
        <w:tblStyle w:val="Grilledutableau"/>
        <w:tblW w:w="805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1"/>
        <w:gridCol w:w="4989"/>
      </w:tblGrid>
      <w:tr w:rsidR="00AA27E2" w14:paraId="5DB1C161" w14:textId="77777777" w:rsidTr="0070382F">
        <w:trPr>
          <w:trHeight w:val="397"/>
          <w:jc w:val="center"/>
        </w:trPr>
        <w:tc>
          <w:tcPr>
            <w:tcW w:w="8050" w:type="dxa"/>
            <w:gridSpan w:val="2"/>
            <w:shd w:val="clear" w:color="auto" w:fill="BDD6EE" w:themeFill="accent1" w:themeFillTint="66"/>
            <w:vAlign w:val="center"/>
          </w:tcPr>
          <w:p w14:paraId="0768E1F9" w14:textId="2A38DCD5" w:rsidR="00AA27E2" w:rsidRDefault="00AA27E2" w:rsidP="0070382F">
            <w:pPr>
              <w:pStyle w:val="texte-Tableaux"/>
            </w:pPr>
            <w:r>
              <w:t xml:space="preserve">RFIDB1ClientInterface.c / RFIDB1ClientInterface.h </w:t>
            </w:r>
          </w:p>
        </w:tc>
      </w:tr>
      <w:tr w:rsidR="00AA27E2" w14:paraId="5627997C" w14:textId="77777777" w:rsidTr="0070382F">
        <w:trPr>
          <w:trHeight w:val="340"/>
          <w:jc w:val="center"/>
        </w:trPr>
        <w:tc>
          <w:tcPr>
            <w:tcW w:w="3061" w:type="dxa"/>
            <w:shd w:val="clear" w:color="auto" w:fill="D9D9D9" w:themeFill="background1" w:themeFillShade="D9"/>
            <w:vAlign w:val="center"/>
          </w:tcPr>
          <w:p w14:paraId="0754A1B9" w14:textId="0E0431B0" w:rsidR="00AA27E2" w:rsidRDefault="00AA27E2" w:rsidP="0070382F">
            <w:pPr>
              <w:pStyle w:val="texte-Tableaux"/>
            </w:pPr>
            <w:r>
              <w:t>Types</w:t>
            </w:r>
          </w:p>
        </w:tc>
        <w:tc>
          <w:tcPr>
            <w:tcW w:w="4989" w:type="dxa"/>
            <w:shd w:val="clear" w:color="auto" w:fill="D9D9D9" w:themeFill="background1" w:themeFillShade="D9"/>
            <w:vAlign w:val="center"/>
          </w:tcPr>
          <w:p w14:paraId="54CCF6DF" w14:textId="77777777" w:rsidR="00AA27E2" w:rsidRDefault="00AA27E2" w:rsidP="0070382F">
            <w:pPr>
              <w:pStyle w:val="texte-Tableaux"/>
            </w:pPr>
            <w:r>
              <w:t>Description</w:t>
            </w:r>
          </w:p>
        </w:tc>
      </w:tr>
      <w:tr w:rsidR="00AA27E2" w14:paraId="51989083" w14:textId="77777777" w:rsidTr="0070382F">
        <w:trPr>
          <w:trHeight w:val="283"/>
          <w:jc w:val="center"/>
        </w:trPr>
        <w:tc>
          <w:tcPr>
            <w:tcW w:w="3061" w:type="dxa"/>
            <w:shd w:val="clear" w:color="auto" w:fill="auto"/>
            <w:vAlign w:val="center"/>
          </w:tcPr>
          <w:p w14:paraId="48380708" w14:textId="2CDDBF3E" w:rsidR="00AA27E2" w:rsidRDefault="00AA27E2" w:rsidP="0070382F">
            <w:pPr>
              <w:pStyle w:val="texte-Tableaux"/>
            </w:pPr>
            <w:r w:rsidRPr="00AA27E2">
              <w:t>RFIDB1_InterfaceConfigurationT</w:t>
            </w:r>
          </w:p>
        </w:tc>
        <w:tc>
          <w:tcPr>
            <w:tcW w:w="4989" w:type="dxa"/>
            <w:shd w:val="clear" w:color="auto" w:fill="auto"/>
            <w:vAlign w:val="center"/>
          </w:tcPr>
          <w:p w14:paraId="2872A7B5" w14:textId="7578E38A" w:rsidR="00AA27E2" w:rsidRDefault="00AA27E2" w:rsidP="006F386A">
            <w:pPr>
              <w:pStyle w:val="texte-Tableaux"/>
            </w:pPr>
            <w:r>
              <w:t xml:space="preserve">Permet de configurer les buffer d’entrée et de sortie utilisées et </w:t>
            </w:r>
            <w:r w:rsidR="006F386A">
              <w:t>d’</w:t>
            </w:r>
            <w:r>
              <w:t>indiquer les fonctions utilisées pour l’envoi et la réception des trames</w:t>
            </w:r>
          </w:p>
        </w:tc>
      </w:tr>
      <w:tr w:rsidR="00AA27E2" w14:paraId="04233C3B" w14:textId="77777777" w:rsidTr="0070382F">
        <w:trPr>
          <w:trHeight w:val="283"/>
          <w:jc w:val="center"/>
        </w:trPr>
        <w:tc>
          <w:tcPr>
            <w:tcW w:w="3061" w:type="dxa"/>
            <w:shd w:val="clear" w:color="auto" w:fill="auto"/>
            <w:vAlign w:val="center"/>
          </w:tcPr>
          <w:p w14:paraId="64ECCF8C" w14:textId="60D8DE06" w:rsidR="00AA27E2" w:rsidRDefault="006F386A" w:rsidP="0070382F">
            <w:pPr>
              <w:pStyle w:val="texte-Tableaux"/>
            </w:pPr>
            <w:r w:rsidRPr="006F386A">
              <w:t>RFIDB1_InterfaceT</w:t>
            </w:r>
          </w:p>
        </w:tc>
        <w:tc>
          <w:tcPr>
            <w:tcW w:w="4989" w:type="dxa"/>
            <w:shd w:val="clear" w:color="auto" w:fill="auto"/>
            <w:vAlign w:val="center"/>
          </w:tcPr>
          <w:p w14:paraId="6BE32584" w14:textId="2A27D9E0" w:rsidR="00AA27E2" w:rsidRDefault="006F386A" w:rsidP="0070382F">
            <w:pPr>
              <w:pStyle w:val="texte-Tableaux"/>
            </w:pPr>
            <w:r>
              <w:t>Permet d’accéder aux fonctions de la librairie par le biais de pointeurs de fonctions.</w:t>
            </w:r>
          </w:p>
        </w:tc>
      </w:tr>
      <w:tr w:rsidR="006F386A" w14:paraId="5E306693" w14:textId="77777777" w:rsidTr="0070382F">
        <w:trPr>
          <w:trHeight w:val="283"/>
          <w:jc w:val="center"/>
        </w:trPr>
        <w:tc>
          <w:tcPr>
            <w:tcW w:w="3061" w:type="dxa"/>
            <w:shd w:val="clear" w:color="auto" w:fill="auto"/>
            <w:vAlign w:val="center"/>
          </w:tcPr>
          <w:p w14:paraId="352ABA42" w14:textId="4D079398" w:rsidR="006F386A" w:rsidRPr="006F386A" w:rsidRDefault="006F386A" w:rsidP="0070382F">
            <w:pPr>
              <w:pStyle w:val="texte-Tableaux"/>
            </w:pPr>
            <w:r w:rsidRPr="006F386A">
              <w:t>RFIDB1_ObjectT</w:t>
            </w:r>
          </w:p>
        </w:tc>
        <w:tc>
          <w:tcPr>
            <w:tcW w:w="4989" w:type="dxa"/>
            <w:shd w:val="clear" w:color="auto" w:fill="auto"/>
            <w:vAlign w:val="center"/>
          </w:tcPr>
          <w:p w14:paraId="43383404" w14:textId="36BE8390" w:rsidR="006F386A" w:rsidRDefault="006F386A" w:rsidP="006F386A">
            <w:pPr>
              <w:pStyle w:val="texte-Tableaux"/>
              <w:keepNext/>
            </w:pPr>
            <w:r>
              <w:t>Contient les divers protocoles utilisées par la librairie.</w:t>
            </w:r>
          </w:p>
        </w:tc>
      </w:tr>
    </w:tbl>
    <w:p w14:paraId="17AC04E7" w14:textId="59F0EC7A" w:rsidR="006F386A" w:rsidRDefault="006F386A">
      <w:pPr>
        <w:pStyle w:val="Lgende"/>
      </w:pPr>
      <w:bookmarkStart w:id="160" w:name="_Toc146607387"/>
      <w:r>
        <w:t xml:space="preserve">Tableau </w:t>
      </w:r>
      <w:fldSimple w:instr=" SEQ Tableau \* ARABIC ">
        <w:r w:rsidR="009F5883">
          <w:rPr>
            <w:noProof/>
          </w:rPr>
          <w:t>24</w:t>
        </w:r>
      </w:fldSimple>
      <w:r>
        <w:t xml:space="preserve"> : </w:t>
      </w:r>
      <w:r w:rsidR="00133D32">
        <w:t>Spécificités</w:t>
      </w:r>
      <w:r>
        <w:t xml:space="preserve"> de la librairie RFIDB1ClientInterface</w:t>
      </w:r>
      <w:bookmarkEnd w:id="160"/>
    </w:p>
    <w:p w14:paraId="61623A48" w14:textId="013A3044" w:rsidR="00AA27E2" w:rsidRDefault="0070382F" w:rsidP="00AA27E2">
      <w:r>
        <w:rPr>
          <w:noProof/>
          <w:lang w:eastAsia="fr-CH"/>
        </w:rPr>
        <mc:AlternateContent>
          <mc:Choice Requires="wps">
            <w:drawing>
              <wp:anchor distT="0" distB="0" distL="114300" distR="114300" simplePos="0" relativeHeight="251727872" behindDoc="1" locked="0" layoutInCell="1" allowOverlap="1" wp14:anchorId="305A5C92" wp14:editId="644841D5">
                <wp:simplePos x="0" y="0"/>
                <wp:positionH relativeFrom="column">
                  <wp:posOffset>2541270</wp:posOffset>
                </wp:positionH>
                <wp:positionV relativeFrom="paragraph">
                  <wp:posOffset>1499870</wp:posOffset>
                </wp:positionV>
                <wp:extent cx="3206750" cy="635"/>
                <wp:effectExtent l="0" t="0" r="0" b="0"/>
                <wp:wrapTight wrapText="bothSides">
                  <wp:wrapPolygon edited="0">
                    <wp:start x="0" y="0"/>
                    <wp:lineTo x="0" y="21600"/>
                    <wp:lineTo x="21600" y="21600"/>
                    <wp:lineTo x="21600" y="0"/>
                  </wp:wrapPolygon>
                </wp:wrapTight>
                <wp:docPr id="615476583" name="Zone de texte 615476583"/>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328C081C" w14:textId="729DCB07" w:rsidR="00AC30D9" w:rsidRPr="00A94576" w:rsidRDefault="00AC30D9" w:rsidP="0070382F">
                            <w:pPr>
                              <w:pStyle w:val="Lgende"/>
                              <w:rPr>
                                <w:noProof/>
                              </w:rPr>
                            </w:pPr>
                            <w:bookmarkStart w:id="161" w:name="_Toc146607341"/>
                            <w:r>
                              <w:t xml:space="preserve">Figure </w:t>
                            </w:r>
                            <w:fldSimple w:instr=" SEQ Figure \* ARABIC ">
                              <w:r w:rsidR="009F5883">
                                <w:rPr>
                                  <w:noProof/>
                                </w:rPr>
                                <w:t>39</w:t>
                              </w:r>
                            </w:fldSimple>
                            <w:r>
                              <w:t xml:space="preserve"> : Initialisation librairie RFIDB1</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A5C92" id="Zone de texte 615476583" o:spid="_x0000_s1046" type="#_x0000_t202" style="position:absolute;left:0;text-align:left;margin-left:200.1pt;margin-top:118.1pt;width:252.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" stroked="f">
                <v:textbox style="mso-fit-shape-to-text:t" inset="0,0,0,0">
                  <w:txbxContent>
                    <w:p w14:paraId="328C081C" w14:textId="729DCB07" w:rsidR="00AC30D9" w:rsidRPr="00A94576" w:rsidRDefault="00AC30D9" w:rsidP="0070382F">
                      <w:pPr>
                        <w:pStyle w:val="Lgende"/>
                        <w:rPr>
                          <w:noProof/>
                        </w:rPr>
                      </w:pPr>
                      <w:bookmarkStart w:id="162" w:name="_Toc146607341"/>
                      <w:r>
                        <w:t xml:space="preserve">Figure </w:t>
                      </w:r>
                      <w:fldSimple w:instr=" SEQ Figure \* ARABIC ">
                        <w:r w:rsidR="009F5883">
                          <w:rPr>
                            <w:noProof/>
                          </w:rPr>
                          <w:t>39</w:t>
                        </w:r>
                      </w:fldSimple>
                      <w:r>
                        <w:t xml:space="preserve"> : Initialisation librairie RFIDB1</w:t>
                      </w:r>
                      <w:bookmarkEnd w:id="162"/>
                    </w:p>
                  </w:txbxContent>
                </v:textbox>
                <w10:wrap type="tight"/>
              </v:shape>
            </w:pict>
          </mc:Fallback>
        </mc:AlternateContent>
      </w:r>
      <w:r w:rsidR="006F386A">
        <w:rPr>
          <w:noProof/>
          <w:lang w:eastAsia="fr-CH"/>
        </w:rPr>
        <w:drawing>
          <wp:anchor distT="0" distB="0" distL="114300" distR="114300" simplePos="0" relativeHeight="251720704" behindDoc="1" locked="0" layoutInCell="1" allowOverlap="1" wp14:anchorId="55B21739" wp14:editId="625B4BD2">
            <wp:simplePos x="0" y="0"/>
            <wp:positionH relativeFrom="margin">
              <wp:align>right</wp:align>
            </wp:positionH>
            <wp:positionV relativeFrom="paragraph">
              <wp:posOffset>93955</wp:posOffset>
            </wp:positionV>
            <wp:extent cx="3206750" cy="1349932"/>
            <wp:effectExtent l="19050" t="19050" r="12700" b="22225"/>
            <wp:wrapTight wrapText="bothSides">
              <wp:wrapPolygon edited="0">
                <wp:start x="-128" y="-305"/>
                <wp:lineTo x="-128" y="21651"/>
                <wp:lineTo x="21557" y="21651"/>
                <wp:lineTo x="21557" y="-305"/>
                <wp:lineTo x="-128" y="-305"/>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3206750" cy="1349932"/>
                    </a:xfrm>
                    <a:prstGeom prst="rect">
                      <a:avLst/>
                    </a:prstGeom>
                    <a:ln w="12700">
                      <a:solidFill>
                        <a:schemeClr val="tx1"/>
                      </a:solidFill>
                    </a:ln>
                  </pic:spPr>
                </pic:pic>
              </a:graphicData>
            </a:graphic>
          </wp:anchor>
        </w:drawing>
      </w:r>
      <w:r w:rsidR="006F386A">
        <w:t>Il faut déclarer une variable de chaque type et réaliser les initialisations nécessaires à l’aide des pointeurs de fonctions fourni par l’interface.</w:t>
      </w:r>
    </w:p>
    <w:p w14:paraId="51307E2C" w14:textId="067D41AA" w:rsidR="006F386A" w:rsidRDefault="006F386A" w:rsidP="00AA27E2">
      <w:r>
        <w:t xml:space="preserve">La méthode de construction des trames transmises au module RFIDB1 sont détaillées dans le « RFID B1 User </w:t>
      </w:r>
      <w:proofErr w:type="spellStart"/>
      <w:r>
        <w:t>Manual</w:t>
      </w:r>
      <w:proofErr w:type="spellEnd"/>
      <w:r>
        <w:t> ».</w:t>
      </w:r>
    </w:p>
    <w:p w14:paraId="0DC882DD" w14:textId="395D7A5F" w:rsidR="00133D32" w:rsidRDefault="006F386A" w:rsidP="00AA27E2">
      <w:r>
        <w:t xml:space="preserve">En résumé, chaque trame débute par un header, dont deux types sont possibles. </w:t>
      </w:r>
      <w:r w:rsidR="00133D32">
        <w:t xml:space="preserve">Seul le type A est utilisé dans ce projet. Celui-ci contient </w:t>
      </w:r>
      <w:proofErr w:type="gramStart"/>
      <w:r w:rsidR="00133D32">
        <w:t>un byte</w:t>
      </w:r>
      <w:proofErr w:type="gramEnd"/>
      <w:r w:rsidR="00133D32">
        <w:t xml:space="preserve"> de </w:t>
      </w:r>
      <w:proofErr w:type="spellStart"/>
      <w:r w:rsidR="00133D32">
        <w:t>start</w:t>
      </w:r>
      <w:proofErr w:type="spellEnd"/>
      <w:r w:rsidR="00133D32">
        <w:t xml:space="preserve"> et le nombre de données à transmettre, l’intégrité est vérifié par un CRC concernant uniquement ces bytes.</w:t>
      </w:r>
    </w:p>
    <w:p w14:paraId="0E4CBE9F" w14:textId="53B9BBE3" w:rsidR="006F386A" w:rsidRDefault="00133D32" w:rsidP="00AA27E2">
      <w:r>
        <w:t>Les données contiennent le numéro de commande et les paramètres nécessaires à la commande quand il y en a. Elles sont vérifiées à nouveau par un CRC appliquée uniquement sur les données.</w:t>
      </w:r>
    </w:p>
    <w:p w14:paraId="3343D571" w14:textId="08DB82C5" w:rsidR="00133D32" w:rsidRDefault="00133D32" w:rsidP="00AA27E2">
      <w:r>
        <w:t>La librairie offre des moyens d’encrypter les commandes envoyées. Cette possibilité n’a pas été étudié dans ce projet car la sécurité ne faisait pas partie des priorités du CDC.</w:t>
      </w:r>
    </w:p>
    <w:p w14:paraId="68347D4E" w14:textId="68BFE59E" w:rsidR="00133D32" w:rsidRDefault="00133D32" w:rsidP="00AA27E2">
      <w:r>
        <w:t xml:space="preserve">Les réponses sont envoyées sous le même format, avec un header du type utilisé. </w:t>
      </w:r>
    </w:p>
    <w:p w14:paraId="29FDA5A1" w14:textId="77777777" w:rsidR="00133D32" w:rsidRDefault="006F386A" w:rsidP="00133D32">
      <w:pPr>
        <w:pStyle w:val="Image-centree"/>
        <w:keepNext/>
      </w:pPr>
      <w:r>
        <w:rPr>
          <w:lang w:val="fr-CH" w:eastAsia="fr-CH"/>
        </w:rPr>
        <w:drawing>
          <wp:inline distT="0" distB="0" distL="0" distR="0" wp14:anchorId="5B5D28F7" wp14:editId="08ADBCA0">
            <wp:extent cx="5144323" cy="563179"/>
            <wp:effectExtent l="19050" t="19050" r="18415" b="2794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677" t="5882" r="800" b="7140"/>
                    <a:stretch/>
                  </pic:blipFill>
                  <pic:spPr bwMode="auto">
                    <a:xfrm>
                      <a:off x="0" y="0"/>
                      <a:ext cx="5148316" cy="563616"/>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03CBE5C" w14:textId="6DF25FE4" w:rsidR="006F386A" w:rsidRDefault="00133D32" w:rsidP="00133D32">
      <w:pPr>
        <w:pStyle w:val="Lgende"/>
      </w:pPr>
      <w:bookmarkStart w:id="163" w:name="_Toc146607342"/>
      <w:r>
        <w:t xml:space="preserve">Figure </w:t>
      </w:r>
      <w:fldSimple w:instr=" SEQ Figure \* ARABIC ">
        <w:r w:rsidR="009F5883">
          <w:rPr>
            <w:noProof/>
          </w:rPr>
          <w:t>40</w:t>
        </w:r>
      </w:fldSimple>
      <w:r>
        <w:t xml:space="preserve"> : RFIDB1 - Construction d'une trame de type A</w:t>
      </w:r>
      <w:bookmarkEnd w:id="163"/>
    </w:p>
    <w:p w14:paraId="0FA6523E" w14:textId="77777777" w:rsidR="00133D32" w:rsidRDefault="006F386A" w:rsidP="00133D32">
      <w:pPr>
        <w:pStyle w:val="Image-centree"/>
        <w:keepNext/>
      </w:pPr>
      <w:r>
        <w:rPr>
          <w:lang w:val="fr-CH" w:eastAsia="fr-CH"/>
        </w:rPr>
        <w:drawing>
          <wp:inline distT="0" distB="0" distL="0" distR="0" wp14:anchorId="28EEE481" wp14:editId="1E1D61AC">
            <wp:extent cx="3685785" cy="540000"/>
            <wp:effectExtent l="19050" t="19050" r="10160" b="12700"/>
            <wp:docPr id="615476577" name="Image 61547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913" t="5519" r="1382" b="7963"/>
                    <a:stretch/>
                  </pic:blipFill>
                  <pic:spPr bwMode="auto">
                    <a:xfrm>
                      <a:off x="0" y="0"/>
                      <a:ext cx="3685785"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F838322" w14:textId="006A55C3" w:rsidR="006F386A" w:rsidRDefault="00133D32" w:rsidP="00133D32">
      <w:pPr>
        <w:pStyle w:val="Lgende"/>
      </w:pPr>
      <w:bookmarkStart w:id="164" w:name="_Toc146607343"/>
      <w:r>
        <w:t xml:space="preserve">Figure </w:t>
      </w:r>
      <w:fldSimple w:instr=" SEQ Figure \* ARABIC ">
        <w:r w:rsidR="009F5883">
          <w:rPr>
            <w:noProof/>
          </w:rPr>
          <w:t>41</w:t>
        </w:r>
      </w:fldSimple>
      <w:r>
        <w:t xml:space="preserve"> : RFIDB1 - Construction d'une commande non crypté</w:t>
      </w:r>
      <w:bookmarkEnd w:id="164"/>
    </w:p>
    <w:p w14:paraId="127B1E13" w14:textId="77777777" w:rsidR="00133D32" w:rsidRDefault="006F386A" w:rsidP="00133D32">
      <w:pPr>
        <w:pStyle w:val="Image-centree"/>
        <w:keepNext/>
      </w:pPr>
      <w:r>
        <w:rPr>
          <w:lang w:val="fr-CH" w:eastAsia="fr-CH"/>
        </w:rPr>
        <w:drawing>
          <wp:inline distT="0" distB="0" distL="0" distR="0" wp14:anchorId="34A1C2A9" wp14:editId="099AC3EB">
            <wp:extent cx="4044000" cy="540000"/>
            <wp:effectExtent l="19050" t="19050" r="13970" b="12700"/>
            <wp:docPr id="615476579" name="Image 61547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946" t="5882" r="931" b="5873"/>
                    <a:stretch/>
                  </pic:blipFill>
                  <pic:spPr bwMode="auto">
                    <a:xfrm>
                      <a:off x="0" y="0"/>
                      <a:ext cx="4044000"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DD71DB9" w14:textId="33C20A78" w:rsidR="00AA27E2" w:rsidRPr="00133D32" w:rsidRDefault="00133D32" w:rsidP="00133D32">
      <w:pPr>
        <w:pStyle w:val="Lgende"/>
      </w:pPr>
      <w:bookmarkStart w:id="165" w:name="_Toc146607344"/>
      <w:r>
        <w:t xml:space="preserve">Figure </w:t>
      </w:r>
      <w:fldSimple w:instr=" SEQ Figure \* ARABIC ">
        <w:r w:rsidR="009F5883">
          <w:rPr>
            <w:noProof/>
          </w:rPr>
          <w:t>42</w:t>
        </w:r>
      </w:fldSimple>
      <w:r>
        <w:t xml:space="preserve"> : RFIDB1 - Construction d'une réponse du module</w:t>
      </w:r>
      <w:bookmarkEnd w:id="165"/>
    </w:p>
    <w:p w14:paraId="6D8E2D3F" w14:textId="2CC1AA97" w:rsidR="00360D35" w:rsidRDefault="00360D35" w:rsidP="00360D35">
      <w:pPr>
        <w:pStyle w:val="Titre2"/>
      </w:pPr>
      <w:bookmarkStart w:id="166" w:name="_Toc146607272"/>
      <w:r>
        <w:lastRenderedPageBreak/>
        <w:t xml:space="preserve">Librairie : </w:t>
      </w:r>
      <w:r w:rsidRPr="00360D35">
        <w:t>BZR</w:t>
      </w:r>
      <w:bookmarkEnd w:id="166"/>
    </w:p>
    <w:p w14:paraId="101839AE" w14:textId="77777777" w:rsidR="003E2713" w:rsidRDefault="0070382F" w:rsidP="003E2713">
      <w:r>
        <w:t xml:space="preserve">La librairie BZR réalise le contrôle du </w:t>
      </w:r>
      <w:proofErr w:type="spellStart"/>
      <w:r>
        <w:t>buzzer</w:t>
      </w:r>
      <w:proofErr w:type="spellEnd"/>
      <w:r>
        <w:t xml:space="preserve"> à l’aide d’un signal PWM. L’application principale se charge ensuite d’appeler les séquences à jouer, implémentés sous forme d’un tableau, qui seront ensuite gérer par une machine d’état.</w:t>
      </w:r>
    </w:p>
    <w:p w14:paraId="01130B41" w14:textId="77777777" w:rsidR="003E2713" w:rsidRDefault="003E2713" w:rsidP="003E2713">
      <w:pPr>
        <w:pStyle w:val="Image-centree"/>
        <w:keepNext/>
      </w:pPr>
      <w:r>
        <w:rPr>
          <w:lang w:val="fr-CH" w:eastAsia="fr-CH"/>
        </w:rPr>
        <w:drawing>
          <wp:inline distT="0" distB="0" distL="0" distR="0" wp14:anchorId="323452FA" wp14:editId="09714242">
            <wp:extent cx="1811905" cy="1404000"/>
            <wp:effectExtent l="19050" t="19050" r="17145" b="24765"/>
            <wp:docPr id="17" name="Image 17" descr="C:\Users\migsantos\AppData\Local\Microsoft\Windows\INetCache\Content.MSO\F30C66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AppData\Local\Microsoft\Windows\INetCache\Content.MSO\F30C66B0.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11905" cy="1404000"/>
                    </a:xfrm>
                    <a:prstGeom prst="rect">
                      <a:avLst/>
                    </a:prstGeom>
                    <a:noFill/>
                    <a:ln w="12700">
                      <a:solidFill>
                        <a:schemeClr val="tx1"/>
                      </a:solidFill>
                    </a:ln>
                  </pic:spPr>
                </pic:pic>
              </a:graphicData>
            </a:graphic>
          </wp:inline>
        </w:drawing>
      </w:r>
    </w:p>
    <w:p w14:paraId="183CA8CD" w14:textId="3BF7B4D4" w:rsidR="00360D35" w:rsidRDefault="003E2713" w:rsidP="003E2713">
      <w:pPr>
        <w:pStyle w:val="Lgende"/>
      </w:pPr>
      <w:bookmarkStart w:id="167" w:name="_Toc146607345"/>
      <w:r>
        <w:t xml:space="preserve">Figure </w:t>
      </w:r>
      <w:fldSimple w:instr=" SEQ Figure \* ARABIC ">
        <w:r w:rsidR="009F5883">
          <w:rPr>
            <w:noProof/>
          </w:rPr>
          <w:t>43</w:t>
        </w:r>
      </w:fldSimple>
      <w:r>
        <w:t xml:space="preserve"> : </w:t>
      </w:r>
      <w:r w:rsidRPr="00E475A9">
        <w:t>Machine d'état - BZR</w:t>
      </w:r>
      <w:bookmarkEnd w:id="167"/>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60D35" w14:paraId="154FCE21" w14:textId="77777777" w:rsidTr="0070382F">
        <w:trPr>
          <w:trHeight w:val="397"/>
          <w:jc w:val="center"/>
        </w:trPr>
        <w:tc>
          <w:tcPr>
            <w:tcW w:w="7937" w:type="dxa"/>
            <w:gridSpan w:val="2"/>
            <w:shd w:val="clear" w:color="auto" w:fill="BDD6EE" w:themeFill="accent1" w:themeFillTint="66"/>
            <w:vAlign w:val="center"/>
          </w:tcPr>
          <w:p w14:paraId="6A248002" w14:textId="77777777" w:rsidR="00360D35" w:rsidRDefault="00360D35" w:rsidP="000770A6">
            <w:pPr>
              <w:pStyle w:val="texte-Tableaux"/>
            </w:pPr>
            <w:proofErr w:type="spellStart"/>
            <w:r>
              <w:t>bzr.c</w:t>
            </w:r>
            <w:proofErr w:type="spellEnd"/>
            <w:r>
              <w:t xml:space="preserve"> / </w:t>
            </w:r>
            <w:proofErr w:type="spellStart"/>
            <w:r>
              <w:t>bzr.h</w:t>
            </w:r>
            <w:proofErr w:type="spellEnd"/>
          </w:p>
        </w:tc>
      </w:tr>
      <w:tr w:rsidR="00360D35" w14:paraId="5DC52F7E" w14:textId="77777777" w:rsidTr="0070382F">
        <w:trPr>
          <w:trHeight w:val="340"/>
          <w:jc w:val="center"/>
        </w:trPr>
        <w:tc>
          <w:tcPr>
            <w:tcW w:w="2268" w:type="dxa"/>
            <w:shd w:val="clear" w:color="auto" w:fill="D9D9D9" w:themeFill="background1" w:themeFillShade="D9"/>
            <w:vAlign w:val="center"/>
          </w:tcPr>
          <w:p w14:paraId="31A39611" w14:textId="77777777" w:rsidR="00360D35" w:rsidRDefault="00360D35" w:rsidP="000770A6">
            <w:pPr>
              <w:pStyle w:val="texte-Tableaux"/>
            </w:pPr>
            <w:r>
              <w:t>Définitions</w:t>
            </w:r>
          </w:p>
        </w:tc>
        <w:tc>
          <w:tcPr>
            <w:tcW w:w="5669" w:type="dxa"/>
            <w:shd w:val="clear" w:color="auto" w:fill="D9D9D9" w:themeFill="background1" w:themeFillShade="D9"/>
            <w:vAlign w:val="center"/>
          </w:tcPr>
          <w:p w14:paraId="6BC0C7FD" w14:textId="77777777" w:rsidR="00360D35" w:rsidRDefault="00360D35" w:rsidP="000770A6">
            <w:pPr>
              <w:pStyle w:val="texte-Tableaux"/>
            </w:pPr>
            <w:r>
              <w:t>Description</w:t>
            </w:r>
          </w:p>
        </w:tc>
      </w:tr>
      <w:tr w:rsidR="00360D35" w14:paraId="68116E1B" w14:textId="77777777" w:rsidTr="0070382F">
        <w:trPr>
          <w:trHeight w:val="283"/>
          <w:jc w:val="center"/>
        </w:trPr>
        <w:tc>
          <w:tcPr>
            <w:tcW w:w="2268" w:type="dxa"/>
            <w:shd w:val="clear" w:color="auto" w:fill="auto"/>
            <w:vAlign w:val="center"/>
          </w:tcPr>
          <w:p w14:paraId="70BBD4E7" w14:textId="77777777" w:rsidR="00360D35" w:rsidRDefault="00360D35" w:rsidP="000770A6">
            <w:pPr>
              <w:pStyle w:val="texte-Tableaux"/>
            </w:pPr>
            <w:r>
              <w:t>BZR_TMR_ID</w:t>
            </w:r>
          </w:p>
        </w:tc>
        <w:tc>
          <w:tcPr>
            <w:tcW w:w="5669" w:type="dxa"/>
            <w:shd w:val="clear" w:color="auto" w:fill="auto"/>
            <w:vAlign w:val="center"/>
          </w:tcPr>
          <w:p w14:paraId="70E3A3D7" w14:textId="77777777" w:rsidR="00360D35" w:rsidRDefault="00360D35" w:rsidP="000770A6">
            <w:pPr>
              <w:pStyle w:val="texte-Tableaux"/>
            </w:pPr>
            <w:r>
              <w:t xml:space="preserve">ID du timer utilisé par le </w:t>
            </w:r>
            <w:proofErr w:type="spellStart"/>
            <w:r>
              <w:t>buzzer</w:t>
            </w:r>
            <w:proofErr w:type="spellEnd"/>
          </w:p>
        </w:tc>
      </w:tr>
      <w:tr w:rsidR="00360D35" w14:paraId="291886F1" w14:textId="77777777" w:rsidTr="0070382F">
        <w:trPr>
          <w:trHeight w:val="283"/>
          <w:jc w:val="center"/>
        </w:trPr>
        <w:tc>
          <w:tcPr>
            <w:tcW w:w="2268" w:type="dxa"/>
            <w:shd w:val="clear" w:color="auto" w:fill="auto"/>
            <w:vAlign w:val="center"/>
          </w:tcPr>
          <w:p w14:paraId="7FB9FD83" w14:textId="77777777" w:rsidR="00360D35" w:rsidRDefault="00360D35" w:rsidP="000770A6">
            <w:pPr>
              <w:pStyle w:val="texte-Tableaux"/>
            </w:pPr>
            <w:r>
              <w:t>BZR_OC_ID</w:t>
            </w:r>
          </w:p>
        </w:tc>
        <w:tc>
          <w:tcPr>
            <w:tcW w:w="5669" w:type="dxa"/>
            <w:shd w:val="clear" w:color="auto" w:fill="auto"/>
            <w:vAlign w:val="center"/>
          </w:tcPr>
          <w:p w14:paraId="1D3F8686" w14:textId="77777777" w:rsidR="00360D35" w:rsidRDefault="00360D35" w:rsidP="000770A6">
            <w:pPr>
              <w:pStyle w:val="texte-Tableaux"/>
            </w:pPr>
            <w:r>
              <w:t xml:space="preserve">Sortie PWM utilisé par le </w:t>
            </w:r>
            <w:proofErr w:type="spellStart"/>
            <w:r>
              <w:t>buzzer</w:t>
            </w:r>
            <w:proofErr w:type="spellEnd"/>
          </w:p>
        </w:tc>
      </w:tr>
      <w:tr w:rsidR="00360D35" w14:paraId="65B4F7CD" w14:textId="77777777" w:rsidTr="0070382F">
        <w:trPr>
          <w:trHeight w:val="283"/>
          <w:jc w:val="center"/>
        </w:trPr>
        <w:tc>
          <w:tcPr>
            <w:tcW w:w="2268" w:type="dxa"/>
            <w:shd w:val="clear" w:color="auto" w:fill="auto"/>
            <w:vAlign w:val="center"/>
          </w:tcPr>
          <w:p w14:paraId="2CFD913C" w14:textId="77777777" w:rsidR="00360D35" w:rsidRDefault="00360D35" w:rsidP="000770A6">
            <w:pPr>
              <w:pStyle w:val="texte-Tableaux"/>
            </w:pPr>
            <w:r>
              <w:t>BZR_VOLUME</w:t>
            </w:r>
          </w:p>
        </w:tc>
        <w:tc>
          <w:tcPr>
            <w:tcW w:w="5669" w:type="dxa"/>
            <w:shd w:val="clear" w:color="auto" w:fill="auto"/>
            <w:vAlign w:val="center"/>
          </w:tcPr>
          <w:p w14:paraId="16B981CB" w14:textId="77777777" w:rsidR="00360D35" w:rsidRDefault="00360D35" w:rsidP="000770A6">
            <w:pPr>
              <w:pStyle w:val="texte-Tableaux"/>
            </w:pPr>
            <w:r>
              <w:t xml:space="preserve">Permet de réduire le rapport cyclique et volume du </w:t>
            </w:r>
            <w:proofErr w:type="spellStart"/>
            <w:r>
              <w:t>buzzer</w:t>
            </w:r>
            <w:proofErr w:type="spellEnd"/>
          </w:p>
        </w:tc>
      </w:tr>
      <w:tr w:rsidR="00360D35" w14:paraId="042734C1" w14:textId="77777777" w:rsidTr="0070382F">
        <w:trPr>
          <w:trHeight w:val="283"/>
          <w:jc w:val="center"/>
        </w:trPr>
        <w:tc>
          <w:tcPr>
            <w:tcW w:w="2268" w:type="dxa"/>
            <w:shd w:val="clear" w:color="auto" w:fill="auto"/>
            <w:vAlign w:val="center"/>
          </w:tcPr>
          <w:p w14:paraId="6A935002" w14:textId="77777777" w:rsidR="00360D35" w:rsidRDefault="00360D35" w:rsidP="000770A6">
            <w:pPr>
              <w:pStyle w:val="texte-Tableaux"/>
            </w:pPr>
            <w:r>
              <w:t>NOTE_***</w:t>
            </w:r>
          </w:p>
        </w:tc>
        <w:tc>
          <w:tcPr>
            <w:tcW w:w="5669" w:type="dxa"/>
            <w:shd w:val="clear" w:color="auto" w:fill="auto"/>
            <w:vAlign w:val="center"/>
          </w:tcPr>
          <w:p w14:paraId="30714314" w14:textId="77777777" w:rsidR="00360D35" w:rsidRDefault="00360D35" w:rsidP="000770A6">
            <w:pPr>
              <w:pStyle w:val="texte-Tableaux"/>
            </w:pPr>
            <w:r>
              <w:t>Définitions de la fréquence de chaque note en Hz</w:t>
            </w:r>
          </w:p>
        </w:tc>
      </w:tr>
      <w:tr w:rsidR="00360D35" w14:paraId="3F42B0C6" w14:textId="77777777" w:rsidTr="0070382F">
        <w:trPr>
          <w:trHeight w:val="340"/>
          <w:jc w:val="center"/>
        </w:trPr>
        <w:tc>
          <w:tcPr>
            <w:tcW w:w="2268" w:type="dxa"/>
            <w:shd w:val="clear" w:color="auto" w:fill="D9D9D9" w:themeFill="background1" w:themeFillShade="D9"/>
            <w:vAlign w:val="center"/>
          </w:tcPr>
          <w:p w14:paraId="6F1F8576" w14:textId="77777777" w:rsidR="00360D35" w:rsidRDefault="00360D35" w:rsidP="000770A6">
            <w:pPr>
              <w:pStyle w:val="texte-Tableaux"/>
            </w:pPr>
            <w:r>
              <w:t>Types</w:t>
            </w:r>
          </w:p>
        </w:tc>
        <w:tc>
          <w:tcPr>
            <w:tcW w:w="5669" w:type="dxa"/>
            <w:shd w:val="clear" w:color="auto" w:fill="D9D9D9" w:themeFill="background1" w:themeFillShade="D9"/>
            <w:vAlign w:val="center"/>
          </w:tcPr>
          <w:p w14:paraId="274FE64C" w14:textId="77777777" w:rsidR="00360D35" w:rsidRDefault="00360D35" w:rsidP="000770A6">
            <w:pPr>
              <w:pStyle w:val="texte-Tableaux"/>
            </w:pPr>
            <w:r>
              <w:t>Description</w:t>
            </w:r>
          </w:p>
        </w:tc>
      </w:tr>
      <w:tr w:rsidR="00360D35" w14:paraId="5DEF0D18" w14:textId="77777777" w:rsidTr="0070382F">
        <w:trPr>
          <w:trHeight w:val="510"/>
          <w:jc w:val="center"/>
        </w:trPr>
        <w:tc>
          <w:tcPr>
            <w:tcW w:w="2268" w:type="dxa"/>
            <w:shd w:val="clear" w:color="auto" w:fill="auto"/>
            <w:vAlign w:val="center"/>
          </w:tcPr>
          <w:p w14:paraId="7C847A7C" w14:textId="77777777" w:rsidR="00360D35" w:rsidRDefault="00360D35" w:rsidP="000770A6">
            <w:pPr>
              <w:pStyle w:val="texte-Tableaux"/>
            </w:pPr>
            <w:r w:rsidRPr="007B477C">
              <w:t>E_BZR_SEQ</w:t>
            </w:r>
          </w:p>
        </w:tc>
        <w:tc>
          <w:tcPr>
            <w:tcW w:w="5669" w:type="dxa"/>
            <w:shd w:val="clear" w:color="auto" w:fill="auto"/>
            <w:vAlign w:val="center"/>
          </w:tcPr>
          <w:p w14:paraId="015BF018" w14:textId="77777777" w:rsidR="00360D35" w:rsidRDefault="00360D35" w:rsidP="000770A6">
            <w:pPr>
              <w:pStyle w:val="texte-Tableaux"/>
            </w:pPr>
            <w:r>
              <w:t>Enumération des séquences à jouer.</w:t>
            </w:r>
          </w:p>
          <w:p w14:paraId="3F1684BD" w14:textId="77777777" w:rsidR="00360D35" w:rsidRDefault="00360D35" w:rsidP="000770A6">
            <w:pPr>
              <w:pStyle w:val="texte-Tableaux"/>
            </w:pPr>
            <w:r>
              <w:t>Permet d’appeler les séquences en dehors du fichier.</w:t>
            </w:r>
          </w:p>
        </w:tc>
      </w:tr>
      <w:tr w:rsidR="00360D35" w14:paraId="589D02DB" w14:textId="77777777" w:rsidTr="0070382F">
        <w:trPr>
          <w:trHeight w:val="283"/>
          <w:jc w:val="center"/>
        </w:trPr>
        <w:tc>
          <w:tcPr>
            <w:tcW w:w="2268" w:type="dxa"/>
            <w:shd w:val="clear" w:color="auto" w:fill="auto"/>
            <w:vAlign w:val="center"/>
          </w:tcPr>
          <w:p w14:paraId="36D62D22" w14:textId="77777777" w:rsidR="00360D35" w:rsidRDefault="00360D35" w:rsidP="000770A6">
            <w:pPr>
              <w:pStyle w:val="texte-Tableaux"/>
            </w:pPr>
            <w:r w:rsidRPr="007B477C">
              <w:t>S_BZR_SEQ</w:t>
            </w:r>
          </w:p>
        </w:tc>
        <w:tc>
          <w:tcPr>
            <w:tcW w:w="5669" w:type="dxa"/>
            <w:shd w:val="clear" w:color="auto" w:fill="auto"/>
            <w:vAlign w:val="center"/>
          </w:tcPr>
          <w:p w14:paraId="518E3BE8" w14:textId="77777777" w:rsidR="00360D35" w:rsidRDefault="00360D35" w:rsidP="000770A6">
            <w:pPr>
              <w:pStyle w:val="texte-Tableaux"/>
            </w:pPr>
            <w:r>
              <w:t>Structure décrivant les informations d’une séquence à jouer.</w:t>
            </w:r>
          </w:p>
        </w:tc>
      </w:tr>
      <w:tr w:rsidR="00360D35" w14:paraId="4434C96D" w14:textId="77777777" w:rsidTr="0070382F">
        <w:trPr>
          <w:trHeight w:val="340"/>
          <w:jc w:val="center"/>
        </w:trPr>
        <w:tc>
          <w:tcPr>
            <w:tcW w:w="2268" w:type="dxa"/>
            <w:shd w:val="clear" w:color="auto" w:fill="D9D9D9" w:themeFill="background1" w:themeFillShade="D9"/>
            <w:vAlign w:val="center"/>
          </w:tcPr>
          <w:p w14:paraId="1A8361A7" w14:textId="77777777" w:rsidR="00360D35" w:rsidRDefault="00360D35" w:rsidP="000770A6">
            <w:pPr>
              <w:pStyle w:val="texte-Tableaux"/>
            </w:pPr>
            <w:r>
              <w:t>Variables</w:t>
            </w:r>
          </w:p>
        </w:tc>
        <w:tc>
          <w:tcPr>
            <w:tcW w:w="5669" w:type="dxa"/>
            <w:shd w:val="clear" w:color="auto" w:fill="D9D9D9" w:themeFill="background1" w:themeFillShade="D9"/>
            <w:vAlign w:val="center"/>
          </w:tcPr>
          <w:p w14:paraId="3D461231" w14:textId="77777777" w:rsidR="00360D35" w:rsidRDefault="00360D35" w:rsidP="000770A6">
            <w:pPr>
              <w:pStyle w:val="texte-Tableaux"/>
            </w:pPr>
            <w:r>
              <w:t>Description</w:t>
            </w:r>
          </w:p>
        </w:tc>
      </w:tr>
      <w:tr w:rsidR="00360D35" w14:paraId="14D2AB1E" w14:textId="77777777" w:rsidTr="0070382F">
        <w:trPr>
          <w:trHeight w:val="283"/>
          <w:jc w:val="center"/>
        </w:trPr>
        <w:tc>
          <w:tcPr>
            <w:tcW w:w="2268" w:type="dxa"/>
            <w:shd w:val="clear" w:color="auto" w:fill="auto"/>
            <w:vAlign w:val="center"/>
          </w:tcPr>
          <w:p w14:paraId="38203C74" w14:textId="77777777" w:rsidR="00360D35" w:rsidRDefault="00360D35" w:rsidP="000770A6">
            <w:pPr>
              <w:pStyle w:val="texte-Tableaux"/>
            </w:pPr>
            <w:r>
              <w:t>BZR_SEQUENCE_*</w:t>
            </w:r>
          </w:p>
        </w:tc>
        <w:tc>
          <w:tcPr>
            <w:tcW w:w="5669" w:type="dxa"/>
            <w:shd w:val="clear" w:color="auto" w:fill="auto"/>
            <w:vAlign w:val="center"/>
          </w:tcPr>
          <w:p w14:paraId="47BC1085" w14:textId="77777777" w:rsidR="00360D35" w:rsidRDefault="00360D35" w:rsidP="000770A6">
            <w:pPr>
              <w:pStyle w:val="texte-Tableaux"/>
            </w:pPr>
            <w:r w:rsidRPr="00C43509">
              <w:t>Chaque séquence</w:t>
            </w:r>
            <w:r>
              <w:t xml:space="preserve"> (musique)</w:t>
            </w:r>
            <w:r w:rsidRPr="00C43509">
              <w:t xml:space="preserve"> est représentée dans un tableau où la note et la durée de la note sont indiquées en alternance.</w:t>
            </w:r>
          </w:p>
        </w:tc>
      </w:tr>
      <w:tr w:rsidR="00360D35" w14:paraId="508CB7D5" w14:textId="77777777" w:rsidTr="0070382F">
        <w:trPr>
          <w:trHeight w:val="283"/>
          <w:jc w:val="center"/>
        </w:trPr>
        <w:tc>
          <w:tcPr>
            <w:tcW w:w="2268" w:type="dxa"/>
            <w:shd w:val="clear" w:color="auto" w:fill="auto"/>
            <w:vAlign w:val="center"/>
          </w:tcPr>
          <w:p w14:paraId="70FB477B" w14:textId="77777777" w:rsidR="00360D35" w:rsidRDefault="00360D35" w:rsidP="000770A6">
            <w:pPr>
              <w:pStyle w:val="texte-Tableaux"/>
            </w:pPr>
            <w:r>
              <w:t>BZR_SEQUENCES</w:t>
            </w:r>
          </w:p>
        </w:tc>
        <w:tc>
          <w:tcPr>
            <w:tcW w:w="5669" w:type="dxa"/>
            <w:shd w:val="clear" w:color="auto" w:fill="auto"/>
            <w:vAlign w:val="center"/>
          </w:tcPr>
          <w:p w14:paraId="72F2329D" w14:textId="77777777" w:rsidR="00360D35" w:rsidRPr="00C43509" w:rsidRDefault="00360D35" w:rsidP="000770A6">
            <w:pPr>
              <w:pStyle w:val="texte-Tableaux"/>
            </w:pPr>
            <w:r>
              <w:t>Tableau contenant les structures de chaque séquence, avec sa taille, son tempo et le pointeur de la séquence correspondante.</w:t>
            </w:r>
          </w:p>
        </w:tc>
      </w:tr>
      <w:tr w:rsidR="00360D35" w14:paraId="552D5586" w14:textId="77777777" w:rsidTr="0070382F">
        <w:trPr>
          <w:trHeight w:val="340"/>
          <w:jc w:val="center"/>
        </w:trPr>
        <w:tc>
          <w:tcPr>
            <w:tcW w:w="2268" w:type="dxa"/>
            <w:shd w:val="clear" w:color="auto" w:fill="D9D9D9" w:themeFill="background1" w:themeFillShade="D9"/>
            <w:vAlign w:val="center"/>
          </w:tcPr>
          <w:p w14:paraId="41753787" w14:textId="77777777" w:rsidR="00360D35" w:rsidRDefault="00360D35" w:rsidP="000770A6">
            <w:pPr>
              <w:pStyle w:val="texte-Tableaux"/>
            </w:pPr>
            <w:r>
              <w:t>Fonctions</w:t>
            </w:r>
          </w:p>
        </w:tc>
        <w:tc>
          <w:tcPr>
            <w:tcW w:w="5669" w:type="dxa"/>
            <w:shd w:val="clear" w:color="auto" w:fill="D9D9D9" w:themeFill="background1" w:themeFillShade="D9"/>
            <w:vAlign w:val="center"/>
          </w:tcPr>
          <w:p w14:paraId="48E00504" w14:textId="77777777" w:rsidR="00360D35" w:rsidRDefault="00360D35" w:rsidP="000770A6">
            <w:pPr>
              <w:pStyle w:val="texte-Tableaux"/>
            </w:pPr>
            <w:r>
              <w:t>Description</w:t>
            </w:r>
          </w:p>
        </w:tc>
      </w:tr>
      <w:tr w:rsidR="00360D35" w14:paraId="0C24BBCD" w14:textId="77777777" w:rsidTr="0070382F">
        <w:trPr>
          <w:trHeight w:val="510"/>
          <w:jc w:val="center"/>
        </w:trPr>
        <w:tc>
          <w:tcPr>
            <w:tcW w:w="2268" w:type="dxa"/>
            <w:vAlign w:val="center"/>
          </w:tcPr>
          <w:p w14:paraId="4736E52C" w14:textId="77777777" w:rsidR="00360D35" w:rsidRDefault="00360D35" w:rsidP="000770A6">
            <w:pPr>
              <w:pStyle w:val="texte-Tableaux"/>
            </w:pPr>
            <w:proofErr w:type="spellStart"/>
            <w:r w:rsidRPr="00E51E5C">
              <w:t>BZR_PlaySequence</w:t>
            </w:r>
            <w:proofErr w:type="spellEnd"/>
          </w:p>
        </w:tc>
        <w:tc>
          <w:tcPr>
            <w:tcW w:w="5669" w:type="dxa"/>
            <w:vAlign w:val="center"/>
          </w:tcPr>
          <w:p w14:paraId="2002AD9E" w14:textId="77777777" w:rsidR="00360D35" w:rsidRDefault="00360D35" w:rsidP="000770A6">
            <w:pPr>
              <w:pStyle w:val="texte-Tableaux"/>
            </w:pPr>
            <w:r>
              <w:t>Permet de lancer une séquence musicale,</w:t>
            </w:r>
          </w:p>
          <w:p w14:paraId="21CB37B4" w14:textId="77777777" w:rsidR="00360D35" w:rsidRDefault="00360D35" w:rsidP="0070382F">
            <w:pPr>
              <w:pStyle w:val="texte-Tableaux"/>
              <w:keepNext/>
            </w:pPr>
            <w:r>
              <w:t>gérée ensuite par la machine d’état</w:t>
            </w:r>
          </w:p>
        </w:tc>
      </w:tr>
    </w:tbl>
    <w:p w14:paraId="535D7359" w14:textId="68FAAC0B" w:rsidR="0070382F" w:rsidRDefault="0070382F">
      <w:pPr>
        <w:pStyle w:val="Lgende"/>
      </w:pPr>
      <w:bookmarkStart w:id="168" w:name="_Toc146607388"/>
      <w:r>
        <w:t xml:space="preserve">Tableau </w:t>
      </w:r>
      <w:fldSimple w:instr=" SEQ Tableau \* ARABIC ">
        <w:r w:rsidR="009F5883">
          <w:rPr>
            <w:noProof/>
          </w:rPr>
          <w:t>25</w:t>
        </w:r>
      </w:fldSimple>
      <w:r>
        <w:t xml:space="preserve"> : Spécificités de la librairie BZR</w:t>
      </w:r>
      <w:bookmarkEnd w:id="168"/>
    </w:p>
    <w:p w14:paraId="6D2134B8" w14:textId="123EF174" w:rsidR="003E2713" w:rsidRPr="0070382F" w:rsidRDefault="003E2713" w:rsidP="0070382F">
      <w:r>
        <w:t xml:space="preserve">Un timer et une sortie OC, </w:t>
      </w:r>
      <w:r w:rsidRPr="003E2713">
        <w:t xml:space="preserve">configurables sur </w:t>
      </w:r>
      <w:proofErr w:type="spellStart"/>
      <w:r w:rsidRPr="003E2713">
        <w:t>Harmony</w:t>
      </w:r>
      <w:proofErr w:type="spellEnd"/>
      <w:r>
        <w:t>, sont utilisés pour générer un signal PWM</w:t>
      </w:r>
      <w:r w:rsidRPr="003E2713">
        <w:t xml:space="preserve">. Ces éléments sont exploités sans interruptions, car elles ne sont pas nécessaires. Le </w:t>
      </w:r>
      <w:proofErr w:type="spellStart"/>
      <w:r w:rsidRPr="003E2713">
        <w:t>prescaler</w:t>
      </w:r>
      <w:proofErr w:type="spellEnd"/>
      <w:r w:rsidRPr="003E2713">
        <w:t xml:space="preserve"> a été sélectionné de manière à permettre une génération précise de fréquences comprises entre 20 Hz et 20 kHz. La valeur du "Timer </w:t>
      </w:r>
      <w:proofErr w:type="spellStart"/>
      <w:r w:rsidRPr="003E2713">
        <w:t>Period</w:t>
      </w:r>
      <w:proofErr w:type="spellEnd"/>
      <w:r w:rsidRPr="003E2713">
        <w:t xml:space="preserve">" permet de définir la fréquence du signal, tandis que la valeur du "OC Pulse </w:t>
      </w:r>
      <w:proofErr w:type="spellStart"/>
      <w:r w:rsidRPr="003E2713">
        <w:t>Width</w:t>
      </w:r>
      <w:proofErr w:type="spellEnd"/>
      <w:r w:rsidRPr="003E2713">
        <w:t>" permet de définir le rapport cyclique du signal PWM.</w:t>
      </w:r>
    </w:p>
    <w:p w14:paraId="10564914" w14:textId="29233A02" w:rsidR="003E2713" w:rsidRDefault="003E2713"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noProof/>
          <w:lang w:eastAsia="fr-CH"/>
        </w:rPr>
        <mc:AlternateContent>
          <mc:Choice Requires="wps">
            <w:drawing>
              <wp:anchor distT="0" distB="0" distL="114300" distR="114300" simplePos="0" relativeHeight="251731968" behindDoc="1" locked="0" layoutInCell="1" allowOverlap="1" wp14:anchorId="47752B27" wp14:editId="70F8FCC4">
                <wp:simplePos x="0" y="0"/>
                <wp:positionH relativeFrom="column">
                  <wp:posOffset>2763520</wp:posOffset>
                </wp:positionH>
                <wp:positionV relativeFrom="paragraph">
                  <wp:posOffset>1232535</wp:posOffset>
                </wp:positionV>
                <wp:extent cx="2708910" cy="635"/>
                <wp:effectExtent l="0" t="0" r="0" b="0"/>
                <wp:wrapTight wrapText="bothSides">
                  <wp:wrapPolygon edited="0">
                    <wp:start x="0" y="0"/>
                    <wp:lineTo x="0" y="21600"/>
                    <wp:lineTo x="21600" y="21600"/>
                    <wp:lineTo x="21600" y="0"/>
                  </wp:wrapPolygon>
                </wp:wrapTight>
                <wp:docPr id="615476586" name="Zone de texte 615476586"/>
                <wp:cNvGraphicFramePr/>
                <a:graphic xmlns:a="http://schemas.openxmlformats.org/drawingml/2006/main">
                  <a:graphicData uri="http://schemas.microsoft.com/office/word/2010/wordprocessingShape">
                    <wps:wsp>
                      <wps:cNvSpPr txBox="1"/>
                      <wps:spPr>
                        <a:xfrm>
                          <a:off x="0" y="0"/>
                          <a:ext cx="2708910" cy="635"/>
                        </a:xfrm>
                        <a:prstGeom prst="rect">
                          <a:avLst/>
                        </a:prstGeom>
                        <a:solidFill>
                          <a:prstClr val="white"/>
                        </a:solidFill>
                        <a:ln>
                          <a:noFill/>
                        </a:ln>
                      </wps:spPr>
                      <wps:txbx>
                        <w:txbxContent>
                          <w:p w14:paraId="21E9E9FD" w14:textId="2E88607C" w:rsidR="00AC30D9" w:rsidRPr="007D70AF" w:rsidRDefault="00AC30D9" w:rsidP="003E2713">
                            <w:pPr>
                              <w:pStyle w:val="Lgende"/>
                              <w:rPr>
                                <w:noProof/>
                              </w:rPr>
                            </w:pPr>
                            <w:bookmarkStart w:id="169" w:name="_Toc146607346"/>
                            <w:r>
                              <w:t xml:space="preserve">Figure </w:t>
                            </w:r>
                            <w:fldSimple w:instr=" SEQ Figure \* ARABIC ">
                              <w:r w:rsidR="009F5883">
                                <w:rPr>
                                  <w:noProof/>
                                </w:rPr>
                                <w:t>44</w:t>
                              </w:r>
                            </w:fldSimple>
                            <w:r>
                              <w:t xml:space="preserve"> : Configuration </w:t>
                            </w:r>
                            <w:proofErr w:type="spellStart"/>
                            <w:r>
                              <w:t>Harmony</w:t>
                            </w:r>
                            <w:proofErr w:type="spellEnd"/>
                            <w:r>
                              <w:t xml:space="preserve"> - OC5</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52B27" id="Zone de texte 615476586" o:spid="_x0000_s1047" type="#_x0000_t202" style="position:absolute;margin-left:217.6pt;margin-top:97.05pt;width:213.3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ppPAIAAHoEAAAOAAAAZHJzL2Uyb0RvYy54bWysVMGO0zAQvSPxD5bvNG2h3RI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" stroked="f">
                <v:textbox style="mso-fit-shape-to-text:t" inset="0,0,0,0">
                  <w:txbxContent>
                    <w:p w14:paraId="21E9E9FD" w14:textId="2E88607C" w:rsidR="00AC30D9" w:rsidRPr="007D70AF" w:rsidRDefault="00AC30D9" w:rsidP="003E2713">
                      <w:pPr>
                        <w:pStyle w:val="Lgende"/>
                        <w:rPr>
                          <w:noProof/>
                        </w:rPr>
                      </w:pPr>
                      <w:bookmarkStart w:id="170" w:name="_Toc146607346"/>
                      <w:r>
                        <w:t xml:space="preserve">Figure </w:t>
                      </w:r>
                      <w:fldSimple w:instr=" SEQ Figure \* ARABIC ">
                        <w:r w:rsidR="009F5883">
                          <w:rPr>
                            <w:noProof/>
                          </w:rPr>
                          <w:t>44</w:t>
                        </w:r>
                      </w:fldSimple>
                      <w:r>
                        <w:t xml:space="preserve"> : Configuration </w:t>
                      </w:r>
                      <w:proofErr w:type="spellStart"/>
                      <w:r>
                        <w:t>Harmony</w:t>
                      </w:r>
                      <w:proofErr w:type="spellEnd"/>
                      <w:r>
                        <w:t xml:space="preserve"> - OC5</w:t>
                      </w:r>
                      <w:bookmarkEnd w:id="170"/>
                    </w:p>
                  </w:txbxContent>
                </v:textbox>
                <w10:wrap type="tight"/>
              </v:shape>
            </w:pict>
          </mc:Fallback>
        </mc:AlternateContent>
      </w:r>
      <w:r w:rsidRPr="0044422D">
        <w:rPr>
          <w:noProof/>
          <w:lang w:eastAsia="fr-CH"/>
        </w:rPr>
        <w:drawing>
          <wp:anchor distT="0" distB="0" distL="114300" distR="114300" simplePos="0" relativeHeight="251725824" behindDoc="1" locked="0" layoutInCell="1" allowOverlap="1" wp14:anchorId="66BCF488" wp14:editId="0FE68814">
            <wp:simplePos x="0" y="0"/>
            <wp:positionH relativeFrom="margin">
              <wp:posOffset>2763614</wp:posOffset>
            </wp:positionH>
            <wp:positionV relativeFrom="paragraph">
              <wp:posOffset>23495</wp:posOffset>
            </wp:positionV>
            <wp:extent cx="2709291" cy="1152000"/>
            <wp:effectExtent l="19050" t="19050" r="15240" b="10160"/>
            <wp:wrapTight wrapText="bothSides">
              <wp:wrapPolygon edited="0">
                <wp:start x="-152" y="-357"/>
                <wp:lineTo x="-152" y="21433"/>
                <wp:lineTo x="21570" y="21433"/>
                <wp:lineTo x="21570" y="-357"/>
                <wp:lineTo x="-152" y="-357"/>
              </wp:wrapPolygon>
            </wp:wrapTight>
            <wp:docPr id="615476576" name="Image 615476576" descr="C:\microchip\harmony\v2_06\apps\2312_BadgePlace\doc\firmware\ConfigHarmony\Harmony_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microchip\harmony\v2_06\apps\2312_BadgePlace\doc\firmware\ConfigHarmony\Harmony_OC.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5357" t="33789" r="1417" b="2994"/>
                    <a:stretch/>
                  </pic:blipFill>
                  <pic:spPr bwMode="auto">
                    <a:xfrm>
                      <a:off x="0" y="0"/>
                      <a:ext cx="2709291"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422D">
        <w:rPr>
          <w:noProof/>
          <w:lang w:eastAsia="fr-CH"/>
        </w:rPr>
        <w:drawing>
          <wp:anchor distT="0" distB="0" distL="114300" distR="114300" simplePos="0" relativeHeight="251716608" behindDoc="1" locked="0" layoutInCell="1" allowOverlap="1" wp14:anchorId="7427976F" wp14:editId="614BBFA7">
            <wp:simplePos x="0" y="0"/>
            <wp:positionH relativeFrom="margin">
              <wp:posOffset>239689</wp:posOffset>
            </wp:positionH>
            <wp:positionV relativeFrom="paragraph">
              <wp:posOffset>27305</wp:posOffset>
            </wp:positionV>
            <wp:extent cx="1954777" cy="1152000"/>
            <wp:effectExtent l="19050" t="19050" r="26670" b="10160"/>
            <wp:wrapTight wrapText="bothSides">
              <wp:wrapPolygon edited="0">
                <wp:start x="-211" y="-357"/>
                <wp:lineTo x="-211" y="21433"/>
                <wp:lineTo x="21684" y="21433"/>
                <wp:lineTo x="21684" y="-357"/>
                <wp:lineTo x="-211" y="-357"/>
              </wp:wrapPolygon>
            </wp:wrapTight>
            <wp:docPr id="31" name="Image 31"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51" t="72281" r="12290" b="931"/>
                    <a:stretch/>
                  </pic:blipFill>
                  <pic:spPr bwMode="auto">
                    <a:xfrm>
                      <a:off x="0" y="0"/>
                      <a:ext cx="1954777"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06FE25" w14:textId="634D420C" w:rsidR="0044422D" w:rsidRDefault="0044422D"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44422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2524FCE" w14:textId="4B2DD98E" w:rsidR="0044422D" w:rsidRDefault="0044422D" w:rsidP="00360D35">
      <w:pPr>
        <w:spacing w:before="0" w:after="160"/>
        <w:jc w:val="left"/>
      </w:pPr>
    </w:p>
    <w:p w14:paraId="073E0774" w14:textId="2F9205DE" w:rsidR="00360D35" w:rsidRDefault="003E2713" w:rsidP="00360D35">
      <w:pPr>
        <w:spacing w:before="0" w:after="160"/>
        <w:jc w:val="left"/>
      </w:pPr>
      <w:r>
        <w:rPr>
          <w:noProof/>
          <w:lang w:eastAsia="fr-CH"/>
        </w:rPr>
        <mc:AlternateContent>
          <mc:Choice Requires="wps">
            <w:drawing>
              <wp:anchor distT="0" distB="0" distL="114300" distR="114300" simplePos="0" relativeHeight="251729920" behindDoc="1" locked="0" layoutInCell="1" allowOverlap="1" wp14:anchorId="075EB0DC" wp14:editId="3D7046A7">
                <wp:simplePos x="0" y="0"/>
                <wp:positionH relativeFrom="column">
                  <wp:posOffset>239395</wp:posOffset>
                </wp:positionH>
                <wp:positionV relativeFrom="paragraph">
                  <wp:posOffset>725805</wp:posOffset>
                </wp:positionV>
                <wp:extent cx="1964690" cy="635"/>
                <wp:effectExtent l="0" t="0" r="0" b="7620"/>
                <wp:wrapTight wrapText="bothSides">
                  <wp:wrapPolygon edited="0">
                    <wp:start x="0" y="0"/>
                    <wp:lineTo x="0" y="20864"/>
                    <wp:lineTo x="21363" y="20864"/>
                    <wp:lineTo x="21363" y="0"/>
                    <wp:lineTo x="0" y="0"/>
                  </wp:wrapPolygon>
                </wp:wrapTight>
                <wp:docPr id="615476585" name="Zone de texte 615476585"/>
                <wp:cNvGraphicFramePr/>
                <a:graphic xmlns:a="http://schemas.openxmlformats.org/drawingml/2006/main">
                  <a:graphicData uri="http://schemas.microsoft.com/office/word/2010/wordprocessingShape">
                    <wps:wsp>
                      <wps:cNvSpPr txBox="1"/>
                      <wps:spPr>
                        <a:xfrm>
                          <a:off x="0" y="0"/>
                          <a:ext cx="1964690" cy="635"/>
                        </a:xfrm>
                        <a:prstGeom prst="rect">
                          <a:avLst/>
                        </a:prstGeom>
                        <a:solidFill>
                          <a:prstClr val="white"/>
                        </a:solidFill>
                        <a:ln>
                          <a:noFill/>
                        </a:ln>
                      </wps:spPr>
                      <wps:txbx>
                        <w:txbxContent>
                          <w:p w14:paraId="14E5E484" w14:textId="6CD448E3" w:rsidR="00AC30D9" w:rsidRPr="000510EA" w:rsidRDefault="00AC30D9" w:rsidP="003E2713">
                            <w:pPr>
                              <w:pStyle w:val="Lgende"/>
                              <w:rPr>
                                <w:noProof/>
                              </w:rPr>
                            </w:pPr>
                            <w:bookmarkStart w:id="171" w:name="_Toc146607347"/>
                            <w:r>
                              <w:t xml:space="preserve">Figure </w:t>
                            </w:r>
                            <w:fldSimple w:instr=" SEQ Figure \* ARABIC ">
                              <w:r w:rsidR="009F5883">
                                <w:rPr>
                                  <w:noProof/>
                                </w:rPr>
                                <w:t>45</w:t>
                              </w:r>
                            </w:fldSimple>
                            <w:r>
                              <w:t xml:space="preserve"> : Configuration </w:t>
                            </w:r>
                            <w:proofErr w:type="spellStart"/>
                            <w:r>
                              <w:t>Harmony</w:t>
                            </w:r>
                            <w:proofErr w:type="spellEnd"/>
                            <w:r>
                              <w:t xml:space="preserve"> - TMR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5EB0DC" id="Zone de texte 615476585" o:spid="_x0000_s1048" type="#_x0000_t202" style="position:absolute;margin-left:18.85pt;margin-top:57.15pt;width:154.7pt;height:.05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" stroked="f">
                <v:textbox style="mso-fit-shape-to-text:t" inset="0,0,0,0">
                  <w:txbxContent>
                    <w:p w14:paraId="14E5E484" w14:textId="6CD448E3" w:rsidR="00AC30D9" w:rsidRPr="000510EA" w:rsidRDefault="00AC30D9" w:rsidP="003E2713">
                      <w:pPr>
                        <w:pStyle w:val="Lgende"/>
                        <w:rPr>
                          <w:noProof/>
                        </w:rPr>
                      </w:pPr>
                      <w:bookmarkStart w:id="172" w:name="_Toc146607347"/>
                      <w:r>
                        <w:t xml:space="preserve">Figure </w:t>
                      </w:r>
                      <w:fldSimple w:instr=" SEQ Figure \* ARABIC ">
                        <w:r w:rsidR="009F5883">
                          <w:rPr>
                            <w:noProof/>
                          </w:rPr>
                          <w:t>45</w:t>
                        </w:r>
                      </w:fldSimple>
                      <w:r>
                        <w:t xml:space="preserve"> : Configuration </w:t>
                      </w:r>
                      <w:proofErr w:type="spellStart"/>
                      <w:r>
                        <w:t>Harmony</w:t>
                      </w:r>
                      <w:proofErr w:type="spellEnd"/>
                      <w:r>
                        <w:t xml:space="preserve"> - TMR3</w:t>
                      </w:r>
                      <w:bookmarkEnd w:id="172"/>
                    </w:p>
                  </w:txbxContent>
                </v:textbox>
                <w10:wrap type="tight"/>
              </v:shape>
            </w:pict>
          </mc:Fallback>
        </mc:AlternateContent>
      </w:r>
      <w:r w:rsidR="00360D35">
        <w:br w:type="page"/>
      </w:r>
    </w:p>
    <w:p w14:paraId="0DB75B6B" w14:textId="0DA1086F" w:rsidR="000770A6" w:rsidRDefault="000770A6" w:rsidP="000770A6">
      <w:pPr>
        <w:pStyle w:val="Titre2"/>
      </w:pPr>
      <w:bookmarkStart w:id="173" w:name="_Toc146607273"/>
      <w:r>
        <w:lastRenderedPageBreak/>
        <w:t>Librairie : TLC5973</w:t>
      </w:r>
      <w:r w:rsidR="00CC5BB6">
        <w:t>¨</w:t>
      </w:r>
      <w:bookmarkEnd w:id="173"/>
    </w:p>
    <w:p w14:paraId="04A2CFD3" w14:textId="77777777" w:rsidR="00CC5BB6" w:rsidRDefault="00CC5BB6" w:rsidP="00CC5BB6">
      <w:proofErr w:type="gramStart"/>
      <w:r>
        <w:t>e</w:t>
      </w:r>
      <w:proofErr w:type="gramEnd"/>
      <w:r>
        <w:t xml:space="preserve"> protocole de communication propriétaire "</w:t>
      </w:r>
      <w:proofErr w:type="spellStart"/>
      <w:r>
        <w:t>EasySet</w:t>
      </w:r>
      <w:proofErr w:type="spellEnd"/>
      <w:r>
        <w:t>" est utilisé pour les drivers de LEDs TLC5973. Il permet d'envoyer des données sérielles en encodant les données binaires avec des séquences spécifiques, tout en permettant l'enchaînement des drivers. Les sorties sont des signaux PWM, ajustant l'intensité des LEDs en fonction de la valeur fournie au driver.</w:t>
      </w:r>
    </w:p>
    <w:p w14:paraId="5563DBA5" w14:textId="4CDBB20B" w:rsidR="00CC5BB6" w:rsidRDefault="00CC5BB6" w:rsidP="00CC5BB6">
      <w:r>
        <w:t>Chaque bit est encodé avec une impulsion à l'état haut, suivie d'une deuxième impulsion avant la moitié de la période du bit, indiquant ainsi un 1 logique ou l'absence de cette impulsion pour un 0 logique. Une séquence complète pour un driver comprend 48 bits, avec les 12 premiers bits servant de commande d'écriture. Ensuite, chaque sortie est encodée sur 12 bits pour spécifier le rapport cyclique.</w:t>
      </w:r>
    </w:p>
    <w:p w14:paraId="75CD3E3F" w14:textId="3382B24C" w:rsidR="00CC5BB6" w:rsidRPr="00CC5BB6" w:rsidRDefault="00CC5BB6" w:rsidP="00CC5BB6">
      <w:r>
        <w:t>Après chaque séquence complète, une pause précise (EOS) est marquée avant d'envoyer la séquence suivante. Une pause plus longue à la fin permet au driver de transférer les données dans ses registres internes (GSLAT).</w:t>
      </w:r>
    </w:p>
    <w:p w14:paraId="6BB34DB4" w14:textId="77777777" w:rsidR="003E2713" w:rsidRDefault="000770A6" w:rsidP="003E2713">
      <w:pPr>
        <w:pStyle w:val="Image-centree"/>
      </w:pPr>
      <w:r w:rsidRPr="00B2719D">
        <w:rPr>
          <w:lang w:val="fr-CH" w:eastAsia="fr-CH"/>
        </w:rPr>
        <w:drawing>
          <wp:inline distT="0" distB="0" distL="0" distR="0" wp14:anchorId="3F2C1F0F" wp14:editId="1AB05EC3">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84"/>
                    <a:stretch>
                      <a:fillRect/>
                    </a:stretch>
                  </pic:blipFill>
                  <pic:spPr>
                    <a:xfrm>
                      <a:off x="0" y="0"/>
                      <a:ext cx="5760000" cy="634921"/>
                    </a:xfrm>
                    <a:prstGeom prst="rect">
                      <a:avLst/>
                    </a:prstGeom>
                    <a:ln w="12700">
                      <a:solidFill>
                        <a:schemeClr val="tx1"/>
                      </a:solidFill>
                    </a:ln>
                  </pic:spPr>
                </pic:pic>
              </a:graphicData>
            </a:graphic>
          </wp:inline>
        </w:drawing>
      </w:r>
    </w:p>
    <w:p w14:paraId="5C33DE0A" w14:textId="71C6C4AE" w:rsidR="000770A6" w:rsidRDefault="003E2713" w:rsidP="003E2713">
      <w:pPr>
        <w:pStyle w:val="Lgende"/>
      </w:pPr>
      <w:bookmarkStart w:id="174" w:name="_Toc146607348"/>
      <w:r>
        <w:t xml:space="preserve">Figure </w:t>
      </w:r>
      <w:fldSimple w:instr=" SEQ Figure \* ARABIC ">
        <w:r w:rsidR="009F5883">
          <w:rPr>
            <w:noProof/>
          </w:rPr>
          <w:t>46</w:t>
        </w:r>
      </w:fldSimple>
      <w:r>
        <w:t xml:space="preserve"> : Séquences de contrôle des LEDs</w:t>
      </w:r>
      <w:bookmarkEnd w:id="174"/>
    </w:p>
    <w:p w14:paraId="74243950" w14:textId="646E02A6" w:rsidR="003709DB" w:rsidRDefault="003709DB" w:rsidP="003709DB">
      <w:r>
        <w:t xml:space="preserve">Des timings d’une certaine précision doivent être respecté, comme indiqué par la </w:t>
      </w:r>
      <w:proofErr w:type="spellStart"/>
      <w:r>
        <w:t>datasheet</w:t>
      </w:r>
      <w:proofErr w:type="spellEnd"/>
      <w:r>
        <w:t> :</w:t>
      </w:r>
    </w:p>
    <w:p w14:paraId="1ED5AA57" w14:textId="77777777" w:rsidR="003709DB" w:rsidRDefault="003709DB" w:rsidP="003709DB">
      <w:pPr>
        <w:pStyle w:val="Image-centree"/>
      </w:pPr>
      <w:r>
        <w:rPr>
          <w:lang w:val="fr-CH" w:eastAsia="fr-CH"/>
        </w:rPr>
        <w:drawing>
          <wp:inline distT="0" distB="0" distL="0" distR="0" wp14:anchorId="550BB191" wp14:editId="1731EAD2">
            <wp:extent cx="4204970" cy="777771"/>
            <wp:effectExtent l="19050" t="19050" r="24130" b="22860"/>
            <wp:docPr id="615476587" name="Image 61547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79224" cy="791505"/>
                    </a:xfrm>
                    <a:prstGeom prst="rect">
                      <a:avLst/>
                    </a:prstGeom>
                    <a:ln w="12700">
                      <a:solidFill>
                        <a:schemeClr val="tx1"/>
                      </a:solidFill>
                    </a:ln>
                  </pic:spPr>
                </pic:pic>
              </a:graphicData>
            </a:graphic>
          </wp:inline>
        </w:drawing>
      </w:r>
    </w:p>
    <w:p w14:paraId="6B6883BA" w14:textId="643090D6" w:rsidR="003709DB" w:rsidRPr="003709DB" w:rsidRDefault="003709DB" w:rsidP="003709DB">
      <w:pPr>
        <w:pStyle w:val="Lgende"/>
      </w:pPr>
      <w:bookmarkStart w:id="175" w:name="_Toc146607349"/>
      <w:r>
        <w:t xml:space="preserve">Figure </w:t>
      </w:r>
      <w:fldSimple w:instr=" SEQ Figure \* ARABIC ">
        <w:r w:rsidR="009F5883">
          <w:rPr>
            <w:noProof/>
          </w:rPr>
          <w:t>47</w:t>
        </w:r>
      </w:fldSimple>
      <w:r>
        <w:t xml:space="preserve"> : Timings à respecter - TLC5973</w:t>
      </w:r>
      <w:bookmarkEnd w:id="175"/>
    </w:p>
    <w:p w14:paraId="4A05C1F9" w14:textId="60AD7AA5" w:rsidR="00E27CD6" w:rsidRDefault="00E27CD6" w:rsidP="003709DB">
      <w:r w:rsidRPr="00E27CD6">
        <w:t>Les séquences peuvent être générées via un protocole série, de préférence SPI. Une erreur de conception avait conduit à utiliser une sortie PWM au lieu de l'encodage souhaité. Pour résoudre cela, une l</w:t>
      </w:r>
      <w:r>
        <w:t>ibrairie spécifique a été créée (</w:t>
      </w:r>
      <w:proofErr w:type="spellStart"/>
      <w:r>
        <w:t>SerialTimer</w:t>
      </w:r>
      <w:proofErr w:type="spellEnd"/>
      <w:r>
        <w:t>).</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CC5BB6" w14:paraId="58CAB4DE" w14:textId="77777777" w:rsidTr="00CA7C28">
        <w:trPr>
          <w:trHeight w:val="397"/>
          <w:jc w:val="center"/>
        </w:trPr>
        <w:tc>
          <w:tcPr>
            <w:tcW w:w="7937" w:type="dxa"/>
            <w:gridSpan w:val="2"/>
            <w:shd w:val="clear" w:color="auto" w:fill="BDD6EE" w:themeFill="accent1" w:themeFillTint="66"/>
            <w:vAlign w:val="center"/>
          </w:tcPr>
          <w:p w14:paraId="0BB278A3" w14:textId="41BA497B" w:rsidR="00CC5BB6" w:rsidRDefault="00E27CD6" w:rsidP="00E27CD6">
            <w:pPr>
              <w:pStyle w:val="texte-Tableaux"/>
            </w:pPr>
            <w:r>
              <w:t>TLC5973</w:t>
            </w:r>
            <w:r w:rsidR="00CC5BB6">
              <w:t xml:space="preserve">.c / </w:t>
            </w:r>
            <w:r>
              <w:t>TLC5973</w:t>
            </w:r>
            <w:r w:rsidR="00CC5BB6">
              <w:t>.h</w:t>
            </w:r>
          </w:p>
        </w:tc>
      </w:tr>
      <w:tr w:rsidR="00CC5BB6" w14:paraId="501C24DE" w14:textId="77777777" w:rsidTr="00CA7C28">
        <w:trPr>
          <w:trHeight w:val="340"/>
          <w:jc w:val="center"/>
        </w:trPr>
        <w:tc>
          <w:tcPr>
            <w:tcW w:w="2268" w:type="dxa"/>
            <w:shd w:val="clear" w:color="auto" w:fill="D9D9D9" w:themeFill="background1" w:themeFillShade="D9"/>
            <w:vAlign w:val="center"/>
          </w:tcPr>
          <w:p w14:paraId="73899691" w14:textId="77777777" w:rsidR="00CC5BB6" w:rsidRDefault="00CC5BB6" w:rsidP="00CA7C28">
            <w:pPr>
              <w:pStyle w:val="texte-Tableaux"/>
            </w:pPr>
            <w:r>
              <w:t>Définitions</w:t>
            </w:r>
          </w:p>
        </w:tc>
        <w:tc>
          <w:tcPr>
            <w:tcW w:w="5669" w:type="dxa"/>
            <w:shd w:val="clear" w:color="auto" w:fill="D9D9D9" w:themeFill="background1" w:themeFillShade="D9"/>
            <w:vAlign w:val="center"/>
          </w:tcPr>
          <w:p w14:paraId="0062246D" w14:textId="77777777" w:rsidR="00CC5BB6" w:rsidRDefault="00CC5BB6" w:rsidP="00CA7C28">
            <w:pPr>
              <w:pStyle w:val="texte-Tableaux"/>
            </w:pPr>
            <w:r>
              <w:t>Description</w:t>
            </w:r>
          </w:p>
        </w:tc>
      </w:tr>
      <w:tr w:rsidR="00CC5BB6" w14:paraId="1142213B" w14:textId="77777777" w:rsidTr="00CA7C28">
        <w:trPr>
          <w:trHeight w:val="283"/>
          <w:jc w:val="center"/>
        </w:trPr>
        <w:tc>
          <w:tcPr>
            <w:tcW w:w="2268" w:type="dxa"/>
            <w:shd w:val="clear" w:color="auto" w:fill="auto"/>
            <w:vAlign w:val="center"/>
          </w:tcPr>
          <w:p w14:paraId="62BF2620" w14:textId="6ADC204D" w:rsidR="00CC5BB6" w:rsidRDefault="00CC5BB6" w:rsidP="00CA7C28">
            <w:pPr>
              <w:pStyle w:val="texte-Tableaux"/>
            </w:pPr>
            <w:r>
              <w:t>DRIVER_COUNT</w:t>
            </w:r>
          </w:p>
        </w:tc>
        <w:tc>
          <w:tcPr>
            <w:tcW w:w="5669" w:type="dxa"/>
            <w:shd w:val="clear" w:color="auto" w:fill="auto"/>
            <w:vAlign w:val="center"/>
          </w:tcPr>
          <w:p w14:paraId="5A267ACE" w14:textId="3A06413E" w:rsidR="00CC5BB6" w:rsidRDefault="00CC5BB6" w:rsidP="00CA7C28">
            <w:pPr>
              <w:pStyle w:val="texte-Tableaux"/>
            </w:pPr>
            <w:r>
              <w:t>Défini le nombre de driver en chaine</w:t>
            </w:r>
          </w:p>
        </w:tc>
      </w:tr>
      <w:tr w:rsidR="00CC5BB6" w14:paraId="09F03A43" w14:textId="77777777" w:rsidTr="00CA7C28">
        <w:trPr>
          <w:trHeight w:val="340"/>
          <w:jc w:val="center"/>
        </w:trPr>
        <w:tc>
          <w:tcPr>
            <w:tcW w:w="2268" w:type="dxa"/>
            <w:shd w:val="clear" w:color="auto" w:fill="D9D9D9" w:themeFill="background1" w:themeFillShade="D9"/>
            <w:vAlign w:val="center"/>
          </w:tcPr>
          <w:p w14:paraId="409740E2" w14:textId="77777777" w:rsidR="00CC5BB6" w:rsidRDefault="00CC5BB6" w:rsidP="00CA7C28">
            <w:pPr>
              <w:pStyle w:val="texte-Tableaux"/>
            </w:pPr>
            <w:r>
              <w:t>Types</w:t>
            </w:r>
          </w:p>
        </w:tc>
        <w:tc>
          <w:tcPr>
            <w:tcW w:w="5669" w:type="dxa"/>
            <w:shd w:val="clear" w:color="auto" w:fill="D9D9D9" w:themeFill="background1" w:themeFillShade="D9"/>
            <w:vAlign w:val="center"/>
          </w:tcPr>
          <w:p w14:paraId="05A0EEA7" w14:textId="77777777" w:rsidR="00CC5BB6" w:rsidRDefault="00CC5BB6" w:rsidP="00CA7C28">
            <w:pPr>
              <w:pStyle w:val="texte-Tableaux"/>
            </w:pPr>
            <w:r>
              <w:t>Description</w:t>
            </w:r>
          </w:p>
        </w:tc>
      </w:tr>
      <w:tr w:rsidR="00CC5BB6" w14:paraId="6EBC12B7" w14:textId="77777777" w:rsidTr="00E27CD6">
        <w:trPr>
          <w:trHeight w:val="283"/>
          <w:jc w:val="center"/>
        </w:trPr>
        <w:tc>
          <w:tcPr>
            <w:tcW w:w="2268" w:type="dxa"/>
            <w:shd w:val="clear" w:color="auto" w:fill="auto"/>
            <w:vAlign w:val="center"/>
          </w:tcPr>
          <w:p w14:paraId="5FF7DBA7" w14:textId="0511590C" w:rsidR="00CC5BB6" w:rsidRDefault="00CC5BB6" w:rsidP="00CA7C28">
            <w:pPr>
              <w:pStyle w:val="texte-Tableaux"/>
            </w:pPr>
            <w:r w:rsidRPr="00CC5BB6">
              <w:t>S_TLC_CHANNEL</w:t>
            </w:r>
          </w:p>
        </w:tc>
        <w:tc>
          <w:tcPr>
            <w:tcW w:w="5669" w:type="dxa"/>
            <w:shd w:val="clear" w:color="auto" w:fill="auto"/>
            <w:vAlign w:val="center"/>
          </w:tcPr>
          <w:p w14:paraId="55385FB2" w14:textId="6255C839" w:rsidR="00CC5BB6" w:rsidRDefault="00CC5BB6" w:rsidP="00CA7C28">
            <w:pPr>
              <w:pStyle w:val="texte-Tableaux"/>
            </w:pPr>
            <w:r>
              <w:t>Décrit</w:t>
            </w:r>
            <w:r w:rsidR="00E27CD6">
              <w:t xml:space="preserve"> la valeur de sortie d’un </w:t>
            </w:r>
            <w:proofErr w:type="spellStart"/>
            <w:r w:rsidR="00E27CD6">
              <w:t>channel</w:t>
            </w:r>
            <w:proofErr w:type="spellEnd"/>
            <w:r w:rsidR="00E27CD6">
              <w:t xml:space="preserve"> et son encodage</w:t>
            </w:r>
          </w:p>
        </w:tc>
      </w:tr>
      <w:tr w:rsidR="00CC5BB6" w14:paraId="5E469BEE" w14:textId="77777777" w:rsidTr="00CA7C28">
        <w:trPr>
          <w:trHeight w:val="283"/>
          <w:jc w:val="center"/>
        </w:trPr>
        <w:tc>
          <w:tcPr>
            <w:tcW w:w="2268" w:type="dxa"/>
            <w:shd w:val="clear" w:color="auto" w:fill="auto"/>
            <w:vAlign w:val="center"/>
          </w:tcPr>
          <w:p w14:paraId="4026FBA1" w14:textId="2289740E" w:rsidR="00CC5BB6" w:rsidRDefault="00CC5BB6" w:rsidP="00CA7C28">
            <w:pPr>
              <w:pStyle w:val="texte-Tableaux"/>
            </w:pPr>
            <w:r w:rsidRPr="00CC5BB6">
              <w:t>S_TLC_DRIVER</w:t>
            </w:r>
          </w:p>
        </w:tc>
        <w:tc>
          <w:tcPr>
            <w:tcW w:w="5669" w:type="dxa"/>
            <w:shd w:val="clear" w:color="auto" w:fill="auto"/>
            <w:vAlign w:val="center"/>
          </w:tcPr>
          <w:p w14:paraId="329020C9" w14:textId="71CDD6FE" w:rsidR="00CC5BB6" w:rsidRDefault="00CC5BB6" w:rsidP="00CA7C28">
            <w:pPr>
              <w:pStyle w:val="texte-Tableaux"/>
            </w:pPr>
            <w:r>
              <w:t xml:space="preserve">Structure stockant les 3 </w:t>
            </w:r>
            <w:proofErr w:type="spellStart"/>
            <w:r>
              <w:t>channels</w:t>
            </w:r>
            <w:proofErr w:type="spellEnd"/>
            <w:r>
              <w:t xml:space="preserve"> de sortie</w:t>
            </w:r>
          </w:p>
        </w:tc>
      </w:tr>
      <w:tr w:rsidR="00CC5BB6" w14:paraId="2986F036" w14:textId="77777777" w:rsidTr="00CA7C28">
        <w:trPr>
          <w:trHeight w:val="340"/>
          <w:jc w:val="center"/>
        </w:trPr>
        <w:tc>
          <w:tcPr>
            <w:tcW w:w="2268" w:type="dxa"/>
            <w:shd w:val="clear" w:color="auto" w:fill="D9D9D9" w:themeFill="background1" w:themeFillShade="D9"/>
            <w:vAlign w:val="center"/>
          </w:tcPr>
          <w:p w14:paraId="55D8DC4A" w14:textId="77777777" w:rsidR="00CC5BB6" w:rsidRDefault="00CC5BB6" w:rsidP="00CA7C28">
            <w:pPr>
              <w:pStyle w:val="texte-Tableaux"/>
            </w:pPr>
            <w:r>
              <w:t>Variables</w:t>
            </w:r>
          </w:p>
        </w:tc>
        <w:tc>
          <w:tcPr>
            <w:tcW w:w="5669" w:type="dxa"/>
            <w:shd w:val="clear" w:color="auto" w:fill="D9D9D9" w:themeFill="background1" w:themeFillShade="D9"/>
            <w:vAlign w:val="center"/>
          </w:tcPr>
          <w:p w14:paraId="7B87F31F" w14:textId="77777777" w:rsidR="00CC5BB6" w:rsidRDefault="00CC5BB6" w:rsidP="00CA7C28">
            <w:pPr>
              <w:pStyle w:val="texte-Tableaux"/>
            </w:pPr>
            <w:r>
              <w:t>Description</w:t>
            </w:r>
          </w:p>
        </w:tc>
      </w:tr>
      <w:tr w:rsidR="00CC5BB6" w14:paraId="1BCFE5F5" w14:textId="77777777" w:rsidTr="00CA7C28">
        <w:trPr>
          <w:trHeight w:val="283"/>
          <w:jc w:val="center"/>
        </w:trPr>
        <w:tc>
          <w:tcPr>
            <w:tcW w:w="2268" w:type="dxa"/>
            <w:shd w:val="clear" w:color="auto" w:fill="auto"/>
            <w:vAlign w:val="center"/>
          </w:tcPr>
          <w:p w14:paraId="38BA1C83" w14:textId="12AD65A4" w:rsidR="00CC5BB6" w:rsidRDefault="00E27CD6" w:rsidP="00CA7C28">
            <w:pPr>
              <w:pStyle w:val="texte-Tableaux"/>
            </w:pPr>
            <w:proofErr w:type="spellStart"/>
            <w:r w:rsidRPr="00E27CD6">
              <w:t>cyclesBuffer</w:t>
            </w:r>
            <w:proofErr w:type="spellEnd"/>
          </w:p>
        </w:tc>
        <w:tc>
          <w:tcPr>
            <w:tcW w:w="5669" w:type="dxa"/>
            <w:shd w:val="clear" w:color="auto" w:fill="auto"/>
            <w:vAlign w:val="center"/>
          </w:tcPr>
          <w:p w14:paraId="56E49FB6" w14:textId="642DC07C" w:rsidR="00CC5BB6" w:rsidRDefault="00E27CD6" w:rsidP="00CA7C28">
            <w:pPr>
              <w:pStyle w:val="texte-Tableaux"/>
            </w:pPr>
            <w:r>
              <w:t>Buffer de stockage des encodage des bits de chaque trame</w:t>
            </w:r>
          </w:p>
        </w:tc>
      </w:tr>
      <w:tr w:rsidR="00CC5BB6" w14:paraId="5A679A7F" w14:textId="77777777" w:rsidTr="00CA7C28">
        <w:trPr>
          <w:trHeight w:val="283"/>
          <w:jc w:val="center"/>
        </w:trPr>
        <w:tc>
          <w:tcPr>
            <w:tcW w:w="2268" w:type="dxa"/>
            <w:shd w:val="clear" w:color="auto" w:fill="auto"/>
            <w:vAlign w:val="center"/>
          </w:tcPr>
          <w:p w14:paraId="11B59D82" w14:textId="798B1070" w:rsidR="00CC5BB6" w:rsidRDefault="00E27CD6" w:rsidP="00CA7C28">
            <w:pPr>
              <w:pStyle w:val="texte-Tableaux"/>
            </w:pPr>
            <w:proofErr w:type="spellStart"/>
            <w:r w:rsidRPr="00E27CD6">
              <w:t>tlcDrivers</w:t>
            </w:r>
            <w:proofErr w:type="spellEnd"/>
          </w:p>
        </w:tc>
        <w:tc>
          <w:tcPr>
            <w:tcW w:w="5669" w:type="dxa"/>
            <w:shd w:val="clear" w:color="auto" w:fill="auto"/>
            <w:vAlign w:val="center"/>
          </w:tcPr>
          <w:p w14:paraId="7F682BDC" w14:textId="340B752C" w:rsidR="00CC5BB6" w:rsidRPr="00C43509" w:rsidRDefault="00E27CD6" w:rsidP="00CA7C28">
            <w:pPr>
              <w:pStyle w:val="texte-Tableaux"/>
            </w:pPr>
            <w:r>
              <w:t>Stockage des structures des drivers</w:t>
            </w:r>
          </w:p>
        </w:tc>
      </w:tr>
      <w:tr w:rsidR="00CC5BB6" w14:paraId="2C0E485A" w14:textId="77777777" w:rsidTr="00CA7C28">
        <w:trPr>
          <w:trHeight w:val="340"/>
          <w:jc w:val="center"/>
        </w:trPr>
        <w:tc>
          <w:tcPr>
            <w:tcW w:w="2268" w:type="dxa"/>
            <w:shd w:val="clear" w:color="auto" w:fill="D9D9D9" w:themeFill="background1" w:themeFillShade="D9"/>
            <w:vAlign w:val="center"/>
          </w:tcPr>
          <w:p w14:paraId="539ED27A" w14:textId="77777777" w:rsidR="00CC5BB6" w:rsidRDefault="00CC5BB6" w:rsidP="00CA7C28">
            <w:pPr>
              <w:pStyle w:val="texte-Tableaux"/>
            </w:pPr>
            <w:r>
              <w:t>Fonctions</w:t>
            </w:r>
          </w:p>
        </w:tc>
        <w:tc>
          <w:tcPr>
            <w:tcW w:w="5669" w:type="dxa"/>
            <w:shd w:val="clear" w:color="auto" w:fill="D9D9D9" w:themeFill="background1" w:themeFillShade="D9"/>
            <w:vAlign w:val="center"/>
          </w:tcPr>
          <w:p w14:paraId="0EFD7215" w14:textId="77777777" w:rsidR="00CC5BB6" w:rsidRDefault="00CC5BB6" w:rsidP="00CA7C28">
            <w:pPr>
              <w:pStyle w:val="texte-Tableaux"/>
            </w:pPr>
            <w:r>
              <w:t>Description</w:t>
            </w:r>
          </w:p>
        </w:tc>
      </w:tr>
      <w:tr w:rsidR="00CC5BB6" w14:paraId="1DD3D893" w14:textId="77777777" w:rsidTr="00E27CD6">
        <w:trPr>
          <w:trHeight w:val="283"/>
          <w:jc w:val="center"/>
        </w:trPr>
        <w:tc>
          <w:tcPr>
            <w:tcW w:w="2268" w:type="dxa"/>
            <w:vAlign w:val="center"/>
          </w:tcPr>
          <w:p w14:paraId="3AFA6B6E" w14:textId="3533F186" w:rsidR="00CC5BB6" w:rsidRDefault="00E27CD6" w:rsidP="00CA7C28">
            <w:pPr>
              <w:pStyle w:val="texte-Tableaux"/>
            </w:pPr>
            <w:proofErr w:type="spellStart"/>
            <w:r w:rsidRPr="00E27CD6">
              <w:t>TLC_SetDriver</w:t>
            </w:r>
            <w:proofErr w:type="spellEnd"/>
          </w:p>
        </w:tc>
        <w:tc>
          <w:tcPr>
            <w:tcW w:w="5669" w:type="dxa"/>
            <w:vAlign w:val="center"/>
          </w:tcPr>
          <w:p w14:paraId="51009152" w14:textId="3AD78B2B" w:rsidR="00CC5BB6" w:rsidRDefault="00E27CD6" w:rsidP="00CA7C28">
            <w:pPr>
              <w:pStyle w:val="texte-Tableaux"/>
              <w:keepNext/>
            </w:pPr>
            <w:r>
              <w:t>Fixe les valeurs de sortie d’un driver spécifique</w:t>
            </w:r>
          </w:p>
        </w:tc>
      </w:tr>
      <w:tr w:rsidR="00E27CD6" w14:paraId="0273FE54" w14:textId="77777777" w:rsidTr="00E27CD6">
        <w:trPr>
          <w:trHeight w:val="283"/>
          <w:jc w:val="center"/>
        </w:trPr>
        <w:tc>
          <w:tcPr>
            <w:tcW w:w="2268" w:type="dxa"/>
            <w:vAlign w:val="center"/>
          </w:tcPr>
          <w:p w14:paraId="19ADDC01" w14:textId="18B4DB49" w:rsidR="00E27CD6" w:rsidRPr="00E51E5C" w:rsidRDefault="00E27CD6" w:rsidP="00CA7C28">
            <w:pPr>
              <w:pStyle w:val="texte-Tableaux"/>
            </w:pPr>
            <w:proofErr w:type="spellStart"/>
            <w:r w:rsidRPr="00E27CD6">
              <w:t>TLC_SetAll</w:t>
            </w:r>
            <w:proofErr w:type="spellEnd"/>
          </w:p>
        </w:tc>
        <w:tc>
          <w:tcPr>
            <w:tcW w:w="5669" w:type="dxa"/>
            <w:vAlign w:val="center"/>
          </w:tcPr>
          <w:p w14:paraId="3DDDD653" w14:textId="036F3E64" w:rsidR="00E27CD6" w:rsidRDefault="00E27CD6" w:rsidP="00E27CD6">
            <w:pPr>
              <w:pStyle w:val="texte-Tableaux"/>
            </w:pPr>
            <w:r>
              <w:t>Fixe les mêmes valeurs de sortie pour tous les drivers</w:t>
            </w:r>
          </w:p>
        </w:tc>
      </w:tr>
      <w:tr w:rsidR="00E27CD6" w14:paraId="2FB4D6A9" w14:textId="77777777" w:rsidTr="00E27CD6">
        <w:trPr>
          <w:trHeight w:val="283"/>
          <w:jc w:val="center"/>
        </w:trPr>
        <w:tc>
          <w:tcPr>
            <w:tcW w:w="2268" w:type="dxa"/>
            <w:vAlign w:val="center"/>
          </w:tcPr>
          <w:p w14:paraId="40639D32" w14:textId="751324EC" w:rsidR="00E27CD6" w:rsidRPr="00E51E5C" w:rsidRDefault="00E27CD6" w:rsidP="00CA7C28">
            <w:pPr>
              <w:pStyle w:val="texte-Tableaux"/>
            </w:pPr>
            <w:proofErr w:type="spellStart"/>
            <w:r w:rsidRPr="00E27CD6">
              <w:t>TLC_Transmit</w:t>
            </w:r>
            <w:proofErr w:type="spellEnd"/>
          </w:p>
        </w:tc>
        <w:tc>
          <w:tcPr>
            <w:tcW w:w="5669" w:type="dxa"/>
            <w:vAlign w:val="center"/>
          </w:tcPr>
          <w:p w14:paraId="48924D86" w14:textId="67DFDE98" w:rsidR="00E27CD6" w:rsidRDefault="00E27CD6" w:rsidP="00E27CD6">
            <w:pPr>
              <w:pStyle w:val="texte-Tableaux"/>
              <w:keepNext/>
            </w:pPr>
            <w:r>
              <w:t>Transmet les données des drivers par le port série</w:t>
            </w:r>
          </w:p>
        </w:tc>
      </w:tr>
    </w:tbl>
    <w:p w14:paraId="2878B029" w14:textId="23E3DD1F" w:rsidR="00CC5BB6" w:rsidRDefault="00E27CD6" w:rsidP="00E27CD6">
      <w:pPr>
        <w:pStyle w:val="Lgende"/>
      </w:pPr>
      <w:bookmarkStart w:id="176" w:name="_Toc146607389"/>
      <w:r>
        <w:t xml:space="preserve">Tableau </w:t>
      </w:r>
      <w:fldSimple w:instr=" SEQ Tableau \* ARABIC ">
        <w:r w:rsidR="009F5883">
          <w:rPr>
            <w:noProof/>
          </w:rPr>
          <w:t>26</w:t>
        </w:r>
      </w:fldSimple>
      <w:r>
        <w:t xml:space="preserve"> : Spécificités de la librairie TLC5973</w:t>
      </w:r>
      <w:bookmarkEnd w:id="176"/>
    </w:p>
    <w:p w14:paraId="37E23225" w14:textId="308762DE" w:rsidR="00CC5BB6" w:rsidRDefault="00CC5BB6">
      <w:pPr>
        <w:spacing w:before="0" w:after="160"/>
        <w:jc w:val="left"/>
      </w:pPr>
      <w:r>
        <w:br w:type="page"/>
      </w:r>
    </w:p>
    <w:p w14:paraId="3AF9F03A" w14:textId="332B6A78" w:rsidR="00360D35" w:rsidRDefault="003709DB" w:rsidP="003709DB">
      <w:pPr>
        <w:pStyle w:val="Titre2"/>
      </w:pPr>
      <w:bookmarkStart w:id="177" w:name="_Toc146607274"/>
      <w:r>
        <w:lastRenderedPageBreak/>
        <w:t xml:space="preserve">Librairie : </w:t>
      </w:r>
      <w:proofErr w:type="spellStart"/>
      <w:r>
        <w:t>SerialTimer</w:t>
      </w:r>
      <w:bookmarkEnd w:id="177"/>
      <w:proofErr w:type="spellEnd"/>
    </w:p>
    <w:p w14:paraId="23A05C9B" w14:textId="5F364C28" w:rsidR="003709DB" w:rsidRDefault="0098327B" w:rsidP="003709DB">
      <w:r>
        <w:rPr>
          <w:noProof/>
          <w:lang w:eastAsia="fr-CH"/>
        </w:rPr>
        <mc:AlternateContent>
          <mc:Choice Requires="wps">
            <w:drawing>
              <wp:anchor distT="0" distB="0" distL="114300" distR="114300" simplePos="0" relativeHeight="251734016" behindDoc="1" locked="0" layoutInCell="1" allowOverlap="1" wp14:anchorId="4114841B" wp14:editId="102A34C0">
                <wp:simplePos x="0" y="0"/>
                <wp:positionH relativeFrom="column">
                  <wp:posOffset>3589020</wp:posOffset>
                </wp:positionH>
                <wp:positionV relativeFrom="paragraph">
                  <wp:posOffset>1393825</wp:posOffset>
                </wp:positionV>
                <wp:extent cx="2159635" cy="635"/>
                <wp:effectExtent l="0" t="0" r="0" b="0"/>
                <wp:wrapTight wrapText="bothSides">
                  <wp:wrapPolygon edited="0">
                    <wp:start x="0" y="0"/>
                    <wp:lineTo x="0" y="21600"/>
                    <wp:lineTo x="21600" y="21600"/>
                    <wp:lineTo x="21600" y="0"/>
                  </wp:wrapPolygon>
                </wp:wrapTight>
                <wp:docPr id="615476588" name="Zone de texte 615476588"/>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B3CFC36" w14:textId="28AC3008" w:rsidR="00AC30D9" w:rsidRPr="00A6219D" w:rsidRDefault="00AC30D9" w:rsidP="0098327B">
                            <w:pPr>
                              <w:pStyle w:val="Lgende"/>
                              <w:rPr>
                                <w:noProof/>
                              </w:rPr>
                            </w:pPr>
                            <w:bookmarkStart w:id="178" w:name="_Toc146607350"/>
                            <w:r>
                              <w:t xml:space="preserve">Figure </w:t>
                            </w:r>
                            <w:fldSimple w:instr=" SEQ Figure \* ARABIC ">
                              <w:r w:rsidR="009F5883">
                                <w:rPr>
                                  <w:noProof/>
                                </w:rPr>
                                <w:t>48</w:t>
                              </w:r>
                            </w:fldSimple>
                            <w:r>
                              <w:t xml:space="preserve"> : Configuration </w:t>
                            </w:r>
                            <w:proofErr w:type="spellStart"/>
                            <w:r>
                              <w:t>Harmony</w:t>
                            </w:r>
                            <w:proofErr w:type="spellEnd"/>
                            <w:r>
                              <w:t xml:space="preserve"> - TMR2</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4841B" id="Zone de texte 615476588" o:spid="_x0000_s1049" type="#_x0000_t202" style="position:absolute;left:0;text-align:left;margin-left:282.6pt;margin-top:109.75pt;width:170.0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" stroked="f">
                <v:textbox style="mso-fit-shape-to-text:t" inset="0,0,0,0">
                  <w:txbxContent>
                    <w:p w14:paraId="7B3CFC36" w14:textId="28AC3008" w:rsidR="00AC30D9" w:rsidRPr="00A6219D" w:rsidRDefault="00AC30D9" w:rsidP="0098327B">
                      <w:pPr>
                        <w:pStyle w:val="Lgende"/>
                        <w:rPr>
                          <w:noProof/>
                        </w:rPr>
                      </w:pPr>
                      <w:bookmarkStart w:id="179" w:name="_Toc146607350"/>
                      <w:r>
                        <w:t xml:space="preserve">Figure </w:t>
                      </w:r>
                      <w:fldSimple w:instr=" SEQ Figure \* ARABIC ">
                        <w:r w:rsidR="009F5883">
                          <w:rPr>
                            <w:noProof/>
                          </w:rPr>
                          <w:t>48</w:t>
                        </w:r>
                      </w:fldSimple>
                      <w:r>
                        <w:t xml:space="preserve"> : Configuration </w:t>
                      </w:r>
                      <w:proofErr w:type="spellStart"/>
                      <w:r>
                        <w:t>Harmony</w:t>
                      </w:r>
                      <w:proofErr w:type="spellEnd"/>
                      <w:r>
                        <w:t xml:space="preserve"> - TMR2</w:t>
                      </w:r>
                      <w:bookmarkEnd w:id="179"/>
                    </w:p>
                  </w:txbxContent>
                </v:textbox>
                <w10:wrap type="tight"/>
              </v:shape>
            </w:pict>
          </mc:Fallback>
        </mc:AlternateContent>
      </w:r>
      <w:r w:rsidR="003709DB" w:rsidRPr="0044422D">
        <w:rPr>
          <w:noProof/>
          <w:lang w:eastAsia="fr-CH"/>
        </w:rPr>
        <w:drawing>
          <wp:anchor distT="0" distB="0" distL="114300" distR="114300" simplePos="0" relativeHeight="251717632" behindDoc="1" locked="0" layoutInCell="1" allowOverlap="1" wp14:anchorId="19C7DFE6" wp14:editId="13CEC32C">
            <wp:simplePos x="0" y="0"/>
            <wp:positionH relativeFrom="margin">
              <wp:align>right</wp:align>
            </wp:positionH>
            <wp:positionV relativeFrom="paragraph">
              <wp:posOffset>31639</wp:posOffset>
            </wp:positionV>
            <wp:extent cx="2160000" cy="1306163"/>
            <wp:effectExtent l="19050" t="19050" r="12065" b="27940"/>
            <wp:wrapTight wrapText="bothSides">
              <wp:wrapPolygon edited="0">
                <wp:start x="-191" y="-315"/>
                <wp:lineTo x="-191" y="21747"/>
                <wp:lineTo x="21530" y="21747"/>
                <wp:lineTo x="21530" y="-315"/>
                <wp:lineTo x="-191" y="-315"/>
              </wp:wrapPolygon>
            </wp:wrapTight>
            <wp:docPr id="615476578" name="Image 615476578"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13" t="41266" r="3781" b="28182"/>
                    <a:stretch/>
                  </pic:blipFill>
                  <pic:spPr bwMode="auto">
                    <a:xfrm>
                      <a:off x="0" y="0"/>
                      <a:ext cx="2160000" cy="1306163"/>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09DB">
        <w:t>Cette librairie permet d’émuler une communication sérielle sur une sortie GPIO, en utilisant les interruptions d’un timer. Elle permet de contourner l’erreur citée précédemment.</w:t>
      </w:r>
    </w:p>
    <w:p w14:paraId="0D8D279A" w14:textId="3CA05FCE" w:rsidR="003709DB" w:rsidRDefault="003709DB" w:rsidP="003709DB">
      <w:r>
        <w:t xml:space="preserve">Pour cela, il suffit de remplir son buffer </w:t>
      </w:r>
      <w:r w:rsidR="0098327B">
        <w:t>et d’ensuite démarrer le timer. Lorsque toutes les données ont été envoyés, le timer s’</w:t>
      </w:r>
      <w:r w:rsidR="00E27CD6">
        <w:t>arrête</w:t>
      </w:r>
      <w:r w:rsidR="0098327B">
        <w:t xml:space="preserve"> automatiquement.</w:t>
      </w:r>
    </w:p>
    <w:p w14:paraId="6F882558" w14:textId="78C4C3D9" w:rsidR="00E27CD6" w:rsidRDefault="00E27CD6" w:rsidP="003709DB">
      <w:r>
        <w:t>Pour communiquer avec le TLC5973, l’encodage de chaque bit (cycle) est subdivisé en 5 impulsions. La fréquence d’interruption du timer doit donc être au minimum 5 fois supérieur à la fréquence minimale imposée par le TLC5973.</w:t>
      </w:r>
    </w:p>
    <w:p w14:paraId="2F9A5C8F" w14:textId="24C7B7D1" w:rsidR="00E27CD6" w:rsidRDefault="00E27CD6" w:rsidP="003709DB">
      <w:r>
        <w:t>Pour cette raison, la fréquence du timer a été fixé à 500kHz. Au vu de cette rapidité, la fonction d’interruption doit faire preuve d’une grande efficacité. Néanmoins, elle ne sera active que pendant une très courte période de temps, ne devant pas être problématique pour le système.</w:t>
      </w:r>
    </w:p>
    <w:p w14:paraId="315632FE" w14:textId="77777777" w:rsidR="000D114A" w:rsidRDefault="000D114A" w:rsidP="000D114A">
      <w:pPr>
        <w:pStyle w:val="Image-centree"/>
      </w:pPr>
      <w:r w:rsidRPr="000D114A">
        <w:rPr>
          <w:lang w:val="fr-CH" w:eastAsia="fr-CH"/>
        </w:rPr>
        <w:drawing>
          <wp:inline distT="0" distB="0" distL="0" distR="0" wp14:anchorId="6DA42FE9" wp14:editId="3459DD03">
            <wp:extent cx="5760720" cy="957988"/>
            <wp:effectExtent l="19050" t="19050" r="11430" b="13970"/>
            <wp:docPr id="615476589" name="Image 615476589" descr="C:\Users\migsantos\Downloads\waved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santos\Downloads\wavedrom.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720" cy="957988"/>
                    </a:xfrm>
                    <a:prstGeom prst="rect">
                      <a:avLst/>
                    </a:prstGeom>
                    <a:noFill/>
                    <a:ln w="12700">
                      <a:solidFill>
                        <a:schemeClr val="tx1"/>
                      </a:solidFill>
                    </a:ln>
                  </pic:spPr>
                </pic:pic>
              </a:graphicData>
            </a:graphic>
          </wp:inline>
        </w:drawing>
      </w:r>
    </w:p>
    <w:p w14:paraId="1CE383DA" w14:textId="6F50DDC6" w:rsidR="000D114A" w:rsidRDefault="000D114A" w:rsidP="000D114A">
      <w:pPr>
        <w:pStyle w:val="Lgende"/>
      </w:pPr>
      <w:bookmarkStart w:id="180" w:name="_Toc146607351"/>
      <w:r>
        <w:t xml:space="preserve">Figure </w:t>
      </w:r>
      <w:fldSimple w:instr=" SEQ Figure \* ARABIC ">
        <w:r w:rsidR="009F5883">
          <w:rPr>
            <w:noProof/>
          </w:rPr>
          <w:t>49</w:t>
        </w:r>
      </w:fldSimple>
      <w:r>
        <w:t xml:space="preserve"> : Représentation temporel de l'encodage des bits</w:t>
      </w:r>
      <w:bookmarkEnd w:id="180"/>
    </w:p>
    <w:p w14:paraId="435D5174" w14:textId="2BED0989" w:rsidR="00E27CD6" w:rsidRDefault="00E27CD6" w:rsidP="003709DB">
      <w:r>
        <w:t xml:space="preserve">Sa priorité et sous-priorité ont été fixés aux valeurs maximales, dû à la nécessité de respecter des timings très précis. Elle ne semble pas perturber les communications UART, car les LEDs sont allumé </w:t>
      </w:r>
      <w:r w:rsidR="000D114A">
        <w:t>uniquement après avoir communiqué</w:t>
      </w:r>
      <w:r>
        <w:t xml:space="preserve"> avec les différents modules.</w:t>
      </w:r>
    </w:p>
    <w:p w14:paraId="34163F58" w14:textId="0465DAFC" w:rsidR="00E27CD6" w:rsidRDefault="000D114A" w:rsidP="000D114A">
      <w:pPr>
        <w:pStyle w:val="Titre2"/>
      </w:pPr>
      <w:bookmarkStart w:id="181" w:name="_Toc146607275"/>
      <w:r>
        <w:t xml:space="preserve">Calculs des </w:t>
      </w:r>
      <w:proofErr w:type="spellStart"/>
      <w:r>
        <w:t>timers</w:t>
      </w:r>
      <w:bookmarkEnd w:id="181"/>
      <w:proofErr w:type="spellEnd"/>
    </w:p>
    <w:p w14:paraId="528EB2C3" w14:textId="46C571DA" w:rsidR="000D114A" w:rsidRDefault="000D114A" w:rsidP="000D114A">
      <w:r>
        <w:t xml:space="preserve">Les périodes des </w:t>
      </w:r>
      <w:proofErr w:type="spellStart"/>
      <w:r>
        <w:t>timers</w:t>
      </w:r>
      <w:proofErr w:type="spellEnd"/>
      <w:r>
        <w:t xml:space="preserve"> ont été déterminés par les formules suivantes</w:t>
      </w:r>
      <w:r w:rsidR="00B15C01">
        <w:t xml:space="preserve">. Premièrement il faut déterminer le </w:t>
      </w:r>
      <w:proofErr w:type="spellStart"/>
      <w:r w:rsidR="00B15C01">
        <w:t>prescaler</w:t>
      </w:r>
      <w:proofErr w:type="spellEnd"/>
      <w:r w:rsidR="00B15C01">
        <w:t xml:space="preserve"> minimum, sans quoi notre vitesse de comptage sera trop rapide et nous aurons atteint la valeur maximum avant d’avoir atteint la période du timer :</w:t>
      </w:r>
    </w:p>
    <w:p w14:paraId="6B4D30FA" w14:textId="47ED4038" w:rsidR="000D114A" w:rsidRPr="00B15C01" w:rsidRDefault="000D114A" w:rsidP="000D114A">
      <w:pPr>
        <w:rPr>
          <w:rFonts w:eastAsiaTheme="minorEastAsia"/>
        </w:rPr>
      </w:pPr>
      <m:oMathPara>
        <m:oMath>
          <m:r>
            <w:rPr>
              <w:rFonts w:ascii="Cambria Math" w:hAnsi="Cambria Math"/>
            </w:rPr>
            <m:t>Prescale</m:t>
          </m:r>
          <m:sSub>
            <m:sSubPr>
              <m:ctrlPr>
                <w:rPr>
                  <w:rFonts w:ascii="Cambria Math" w:hAnsi="Cambria Math"/>
                  <w:i/>
                </w:rPr>
              </m:ctrlPr>
            </m:sSubPr>
            <m:e>
              <m:r>
                <w:rPr>
                  <w:rFonts w:ascii="Cambria Math" w:hAnsi="Cambria Math"/>
                </w:rPr>
                <m:t>r</m:t>
              </m:r>
            </m:e>
            <m:sub>
              <m:r>
                <w:rPr>
                  <w:rFonts w:ascii="Cambria Math" w:hAnsi="Cambria Math"/>
                </w:rPr>
                <m:t>mi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r>
            <w:rPr>
              <w:rFonts w:ascii="Cambria Math" w:hAnsi="Cambria Math"/>
            </w:rPr>
            <m:t xml:space="preserve"> </m:t>
          </m:r>
        </m:oMath>
      </m:oMathPara>
    </w:p>
    <w:p w14:paraId="73C57E2E" w14:textId="6898C952" w:rsidR="00B15C01" w:rsidRPr="00B15C01" w:rsidRDefault="00B15C01" w:rsidP="00B15C01">
      <w:pPr>
        <w:pStyle w:val="Lgende"/>
        <w:rPr>
          <w:rFonts w:eastAsiaTheme="minorEastAsia"/>
        </w:rPr>
      </w:pPr>
      <w:bookmarkStart w:id="182" w:name="_Toc146607402"/>
      <w:r>
        <w:t xml:space="preserve">Équation </w:t>
      </w:r>
      <w:fldSimple w:instr=" SEQ Équation \* ARABIC ">
        <w:r w:rsidR="009F5883">
          <w:rPr>
            <w:noProof/>
          </w:rPr>
          <w:t>5</w:t>
        </w:r>
      </w:fldSimple>
      <w:r>
        <w:t xml:space="preserve"> : Calcul du </w:t>
      </w:r>
      <w:proofErr w:type="spellStart"/>
      <w:r>
        <w:t>prescaler</w:t>
      </w:r>
      <w:proofErr w:type="spellEnd"/>
      <w:r>
        <w:t xml:space="preserve"> minimum</w:t>
      </w:r>
      <w:bookmarkEnd w:id="182"/>
    </w:p>
    <w:p w14:paraId="7CC56A54" w14:textId="3C3A1256" w:rsidR="00B15C01" w:rsidRDefault="00B15C01" w:rsidP="000D114A">
      <w:pPr>
        <w:rPr>
          <w:rFonts w:eastAsiaTheme="minorEastAsia"/>
        </w:rPr>
      </w:pPr>
      <w:r>
        <w:rPr>
          <w:rFonts w:eastAsiaTheme="minorEastAsia"/>
        </w:rPr>
        <w:t xml:space="preserve">Cette valeur doit ensuite être arrondi au </w:t>
      </w:r>
      <w:proofErr w:type="spellStart"/>
      <w:r>
        <w:rPr>
          <w:rFonts w:eastAsiaTheme="minorEastAsia"/>
        </w:rPr>
        <w:t>prescaler</w:t>
      </w:r>
      <w:proofErr w:type="spellEnd"/>
      <w:r>
        <w:rPr>
          <w:rFonts w:eastAsiaTheme="minorEastAsia"/>
        </w:rPr>
        <w:t xml:space="preserve"> supérieur possible. Généralement il s’agit d’une puissance de 2, sauf pour le Timer 1 dont les valeurs peuvent être obtenues dans la </w:t>
      </w:r>
      <w:proofErr w:type="spellStart"/>
      <w:r>
        <w:rPr>
          <w:rFonts w:eastAsiaTheme="minorEastAsia"/>
        </w:rPr>
        <w:t>datasheet</w:t>
      </w:r>
      <w:proofErr w:type="spellEnd"/>
      <w:r>
        <w:rPr>
          <w:rFonts w:eastAsiaTheme="minorEastAsia"/>
        </w:rPr>
        <w:t xml:space="preserve"> ou sur </w:t>
      </w:r>
      <w:proofErr w:type="spellStart"/>
      <w:r>
        <w:rPr>
          <w:rFonts w:eastAsiaTheme="minorEastAsia"/>
        </w:rPr>
        <w:t>Harmony</w:t>
      </w:r>
      <w:proofErr w:type="spellEnd"/>
      <w:r>
        <w:rPr>
          <w:rFonts w:eastAsiaTheme="minorEastAsia"/>
        </w:rPr>
        <w:t>.</w:t>
      </w:r>
    </w:p>
    <w:p w14:paraId="1ADE5026" w14:textId="7FA8C36A" w:rsidR="00B15C01" w:rsidRDefault="00B15C01" w:rsidP="000D114A">
      <w:r>
        <w:rPr>
          <w:rFonts w:eastAsiaTheme="minorEastAsia"/>
        </w:rPr>
        <w:t>La période du timer peut ensuite être calculée :</w:t>
      </w:r>
    </w:p>
    <w:p w14:paraId="23FAEF20" w14:textId="76761273" w:rsidR="000D114A" w:rsidRPr="005E1237" w:rsidRDefault="005E1237" w:rsidP="000D114A">
      <w:pPr>
        <w:rPr>
          <w:rFonts w:eastAsiaTheme="minorEastAsia"/>
        </w:rPr>
      </w:pPr>
      <m:oMathPara>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r>
                <w:rPr>
                  <w:rFonts w:ascii="Cambria Math" w:hAnsi="Cambria Math"/>
                </w:rPr>
                <m:t>prescaler*</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ctrlPr>
                <w:rPr>
                  <w:rFonts w:ascii="Cambria Math" w:eastAsiaTheme="minorEastAsia" w:hAnsi="Cambria Math"/>
                  <w:i/>
                </w:rPr>
              </m:ctrlPr>
            </m:num>
            <m:den>
              <m:r>
                <w:rPr>
                  <w:rFonts w:ascii="Cambria Math" w:eastAsiaTheme="minorEastAsia" w:hAnsi="Cambria Math"/>
                </w:rPr>
                <m:t>prescaler</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oMath>
      </m:oMathPara>
    </w:p>
    <w:p w14:paraId="41FE9533" w14:textId="27A2790C" w:rsidR="005E1237" w:rsidRPr="005E1237" w:rsidRDefault="005E1237" w:rsidP="005E1237">
      <w:pPr>
        <w:pStyle w:val="Lgende"/>
        <w:rPr>
          <w:rFonts w:eastAsiaTheme="minorEastAsia"/>
          <w:i w:val="0"/>
        </w:rPr>
      </w:pPr>
      <w:bookmarkStart w:id="183" w:name="_Toc146607403"/>
      <w:r>
        <w:t xml:space="preserve">Équation </w:t>
      </w:r>
      <w:fldSimple w:instr=" SEQ Équation \* ARABIC ">
        <w:r w:rsidR="009F5883">
          <w:rPr>
            <w:noProof/>
          </w:rPr>
          <w:t>6</w:t>
        </w:r>
      </w:fldSimple>
      <w:r>
        <w:t xml:space="preserve"> : Calcul de la période d'un timer</w:t>
      </w:r>
      <w:bookmarkEnd w:id="183"/>
    </w:p>
    <w:p w14:paraId="10092298" w14:textId="7CB8D47A" w:rsidR="00CC5BB6" w:rsidRDefault="00CC5BB6">
      <w:pPr>
        <w:spacing w:before="0" w:after="160"/>
        <w:jc w:val="left"/>
      </w:pPr>
      <w:r>
        <w:br w:type="page"/>
      </w:r>
    </w:p>
    <w:p w14:paraId="230BF93E" w14:textId="0E7C1C6A" w:rsidR="00FD6220" w:rsidRPr="00FD6220" w:rsidRDefault="00FD6220" w:rsidP="00FD6220">
      <w:pPr>
        <w:pStyle w:val="Titre1"/>
      </w:pPr>
      <w:bookmarkStart w:id="184" w:name="_Toc146607276"/>
      <w:r>
        <w:lastRenderedPageBreak/>
        <w:t>Software</w:t>
      </w:r>
      <w:bookmarkEnd w:id="184"/>
    </w:p>
    <w:p w14:paraId="28DC111E" w14:textId="605AE81C" w:rsidR="00055E28" w:rsidRDefault="001B3089" w:rsidP="00055E28">
      <w:r>
        <w:t xml:space="preserve">Malheureusement, suite à des retards sur le planning, la partie software concernant le </w:t>
      </w:r>
      <w:proofErr w:type="spellStart"/>
      <w:r>
        <w:t>Raspberry</w:t>
      </w:r>
      <w:proofErr w:type="spellEnd"/>
      <w:r>
        <w:t xml:space="preserve"> Pi n’a pas pu être implémentée.</w:t>
      </w:r>
    </w:p>
    <w:p w14:paraId="6B383BA6" w14:textId="77777777" w:rsidR="00AC30D9" w:rsidRDefault="00AC30D9" w:rsidP="00055E28">
      <w:r w:rsidRPr="00AC30D9">
        <w:t>Parmi les concepts à retenir, il est important de noter que le programme sera développé en Python. En ce qui concerne la gestion des données, la base de données sera construite en utilisant la bibliothèque "</w:t>
      </w:r>
      <w:proofErr w:type="spellStart"/>
      <w:r w:rsidRPr="00AC30D9">
        <w:t>SQLite</w:t>
      </w:r>
      <w:proofErr w:type="spellEnd"/>
      <w:r w:rsidRPr="00AC30D9">
        <w:t>". Cette bibliothèque est particulièrement adaptée pour la gestion de bases de données de petite taille en langage SQL.</w:t>
      </w:r>
    </w:p>
    <w:p w14:paraId="49A26D86" w14:textId="77777777" w:rsidR="00AC30D9" w:rsidRDefault="00AC30D9" w:rsidP="00AC30D9">
      <w:pPr>
        <w:pStyle w:val="Image-centree"/>
        <w:keepNext/>
      </w:pPr>
      <w:r>
        <w:rPr>
          <w:lang w:val="fr-CH" w:eastAsia="fr-CH"/>
        </w:rPr>
        <w:drawing>
          <wp:inline distT="0" distB="0" distL="0" distR="0" wp14:anchorId="10F0C1D6" wp14:editId="4BED971D">
            <wp:extent cx="2952000" cy="1190873"/>
            <wp:effectExtent l="19050" t="19050" r="20320" b="28575"/>
            <wp:docPr id="615476604" name="Image 615476604" descr="SQLit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QLite Python"/>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52000" cy="1190873"/>
                    </a:xfrm>
                    <a:prstGeom prst="rect">
                      <a:avLst/>
                    </a:prstGeom>
                    <a:noFill/>
                    <a:ln w="12700">
                      <a:solidFill>
                        <a:schemeClr val="tx1"/>
                      </a:solidFill>
                    </a:ln>
                  </pic:spPr>
                </pic:pic>
              </a:graphicData>
            </a:graphic>
          </wp:inline>
        </w:drawing>
      </w:r>
    </w:p>
    <w:p w14:paraId="0870BBA3" w14:textId="5DF69C64" w:rsidR="00AC30D9" w:rsidRDefault="00AC30D9" w:rsidP="00AC30D9">
      <w:pPr>
        <w:pStyle w:val="Lgende"/>
      </w:pPr>
      <w:bookmarkStart w:id="185" w:name="_Toc146607352"/>
      <w:r>
        <w:t xml:space="preserve">Figure </w:t>
      </w:r>
      <w:fldSimple w:instr=" SEQ Figure \* ARABIC ">
        <w:r w:rsidR="009F5883">
          <w:rPr>
            <w:noProof/>
          </w:rPr>
          <w:t>50</w:t>
        </w:r>
      </w:fldSimple>
      <w:r>
        <w:t xml:space="preserve"> : Illustration - </w:t>
      </w:r>
      <w:proofErr w:type="spellStart"/>
      <w:r>
        <w:t>SQLite</w:t>
      </w:r>
      <w:bookmarkEnd w:id="185"/>
      <w:proofErr w:type="spellEnd"/>
    </w:p>
    <w:p w14:paraId="486E0341" w14:textId="0EF42BB5" w:rsidR="00AC30D9" w:rsidRDefault="00AC30D9" w:rsidP="00036971">
      <w:r>
        <w:t>Après avoir effectué quelques recherches</w:t>
      </w:r>
      <w:r w:rsidRPr="00AC30D9">
        <w:t>, il est fréquemment suggéré dans de multiples sour</w:t>
      </w:r>
      <w:r>
        <w:t>ces d'utiliser la bibliothèque « </w:t>
      </w:r>
      <w:r w:rsidRPr="00AC30D9">
        <w:t>s</w:t>
      </w:r>
      <w:r>
        <w:t>ocket »</w:t>
      </w:r>
      <w:r w:rsidRPr="00AC30D9">
        <w:t xml:space="preserve"> pour la gestion des communications réseau.</w:t>
      </w:r>
    </w:p>
    <w:p w14:paraId="483D78C0" w14:textId="4F415382" w:rsidR="00DB57F1" w:rsidRDefault="00DB57F1" w:rsidP="00036971">
      <w:r>
        <w:t>Il sera aussi nécessaire de déterminer la trame TCP/IP qui sera utilisée. Il s’agira notamment de pouvoir envoyer diverses commandes par le biais du réseau.</w:t>
      </w:r>
    </w:p>
    <w:p w14:paraId="182D86DC" w14:textId="0505C046" w:rsidR="00DB57F1" w:rsidRDefault="00DB57F1" w:rsidP="00036971">
      <w:r>
        <w:t>Il est prévu que tout cette partie soit développé d’ici à la défense orale.</w:t>
      </w:r>
    </w:p>
    <w:p w14:paraId="1B713D83" w14:textId="65E2CA0B" w:rsidR="00282B24" w:rsidRDefault="00282B24" w:rsidP="00036971">
      <w:r w:rsidRPr="00537868">
        <w:br w:type="page"/>
      </w:r>
    </w:p>
    <w:p w14:paraId="602920AE" w14:textId="07A40C97" w:rsidR="004C4000" w:rsidRDefault="009A441E" w:rsidP="004C4000">
      <w:pPr>
        <w:pStyle w:val="Titre1"/>
      </w:pPr>
      <w:bookmarkStart w:id="186" w:name="_Toc146607277"/>
      <w:r>
        <w:lastRenderedPageBreak/>
        <w:t>Mesures</w:t>
      </w:r>
      <w:bookmarkEnd w:id="186"/>
    </w:p>
    <w:p w14:paraId="3E13C955" w14:textId="09C0F27E" w:rsidR="005E1237" w:rsidRDefault="005E1237" w:rsidP="005E1237">
      <w:r>
        <w:t>Les mesures visent à prouver le bon fonctionnement du système et à vérifier que le cahier des charges est respecté.</w:t>
      </w:r>
    </w:p>
    <w:p w14:paraId="4A237775" w14:textId="71687A34" w:rsidR="00D8608E" w:rsidRDefault="00D8608E" w:rsidP="00D8608E">
      <w:pPr>
        <w:pStyle w:val="Titre2"/>
      </w:pPr>
      <w:bookmarkStart w:id="187" w:name="_Toc146607278"/>
      <w:r>
        <w:t>Matériel utilisé</w:t>
      </w:r>
      <w:bookmarkEnd w:id="187"/>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E8129A" w14:paraId="428B8490" w14:textId="77777777" w:rsidTr="00CA7C28">
        <w:trPr>
          <w:trHeight w:val="397"/>
          <w:jc w:val="center"/>
        </w:trPr>
        <w:tc>
          <w:tcPr>
            <w:tcW w:w="5952" w:type="dxa"/>
            <w:gridSpan w:val="3"/>
            <w:shd w:val="clear" w:color="auto" w:fill="FFB3C5"/>
            <w:vAlign w:val="center"/>
          </w:tcPr>
          <w:p w14:paraId="480D553B" w14:textId="08041669" w:rsidR="00E8129A" w:rsidRDefault="00E8129A" w:rsidP="00CA7C28">
            <w:pPr>
              <w:pStyle w:val="texte-Tableaux"/>
            </w:pPr>
            <w:r>
              <w:t>Matériel de mesure</w:t>
            </w:r>
          </w:p>
        </w:tc>
      </w:tr>
      <w:tr w:rsidR="00E8129A" w14:paraId="5AECAF0F" w14:textId="77777777" w:rsidTr="00E8129A">
        <w:trPr>
          <w:trHeight w:val="340"/>
          <w:jc w:val="center"/>
        </w:trPr>
        <w:tc>
          <w:tcPr>
            <w:tcW w:w="1984" w:type="dxa"/>
            <w:shd w:val="clear" w:color="auto" w:fill="auto"/>
            <w:vAlign w:val="center"/>
          </w:tcPr>
          <w:p w14:paraId="7D6950C4" w14:textId="6A41DC1A" w:rsidR="00E8129A" w:rsidRDefault="00E8129A" w:rsidP="00CA7C28">
            <w:pPr>
              <w:pStyle w:val="texte-Tableaux"/>
            </w:pPr>
            <w:r>
              <w:t>Oscilloscope</w:t>
            </w:r>
          </w:p>
        </w:tc>
        <w:tc>
          <w:tcPr>
            <w:tcW w:w="1984" w:type="dxa"/>
            <w:shd w:val="clear" w:color="auto" w:fill="auto"/>
            <w:vAlign w:val="center"/>
          </w:tcPr>
          <w:p w14:paraId="4C4C61D8" w14:textId="1849B45D" w:rsidR="00E8129A" w:rsidRDefault="00E8129A" w:rsidP="00CA7C28">
            <w:pPr>
              <w:pStyle w:val="texte-Tableaux"/>
            </w:pPr>
            <w:proofErr w:type="spellStart"/>
            <w:r>
              <w:t>Rhode&amp;Schwarz</w:t>
            </w:r>
            <w:proofErr w:type="spellEnd"/>
          </w:p>
        </w:tc>
        <w:tc>
          <w:tcPr>
            <w:tcW w:w="1984" w:type="dxa"/>
            <w:shd w:val="clear" w:color="auto" w:fill="auto"/>
            <w:vAlign w:val="center"/>
          </w:tcPr>
          <w:p w14:paraId="29527203" w14:textId="5D9DC8AE" w:rsidR="00E8129A" w:rsidRDefault="00E8129A" w:rsidP="00CA7C28">
            <w:pPr>
              <w:pStyle w:val="texte-Tableaux"/>
            </w:pPr>
            <w:r>
              <w:t>ES.SLO2.05.01.08</w:t>
            </w:r>
          </w:p>
        </w:tc>
      </w:tr>
      <w:tr w:rsidR="00E8129A" w14:paraId="05F71343" w14:textId="77777777" w:rsidTr="00CA7C28">
        <w:trPr>
          <w:trHeight w:val="340"/>
          <w:jc w:val="center"/>
        </w:trPr>
        <w:tc>
          <w:tcPr>
            <w:tcW w:w="1984" w:type="dxa"/>
            <w:vAlign w:val="center"/>
          </w:tcPr>
          <w:p w14:paraId="4504C7B6" w14:textId="2785B2FC" w:rsidR="00E8129A" w:rsidRDefault="00E8129A" w:rsidP="00E8129A">
            <w:pPr>
              <w:pStyle w:val="texte-Tableaux"/>
            </w:pPr>
            <w:r>
              <w:t>Multimètre</w:t>
            </w:r>
          </w:p>
        </w:tc>
        <w:tc>
          <w:tcPr>
            <w:tcW w:w="1984" w:type="dxa"/>
            <w:vAlign w:val="center"/>
          </w:tcPr>
          <w:p w14:paraId="636E7538" w14:textId="62760C3F" w:rsidR="00E8129A" w:rsidRDefault="00E8129A" w:rsidP="00CA7C28">
            <w:pPr>
              <w:pStyle w:val="texte-Tableaux"/>
            </w:pPr>
            <w:proofErr w:type="spellStart"/>
            <w:r>
              <w:t>Gwinstek</w:t>
            </w:r>
            <w:proofErr w:type="spellEnd"/>
          </w:p>
        </w:tc>
        <w:tc>
          <w:tcPr>
            <w:tcW w:w="1984" w:type="dxa"/>
            <w:vAlign w:val="center"/>
          </w:tcPr>
          <w:p w14:paraId="1F93D8F6" w14:textId="4B679667" w:rsidR="00E8129A" w:rsidRDefault="00E8129A" w:rsidP="00E8129A">
            <w:pPr>
              <w:pStyle w:val="texte-Tableaux"/>
              <w:keepNext/>
            </w:pPr>
            <w:r>
              <w:t>ES.SLO2.00.00.90</w:t>
            </w:r>
          </w:p>
        </w:tc>
      </w:tr>
      <w:tr w:rsidR="00E8129A" w14:paraId="6ED13CD4" w14:textId="77777777" w:rsidTr="00CA7C28">
        <w:trPr>
          <w:trHeight w:val="340"/>
          <w:jc w:val="center"/>
        </w:trPr>
        <w:tc>
          <w:tcPr>
            <w:tcW w:w="1984" w:type="dxa"/>
            <w:vAlign w:val="center"/>
          </w:tcPr>
          <w:p w14:paraId="072794DD" w14:textId="2DB66861" w:rsidR="00E8129A" w:rsidRDefault="00E8129A" w:rsidP="00E8129A">
            <w:pPr>
              <w:pStyle w:val="texte-Tableaux"/>
            </w:pPr>
            <w:r>
              <w:t>Alimentation</w:t>
            </w:r>
          </w:p>
        </w:tc>
        <w:tc>
          <w:tcPr>
            <w:tcW w:w="1984" w:type="dxa"/>
            <w:vAlign w:val="center"/>
          </w:tcPr>
          <w:p w14:paraId="1486A6FF" w14:textId="35F5B927" w:rsidR="00E8129A" w:rsidRDefault="00E8129A" w:rsidP="00CA7C28">
            <w:pPr>
              <w:pStyle w:val="texte-Tableaux"/>
            </w:pPr>
            <w:proofErr w:type="spellStart"/>
            <w:r>
              <w:t>Gwinstek</w:t>
            </w:r>
            <w:proofErr w:type="spellEnd"/>
          </w:p>
        </w:tc>
        <w:tc>
          <w:tcPr>
            <w:tcW w:w="1984" w:type="dxa"/>
            <w:vAlign w:val="center"/>
          </w:tcPr>
          <w:p w14:paraId="0CC14DC5" w14:textId="1CB9E147" w:rsidR="00E8129A" w:rsidRDefault="00E8129A" w:rsidP="00E8129A">
            <w:pPr>
              <w:pStyle w:val="texte-Tableaux"/>
              <w:keepNext/>
            </w:pPr>
            <w:r>
              <w:t>ES.SLO2.00.00.31</w:t>
            </w:r>
          </w:p>
        </w:tc>
      </w:tr>
      <w:tr w:rsidR="00E8129A" w14:paraId="69A93EEE" w14:textId="77777777" w:rsidTr="00CA7C28">
        <w:trPr>
          <w:trHeight w:val="340"/>
          <w:jc w:val="center"/>
        </w:trPr>
        <w:tc>
          <w:tcPr>
            <w:tcW w:w="1984" w:type="dxa"/>
            <w:vAlign w:val="center"/>
          </w:tcPr>
          <w:p w14:paraId="5360C7D6" w14:textId="6C88C69B" w:rsidR="00E8129A" w:rsidRDefault="00E8129A" w:rsidP="00E8129A">
            <w:pPr>
              <w:pStyle w:val="texte-Tableaux"/>
            </w:pPr>
            <w:r>
              <w:t>Analyseur logique</w:t>
            </w:r>
          </w:p>
        </w:tc>
        <w:tc>
          <w:tcPr>
            <w:tcW w:w="1984" w:type="dxa"/>
            <w:vAlign w:val="center"/>
          </w:tcPr>
          <w:p w14:paraId="42DF42DF" w14:textId="32A1E06F" w:rsidR="00E8129A" w:rsidRDefault="00E8129A" w:rsidP="00CA7C28">
            <w:pPr>
              <w:pStyle w:val="texte-Tableaux"/>
            </w:pPr>
            <w:proofErr w:type="spellStart"/>
            <w:r>
              <w:t>LogicSniffer</w:t>
            </w:r>
            <w:proofErr w:type="spellEnd"/>
          </w:p>
        </w:tc>
        <w:tc>
          <w:tcPr>
            <w:tcW w:w="1984" w:type="dxa"/>
            <w:vAlign w:val="center"/>
          </w:tcPr>
          <w:p w14:paraId="0A152E98" w14:textId="4555441D" w:rsidR="00E8129A" w:rsidRDefault="00E8129A" w:rsidP="00E8129A">
            <w:pPr>
              <w:pStyle w:val="texte-Tableaux"/>
              <w:keepNext/>
            </w:pPr>
            <w:r>
              <w:t>ES.SLO1.</w:t>
            </w:r>
            <w:r w:rsidR="00DF1B79">
              <w:t>04.00.04</w:t>
            </w:r>
          </w:p>
        </w:tc>
      </w:tr>
    </w:tbl>
    <w:p w14:paraId="4E09472A" w14:textId="2676776F" w:rsidR="00E8129A" w:rsidRDefault="00E8129A">
      <w:pPr>
        <w:pStyle w:val="Lgende"/>
      </w:pPr>
      <w:bookmarkStart w:id="188" w:name="_Toc146607390"/>
      <w:r>
        <w:t xml:space="preserve">Tableau </w:t>
      </w:r>
      <w:fldSimple w:instr=" SEQ Tableau \* ARABIC ">
        <w:r w:rsidR="009F5883">
          <w:rPr>
            <w:noProof/>
          </w:rPr>
          <w:t>27</w:t>
        </w:r>
      </w:fldSimple>
      <w:r>
        <w:t xml:space="preserve"> : Liste du matériel de mesure</w:t>
      </w:r>
      <w:bookmarkEnd w:id="188"/>
    </w:p>
    <w:p w14:paraId="59718FBB" w14:textId="13AEEC41" w:rsidR="00684D1D" w:rsidRDefault="00684D1D" w:rsidP="00684D1D">
      <w:pPr>
        <w:pStyle w:val="Titre2"/>
      </w:pPr>
      <w:bookmarkStart w:id="189" w:name="_Toc146607279"/>
      <w:r>
        <w:t>Convertisseur AC/DC</w:t>
      </w:r>
      <w:bookmarkEnd w:id="189"/>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D8608E" w14:paraId="7C795B55" w14:textId="77777777" w:rsidTr="00D8608E">
        <w:trPr>
          <w:trHeight w:val="397"/>
          <w:jc w:val="center"/>
        </w:trPr>
        <w:tc>
          <w:tcPr>
            <w:tcW w:w="5952" w:type="dxa"/>
            <w:gridSpan w:val="3"/>
            <w:shd w:val="clear" w:color="auto" w:fill="FFB3C5"/>
            <w:vAlign w:val="center"/>
          </w:tcPr>
          <w:p w14:paraId="76FA541A" w14:textId="7921391E" w:rsidR="00D8608E" w:rsidRDefault="00D8608E" w:rsidP="00D8608E">
            <w:pPr>
              <w:pStyle w:val="texte-Tableaux"/>
            </w:pPr>
            <w:r>
              <w:t>Mesure convertisseur AC / DC</w:t>
            </w:r>
          </w:p>
        </w:tc>
      </w:tr>
      <w:tr w:rsidR="00D8608E" w14:paraId="6311BF3C" w14:textId="77777777" w:rsidTr="00D8608E">
        <w:trPr>
          <w:trHeight w:val="340"/>
          <w:jc w:val="center"/>
        </w:trPr>
        <w:tc>
          <w:tcPr>
            <w:tcW w:w="1984" w:type="dxa"/>
            <w:shd w:val="clear" w:color="auto" w:fill="D9D9D9" w:themeFill="background1" w:themeFillShade="D9"/>
            <w:vAlign w:val="center"/>
          </w:tcPr>
          <w:p w14:paraId="379A3C9A" w14:textId="09E365A1" w:rsidR="00D8608E" w:rsidRDefault="00D8608E" w:rsidP="00D8608E">
            <w:pPr>
              <w:pStyle w:val="texte-Tableaux"/>
            </w:pPr>
            <w:r>
              <w:t>Signal</w:t>
            </w:r>
          </w:p>
        </w:tc>
        <w:tc>
          <w:tcPr>
            <w:tcW w:w="1984" w:type="dxa"/>
            <w:shd w:val="clear" w:color="auto" w:fill="D9D9D9" w:themeFill="background1" w:themeFillShade="D9"/>
            <w:vAlign w:val="center"/>
          </w:tcPr>
          <w:p w14:paraId="3313B969" w14:textId="072966AD" w:rsidR="00D8608E" w:rsidRDefault="00D8608E" w:rsidP="00D8608E">
            <w:pPr>
              <w:pStyle w:val="texte-Tableaux"/>
            </w:pPr>
            <w:r>
              <w:t>Point de test</w:t>
            </w:r>
          </w:p>
        </w:tc>
        <w:tc>
          <w:tcPr>
            <w:tcW w:w="1984" w:type="dxa"/>
            <w:shd w:val="clear" w:color="auto" w:fill="D9D9D9" w:themeFill="background1" w:themeFillShade="D9"/>
            <w:vAlign w:val="center"/>
          </w:tcPr>
          <w:p w14:paraId="16BCC657" w14:textId="17F6DEEB" w:rsidR="00D8608E" w:rsidRDefault="00D8608E" w:rsidP="00D8608E">
            <w:pPr>
              <w:pStyle w:val="texte-Tableaux"/>
            </w:pPr>
            <w:r>
              <w:t>Oscilloscope</w:t>
            </w:r>
          </w:p>
        </w:tc>
      </w:tr>
      <w:tr w:rsidR="00D8608E" w14:paraId="2CFB13C9" w14:textId="77777777" w:rsidTr="00D8608E">
        <w:trPr>
          <w:trHeight w:val="340"/>
          <w:jc w:val="center"/>
        </w:trPr>
        <w:tc>
          <w:tcPr>
            <w:tcW w:w="1984" w:type="dxa"/>
            <w:vAlign w:val="center"/>
          </w:tcPr>
          <w:p w14:paraId="56B1CFAD" w14:textId="176DFFFE" w:rsidR="00D8608E" w:rsidRDefault="00D8608E" w:rsidP="00D8608E">
            <w:pPr>
              <w:pStyle w:val="texte-Tableaux"/>
            </w:pPr>
            <w:r>
              <w:t>+3V3</w:t>
            </w:r>
          </w:p>
        </w:tc>
        <w:tc>
          <w:tcPr>
            <w:tcW w:w="1984" w:type="dxa"/>
            <w:vAlign w:val="center"/>
          </w:tcPr>
          <w:p w14:paraId="7E790D2A" w14:textId="2037A554" w:rsidR="00D8608E" w:rsidRDefault="00D8608E" w:rsidP="00D8608E">
            <w:pPr>
              <w:pStyle w:val="texte-Tableaux"/>
            </w:pPr>
            <w:r>
              <w:t>TP1</w:t>
            </w:r>
          </w:p>
        </w:tc>
        <w:tc>
          <w:tcPr>
            <w:tcW w:w="1984" w:type="dxa"/>
            <w:vAlign w:val="center"/>
          </w:tcPr>
          <w:p w14:paraId="04FB04FD" w14:textId="1C32DA83" w:rsidR="00D8608E" w:rsidRDefault="00D8608E" w:rsidP="00E8129A">
            <w:pPr>
              <w:pStyle w:val="texte-Tableaux"/>
              <w:keepNext/>
            </w:pPr>
            <w:r>
              <w:t>CH1</w:t>
            </w:r>
          </w:p>
        </w:tc>
      </w:tr>
    </w:tbl>
    <w:p w14:paraId="0662C3DC" w14:textId="0FB3A5CD" w:rsidR="00E8129A" w:rsidRDefault="00E8129A">
      <w:pPr>
        <w:pStyle w:val="Lgende"/>
      </w:pPr>
      <w:bookmarkStart w:id="190" w:name="_Toc146607391"/>
      <w:r>
        <w:t xml:space="preserve">Tableau </w:t>
      </w:r>
      <w:fldSimple w:instr=" SEQ Tableau \* ARABIC ">
        <w:r w:rsidR="009F5883">
          <w:rPr>
            <w:noProof/>
          </w:rPr>
          <w:t>28</w:t>
        </w:r>
      </w:fldSimple>
      <w:r>
        <w:t> : Points de test</w:t>
      </w:r>
      <w:r w:rsidR="00B16120">
        <w:t>s</w:t>
      </w:r>
      <w:r>
        <w:t xml:space="preserve"> – Mesure convertisseur AC/DC</w:t>
      </w:r>
      <w:bookmarkEnd w:id="190"/>
    </w:p>
    <w:p w14:paraId="4E0869C2" w14:textId="77777777" w:rsidR="00D8608E" w:rsidRDefault="00D04595" w:rsidP="00D8608E">
      <w:pPr>
        <w:pStyle w:val="Image-centree"/>
      </w:pPr>
      <w:r w:rsidRPr="00D04595">
        <w:rPr>
          <w:lang w:val="fr-CH" w:eastAsia="fr-CH"/>
        </w:rPr>
        <w:drawing>
          <wp:inline distT="0" distB="0" distL="0" distR="0" wp14:anchorId="146F8B4B" wp14:editId="341820E6">
            <wp:extent cx="5400000" cy="3476250"/>
            <wp:effectExtent l="19050" t="19050" r="10795" b="10160"/>
            <wp:docPr id="615476591" name="Image 615476591" descr="C:\Users\migsantos\OneDrive - Education Vaud\Bureau\2312_Mesures\mesure_AC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santos\OneDrive - Education Vaud\Bureau\2312_Mesures\mesure_ACDC.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000" cy="3476250"/>
                    </a:xfrm>
                    <a:prstGeom prst="rect">
                      <a:avLst/>
                    </a:prstGeom>
                    <a:noFill/>
                    <a:ln w="12700">
                      <a:solidFill>
                        <a:schemeClr val="tx1"/>
                      </a:solidFill>
                    </a:ln>
                  </pic:spPr>
                </pic:pic>
              </a:graphicData>
            </a:graphic>
          </wp:inline>
        </w:drawing>
      </w:r>
    </w:p>
    <w:p w14:paraId="777AA273" w14:textId="36A8999F" w:rsidR="00D04595" w:rsidRDefault="00D8608E" w:rsidP="00D8608E">
      <w:pPr>
        <w:pStyle w:val="Lgende"/>
      </w:pPr>
      <w:bookmarkStart w:id="191" w:name="_Toc146607353"/>
      <w:r>
        <w:t xml:space="preserve">Figure </w:t>
      </w:r>
      <w:fldSimple w:instr=" SEQ Figure \* ARABIC ">
        <w:r w:rsidR="009F5883">
          <w:rPr>
            <w:noProof/>
          </w:rPr>
          <w:t>51</w:t>
        </w:r>
      </w:fldSimple>
      <w:r>
        <w:t xml:space="preserve"> : Mesure du +3V3</w:t>
      </w:r>
      <w:bookmarkEnd w:id="191"/>
    </w:p>
    <w:p w14:paraId="5F6B40DF" w14:textId="4A6B19A0" w:rsidR="00D8608E" w:rsidRDefault="00D8608E" w:rsidP="00D8608E">
      <w:r>
        <w:t xml:space="preserve">On peut constater que le convertisseur AC/DC fournit une tension parfaitement régulée. On peut observer néanmoins que du bruit à ~85kHz est provoqué sur l’alimentation. Ceci est dû à la fréquence de fonctionnement du convertisseur AC/DC. </w:t>
      </w:r>
      <w:r w:rsidR="00AC386D">
        <w:t>Son amplitude est faible</w:t>
      </w:r>
      <w:r>
        <w:t xml:space="preserve"> et a peu de risques de provoquer des nuisances au reste du circuit.</w:t>
      </w:r>
    </w:p>
    <w:p w14:paraId="09C2E24D" w14:textId="5A04F651" w:rsidR="00AC386D" w:rsidRDefault="00AC386D" w:rsidP="00D8608E">
      <w:r>
        <w:t>La mesure a été réalisée en fonctionnement avec une consommation de courant de ~300mA.</w:t>
      </w:r>
    </w:p>
    <w:p w14:paraId="687BB1BE" w14:textId="6E8ED024" w:rsidR="00CD6881" w:rsidRDefault="00CD6881" w:rsidP="00CD6881">
      <w:pPr>
        <w:pStyle w:val="Titre2"/>
      </w:pPr>
      <w:bookmarkStart w:id="192" w:name="_Toc146607280"/>
      <w:r>
        <w:lastRenderedPageBreak/>
        <w:t>Commutation 230VAC</w:t>
      </w:r>
      <w:bookmarkEnd w:id="192"/>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AC386D" w14:paraId="600D8D72" w14:textId="77777777" w:rsidTr="00CA7C28">
        <w:trPr>
          <w:trHeight w:val="397"/>
          <w:jc w:val="center"/>
        </w:trPr>
        <w:tc>
          <w:tcPr>
            <w:tcW w:w="5952" w:type="dxa"/>
            <w:gridSpan w:val="3"/>
            <w:shd w:val="clear" w:color="auto" w:fill="FFB3C5"/>
            <w:vAlign w:val="center"/>
          </w:tcPr>
          <w:p w14:paraId="24BF758E" w14:textId="1DFE65EF" w:rsidR="00AC386D" w:rsidRDefault="00AC386D" w:rsidP="00AC386D">
            <w:pPr>
              <w:pStyle w:val="texte-Tableaux"/>
            </w:pPr>
            <w:r>
              <w:t>Mesure commutation 230VAC</w:t>
            </w:r>
          </w:p>
        </w:tc>
      </w:tr>
      <w:tr w:rsidR="00AC386D" w14:paraId="04044C5D" w14:textId="77777777" w:rsidTr="00CA7C28">
        <w:trPr>
          <w:trHeight w:val="340"/>
          <w:jc w:val="center"/>
        </w:trPr>
        <w:tc>
          <w:tcPr>
            <w:tcW w:w="1984" w:type="dxa"/>
            <w:shd w:val="clear" w:color="auto" w:fill="D9D9D9" w:themeFill="background1" w:themeFillShade="D9"/>
            <w:vAlign w:val="center"/>
          </w:tcPr>
          <w:p w14:paraId="02F8257C" w14:textId="77777777" w:rsidR="00AC386D" w:rsidRDefault="00AC386D" w:rsidP="00CA7C28">
            <w:pPr>
              <w:pStyle w:val="texte-Tableaux"/>
            </w:pPr>
            <w:r>
              <w:t>Signal</w:t>
            </w:r>
          </w:p>
        </w:tc>
        <w:tc>
          <w:tcPr>
            <w:tcW w:w="1984" w:type="dxa"/>
            <w:shd w:val="clear" w:color="auto" w:fill="D9D9D9" w:themeFill="background1" w:themeFillShade="D9"/>
            <w:vAlign w:val="center"/>
          </w:tcPr>
          <w:p w14:paraId="04C2BC13" w14:textId="77777777" w:rsidR="00AC386D" w:rsidRDefault="00AC386D" w:rsidP="00CA7C28">
            <w:pPr>
              <w:pStyle w:val="texte-Tableaux"/>
            </w:pPr>
            <w:r>
              <w:t>Point de test</w:t>
            </w:r>
          </w:p>
        </w:tc>
        <w:tc>
          <w:tcPr>
            <w:tcW w:w="1984" w:type="dxa"/>
            <w:shd w:val="clear" w:color="auto" w:fill="D9D9D9" w:themeFill="background1" w:themeFillShade="D9"/>
            <w:vAlign w:val="center"/>
          </w:tcPr>
          <w:p w14:paraId="3DB5D6F5" w14:textId="77777777" w:rsidR="00AC386D" w:rsidRDefault="00AC386D" w:rsidP="00CA7C28">
            <w:pPr>
              <w:pStyle w:val="texte-Tableaux"/>
            </w:pPr>
            <w:r>
              <w:t>Oscilloscope</w:t>
            </w:r>
          </w:p>
        </w:tc>
      </w:tr>
      <w:tr w:rsidR="00AC386D" w14:paraId="7DC518F0" w14:textId="77777777" w:rsidTr="00CA7C28">
        <w:trPr>
          <w:trHeight w:val="340"/>
          <w:jc w:val="center"/>
        </w:trPr>
        <w:tc>
          <w:tcPr>
            <w:tcW w:w="1984" w:type="dxa"/>
            <w:vAlign w:val="center"/>
          </w:tcPr>
          <w:p w14:paraId="33F24E66" w14:textId="4F3994C1" w:rsidR="00AC386D" w:rsidRDefault="00AC386D" w:rsidP="00CA7C28">
            <w:pPr>
              <w:pStyle w:val="texte-Tableaux"/>
            </w:pPr>
            <w:r>
              <w:t>AC-SET</w:t>
            </w:r>
          </w:p>
        </w:tc>
        <w:tc>
          <w:tcPr>
            <w:tcW w:w="1984" w:type="dxa"/>
            <w:vAlign w:val="center"/>
          </w:tcPr>
          <w:p w14:paraId="71B664E3" w14:textId="0E87C5AB" w:rsidR="00AC386D" w:rsidRDefault="00AC386D" w:rsidP="00CA7C28">
            <w:pPr>
              <w:pStyle w:val="texte-Tableaux"/>
            </w:pPr>
            <w:r>
              <w:t xml:space="preserve">K1 pin -6 </w:t>
            </w:r>
          </w:p>
        </w:tc>
        <w:tc>
          <w:tcPr>
            <w:tcW w:w="1984" w:type="dxa"/>
            <w:vAlign w:val="center"/>
          </w:tcPr>
          <w:p w14:paraId="7D493D64" w14:textId="77777777" w:rsidR="00AC386D" w:rsidRDefault="00AC386D" w:rsidP="00E8129A">
            <w:pPr>
              <w:pStyle w:val="texte-Tableaux"/>
              <w:keepNext/>
            </w:pPr>
            <w:r>
              <w:t>CH1</w:t>
            </w:r>
          </w:p>
        </w:tc>
      </w:tr>
    </w:tbl>
    <w:p w14:paraId="1A736CB4" w14:textId="6BB7B78C" w:rsidR="00E8129A" w:rsidRDefault="00E8129A">
      <w:pPr>
        <w:pStyle w:val="Lgende"/>
      </w:pPr>
      <w:bookmarkStart w:id="193" w:name="_Toc146607392"/>
      <w:r>
        <w:t xml:space="preserve">Tableau </w:t>
      </w:r>
      <w:fldSimple w:instr=" SEQ Tableau \* ARABIC ">
        <w:r w:rsidR="009F5883">
          <w:rPr>
            <w:noProof/>
          </w:rPr>
          <w:t>29</w:t>
        </w:r>
      </w:fldSimple>
      <w:r>
        <w:t xml:space="preserve"> : Points de tests - Mesure commutation 230VAC</w:t>
      </w:r>
      <w:bookmarkEnd w:id="193"/>
    </w:p>
    <w:p w14:paraId="205999EC" w14:textId="77777777" w:rsidR="00AC386D" w:rsidRDefault="00D8608E" w:rsidP="00AC386D">
      <w:pPr>
        <w:pStyle w:val="Image-centree"/>
        <w:keepNext/>
      </w:pPr>
      <w:r w:rsidRPr="00D8608E">
        <w:rPr>
          <w:lang w:val="fr-CH" w:eastAsia="fr-CH"/>
        </w:rPr>
        <w:drawing>
          <wp:inline distT="0" distB="0" distL="0" distR="0" wp14:anchorId="44F85DE5" wp14:editId="0A411BEC">
            <wp:extent cx="5400000" cy="3475725"/>
            <wp:effectExtent l="19050" t="19050" r="10795" b="10795"/>
            <wp:docPr id="615476592" name="Image 615476592" descr="C:\Users\migsantos\OneDrive - Education Vaud\Bureau\2312_Mesures\commutation 230V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OneDrive - Education Vaud\Bureau\2312_Mesures\commutation 230VAC.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00000" cy="3475725"/>
                    </a:xfrm>
                    <a:prstGeom prst="rect">
                      <a:avLst/>
                    </a:prstGeom>
                    <a:noFill/>
                    <a:ln w="12700">
                      <a:solidFill>
                        <a:schemeClr val="tx1"/>
                      </a:solidFill>
                    </a:ln>
                  </pic:spPr>
                </pic:pic>
              </a:graphicData>
            </a:graphic>
          </wp:inline>
        </w:drawing>
      </w:r>
    </w:p>
    <w:p w14:paraId="7ED2CABC" w14:textId="521F55FA" w:rsidR="00D8608E" w:rsidRDefault="00AC386D" w:rsidP="00AC386D">
      <w:pPr>
        <w:pStyle w:val="Lgende"/>
      </w:pPr>
      <w:bookmarkStart w:id="194" w:name="_Toc146607354"/>
      <w:r>
        <w:t xml:space="preserve">Figure </w:t>
      </w:r>
      <w:fldSimple w:instr=" SEQ Figure \* ARABIC ">
        <w:r w:rsidR="009F5883">
          <w:rPr>
            <w:noProof/>
          </w:rPr>
          <w:t>52</w:t>
        </w:r>
      </w:fldSimple>
      <w:r>
        <w:t xml:space="preserve"> : Mesure </w:t>
      </w:r>
      <w:r w:rsidR="00E8129A">
        <w:t>de la commutation 230VAC sur le relai</w:t>
      </w:r>
      <w:bookmarkEnd w:id="194"/>
    </w:p>
    <w:p w14:paraId="35498973" w14:textId="77777777" w:rsidR="00E8129A" w:rsidRDefault="00DD2BB6" w:rsidP="00DD2BB6">
      <w:r w:rsidRPr="00DD2BB6">
        <w:t xml:space="preserve">La commutation de la sortie 230VAC est gérée de manière efficace par le microcontrôleur. Une vérification de la continuité a confirmé que la connexion entre la sortie et l'entrée était correcte. </w:t>
      </w:r>
    </w:p>
    <w:p w14:paraId="067C1081" w14:textId="77777777" w:rsidR="00E8129A" w:rsidRDefault="00E8129A" w:rsidP="00DD2BB6">
      <w:r>
        <w:t>La mesures révèle</w:t>
      </w:r>
      <w:r w:rsidR="00DD2BB6" w:rsidRPr="00DD2BB6">
        <w:t xml:space="preserve"> une tension inverse </w:t>
      </w:r>
      <w:r>
        <w:t>après la commutation.</w:t>
      </w:r>
      <w:r w:rsidR="00DD2BB6" w:rsidRPr="00DD2BB6">
        <w:t xml:space="preserve"> </w:t>
      </w:r>
      <w:r>
        <w:t>Cette tension est subie par</w:t>
      </w:r>
      <w:r w:rsidR="00DD2BB6" w:rsidRPr="00DD2BB6">
        <w:t xml:space="preserve"> le transistor </w:t>
      </w:r>
      <w:r>
        <w:t xml:space="preserve">qui </w:t>
      </w:r>
      <w:r w:rsidR="00DD2BB6" w:rsidRPr="00DD2BB6">
        <w:t xml:space="preserve">est capable de </w:t>
      </w:r>
      <w:r>
        <w:t xml:space="preserve">la </w:t>
      </w:r>
      <w:r w:rsidR="00DD2BB6" w:rsidRPr="00DD2BB6">
        <w:t xml:space="preserve">supporter sans problème. </w:t>
      </w:r>
      <w:r>
        <w:t>La bobine elle ne subit pas de surtension ce qui idéale pour conserver sa durée de vie.</w:t>
      </w:r>
    </w:p>
    <w:p w14:paraId="63B001F8" w14:textId="5643EA30" w:rsidR="00DD2BB6" w:rsidRDefault="00DD2BB6" w:rsidP="00DD2BB6">
      <w:r w:rsidRPr="00DD2BB6">
        <w:t>Ce contrôle a été effectué à la fois pour le signal AC-SET et AC-RESET.</w:t>
      </w:r>
    </w:p>
    <w:p w14:paraId="29AB3125" w14:textId="727878AA" w:rsidR="00DD2BB6" w:rsidRDefault="00DD2BB6">
      <w:pPr>
        <w:spacing w:before="0" w:after="160"/>
        <w:jc w:val="left"/>
      </w:pPr>
      <w:r>
        <w:br w:type="page"/>
      </w:r>
    </w:p>
    <w:p w14:paraId="3B58C802" w14:textId="60D684FF" w:rsidR="00684D1D" w:rsidRDefault="00684D1D" w:rsidP="00684D1D">
      <w:pPr>
        <w:pStyle w:val="Titre2"/>
      </w:pPr>
      <w:bookmarkStart w:id="195" w:name="_Toc146607281"/>
      <w:r>
        <w:lastRenderedPageBreak/>
        <w:t>Module RFID</w:t>
      </w:r>
      <w:bookmarkEnd w:id="195"/>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DF1B79" w14:paraId="30E04F69" w14:textId="77777777" w:rsidTr="00CA7C28">
        <w:trPr>
          <w:trHeight w:val="397"/>
          <w:jc w:val="center"/>
        </w:trPr>
        <w:tc>
          <w:tcPr>
            <w:tcW w:w="5952" w:type="dxa"/>
            <w:gridSpan w:val="3"/>
            <w:shd w:val="clear" w:color="auto" w:fill="FFB3C5"/>
            <w:vAlign w:val="center"/>
          </w:tcPr>
          <w:p w14:paraId="5399084D" w14:textId="55947FF4" w:rsidR="00DF1B79" w:rsidRDefault="00DF1B79" w:rsidP="00B16120">
            <w:pPr>
              <w:pStyle w:val="texte-Tableaux"/>
            </w:pPr>
            <w:r>
              <w:t xml:space="preserve">Mesure </w:t>
            </w:r>
            <w:r w:rsidR="00B16120">
              <w:t>communication UART RFIDB1</w:t>
            </w:r>
          </w:p>
        </w:tc>
      </w:tr>
      <w:tr w:rsidR="00DF1B79" w14:paraId="661B4538" w14:textId="77777777" w:rsidTr="00CA7C28">
        <w:trPr>
          <w:trHeight w:val="340"/>
          <w:jc w:val="center"/>
        </w:trPr>
        <w:tc>
          <w:tcPr>
            <w:tcW w:w="1984" w:type="dxa"/>
            <w:shd w:val="clear" w:color="auto" w:fill="D9D9D9" w:themeFill="background1" w:themeFillShade="D9"/>
            <w:vAlign w:val="center"/>
          </w:tcPr>
          <w:p w14:paraId="28533607" w14:textId="77777777" w:rsidR="00DF1B79" w:rsidRDefault="00DF1B79" w:rsidP="00CA7C28">
            <w:pPr>
              <w:pStyle w:val="texte-Tableaux"/>
            </w:pPr>
            <w:r>
              <w:t>Signal</w:t>
            </w:r>
          </w:p>
        </w:tc>
        <w:tc>
          <w:tcPr>
            <w:tcW w:w="1984" w:type="dxa"/>
            <w:shd w:val="clear" w:color="auto" w:fill="D9D9D9" w:themeFill="background1" w:themeFillShade="D9"/>
            <w:vAlign w:val="center"/>
          </w:tcPr>
          <w:p w14:paraId="1B4C7DF1" w14:textId="77777777" w:rsidR="00DF1B79" w:rsidRDefault="00DF1B79" w:rsidP="00CA7C28">
            <w:pPr>
              <w:pStyle w:val="texte-Tableaux"/>
            </w:pPr>
            <w:r>
              <w:t>Point de test</w:t>
            </w:r>
          </w:p>
        </w:tc>
        <w:tc>
          <w:tcPr>
            <w:tcW w:w="1984" w:type="dxa"/>
            <w:shd w:val="clear" w:color="auto" w:fill="D9D9D9" w:themeFill="background1" w:themeFillShade="D9"/>
            <w:vAlign w:val="center"/>
          </w:tcPr>
          <w:p w14:paraId="60884065" w14:textId="04CDA51A" w:rsidR="00DF1B79" w:rsidRDefault="00DF1B79" w:rsidP="00CA7C28">
            <w:pPr>
              <w:pStyle w:val="texte-Tableaux"/>
            </w:pPr>
            <w:r>
              <w:t>Analyseur logique</w:t>
            </w:r>
          </w:p>
        </w:tc>
      </w:tr>
      <w:tr w:rsidR="00DF1B79" w14:paraId="07CD0889" w14:textId="77777777" w:rsidTr="00CA7C28">
        <w:trPr>
          <w:trHeight w:val="340"/>
          <w:jc w:val="center"/>
        </w:trPr>
        <w:tc>
          <w:tcPr>
            <w:tcW w:w="1984" w:type="dxa"/>
            <w:vAlign w:val="center"/>
          </w:tcPr>
          <w:p w14:paraId="3F3B7014" w14:textId="38C54BE4" w:rsidR="00DF1B79" w:rsidRDefault="00DF1B79" w:rsidP="00CA7C28">
            <w:pPr>
              <w:pStyle w:val="texte-Tableaux"/>
            </w:pPr>
            <w:r>
              <w:t>U2TX</w:t>
            </w:r>
          </w:p>
        </w:tc>
        <w:tc>
          <w:tcPr>
            <w:tcW w:w="1984" w:type="dxa"/>
            <w:vAlign w:val="center"/>
          </w:tcPr>
          <w:p w14:paraId="664776F8" w14:textId="63247FAF" w:rsidR="00DF1B79" w:rsidRDefault="00DF1B79" w:rsidP="00CA7C28">
            <w:pPr>
              <w:pStyle w:val="texte-Tableaux"/>
            </w:pPr>
            <w:r>
              <w:t xml:space="preserve">P6-1 </w:t>
            </w:r>
          </w:p>
        </w:tc>
        <w:tc>
          <w:tcPr>
            <w:tcW w:w="1984" w:type="dxa"/>
            <w:vAlign w:val="center"/>
          </w:tcPr>
          <w:p w14:paraId="5EAC01C7" w14:textId="63432B76" w:rsidR="00DF1B79" w:rsidRDefault="00DF1B79" w:rsidP="00CA7C28">
            <w:pPr>
              <w:pStyle w:val="texte-Tableaux"/>
              <w:keepNext/>
            </w:pPr>
            <w:r>
              <w:t>Channel0</w:t>
            </w:r>
          </w:p>
        </w:tc>
      </w:tr>
      <w:tr w:rsidR="00DF1B79" w14:paraId="4464B062" w14:textId="77777777" w:rsidTr="00CA7C28">
        <w:trPr>
          <w:trHeight w:val="340"/>
          <w:jc w:val="center"/>
        </w:trPr>
        <w:tc>
          <w:tcPr>
            <w:tcW w:w="1984" w:type="dxa"/>
            <w:vAlign w:val="center"/>
          </w:tcPr>
          <w:p w14:paraId="38A90DC1" w14:textId="59EC5C50" w:rsidR="00DF1B79" w:rsidRDefault="00DF1B79" w:rsidP="00CA7C28">
            <w:pPr>
              <w:pStyle w:val="texte-Tableaux"/>
            </w:pPr>
            <w:r>
              <w:t>U2RX</w:t>
            </w:r>
          </w:p>
        </w:tc>
        <w:tc>
          <w:tcPr>
            <w:tcW w:w="1984" w:type="dxa"/>
            <w:vAlign w:val="center"/>
          </w:tcPr>
          <w:p w14:paraId="4881743D" w14:textId="62596185" w:rsidR="00DF1B79" w:rsidRDefault="00DF1B79" w:rsidP="00CA7C28">
            <w:pPr>
              <w:pStyle w:val="texte-Tableaux"/>
            </w:pPr>
            <w:r>
              <w:t>P6-2</w:t>
            </w:r>
          </w:p>
        </w:tc>
        <w:tc>
          <w:tcPr>
            <w:tcW w:w="1984" w:type="dxa"/>
            <w:vAlign w:val="center"/>
          </w:tcPr>
          <w:p w14:paraId="295531D0" w14:textId="4F59A3C2" w:rsidR="00DF1B79" w:rsidRDefault="00DF1B79" w:rsidP="00B16120">
            <w:pPr>
              <w:pStyle w:val="texte-Tableaux"/>
              <w:keepNext/>
            </w:pPr>
            <w:r>
              <w:t>Channel1</w:t>
            </w:r>
          </w:p>
        </w:tc>
      </w:tr>
    </w:tbl>
    <w:p w14:paraId="20B91D0E" w14:textId="7D2CEA60" w:rsidR="00DF1B79" w:rsidRPr="00DF1B79" w:rsidRDefault="00B16120" w:rsidP="00B16120">
      <w:pPr>
        <w:pStyle w:val="Lgende"/>
      </w:pPr>
      <w:bookmarkStart w:id="196" w:name="_Toc146607393"/>
      <w:r>
        <w:t xml:space="preserve">Tableau </w:t>
      </w:r>
      <w:fldSimple w:instr=" SEQ Tableau \* ARABIC ">
        <w:r w:rsidR="009F5883">
          <w:rPr>
            <w:noProof/>
          </w:rPr>
          <w:t>30</w:t>
        </w:r>
      </w:fldSimple>
      <w:r>
        <w:t xml:space="preserve"> : Points de tests - Mesure UART RFID</w:t>
      </w:r>
      <w:bookmarkEnd w:id="196"/>
    </w:p>
    <w:p w14:paraId="3B178A39" w14:textId="77777777" w:rsidR="00CA7C28" w:rsidRDefault="00DD2BB6" w:rsidP="00CA7C28">
      <w:pPr>
        <w:pStyle w:val="Image-centree"/>
      </w:pPr>
      <w:r w:rsidRPr="00DD2BB6">
        <w:rPr>
          <w:lang w:val="fr-CH" w:eastAsia="fr-CH"/>
        </w:rPr>
        <w:drawing>
          <wp:inline distT="0" distB="0" distL="0" distR="0" wp14:anchorId="117B6F7C" wp14:editId="4BCBEC92">
            <wp:extent cx="5760720" cy="650686"/>
            <wp:effectExtent l="19050" t="19050" r="11430" b="16510"/>
            <wp:docPr id="615476595" name="Image 615476595" descr="C:\Users\migsantos\OneDrive - Education Vaud\Bureau\2312_Mesures\CHU_UART_Signau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santos\OneDrive - Education Vaud\Bureau\2312_Mesures\CHU_UART_Signaux.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0720" cy="650686"/>
                    </a:xfrm>
                    <a:prstGeom prst="rect">
                      <a:avLst/>
                    </a:prstGeom>
                    <a:noFill/>
                    <a:ln w="12700">
                      <a:solidFill>
                        <a:schemeClr val="tx1"/>
                      </a:solidFill>
                    </a:ln>
                  </pic:spPr>
                </pic:pic>
              </a:graphicData>
            </a:graphic>
          </wp:inline>
        </w:drawing>
      </w:r>
    </w:p>
    <w:p w14:paraId="7DD9AE7F" w14:textId="4FDCD8EB" w:rsidR="00DD2BB6" w:rsidRPr="00DD2BB6" w:rsidRDefault="00CA7C28" w:rsidP="00CA7C28">
      <w:pPr>
        <w:pStyle w:val="Lgende"/>
      </w:pPr>
      <w:bookmarkStart w:id="197" w:name="_Toc146607355"/>
      <w:r>
        <w:t xml:space="preserve">Figure </w:t>
      </w:r>
      <w:fldSimple w:instr=" SEQ Figure \* ARABIC ">
        <w:r w:rsidR="009F5883">
          <w:rPr>
            <w:noProof/>
          </w:rPr>
          <w:t>53</w:t>
        </w:r>
      </w:fldSimple>
      <w:r>
        <w:t xml:space="preserve"> : Mesure trame UART RFID</w:t>
      </w:r>
      <w:bookmarkEnd w:id="197"/>
    </w:p>
    <w:p w14:paraId="345DCB5C" w14:textId="77777777" w:rsidR="00CA7C28" w:rsidRDefault="00DD2BB6" w:rsidP="00CA7C28">
      <w:pPr>
        <w:pStyle w:val="Image-centree"/>
        <w:keepNext/>
      </w:pPr>
      <w:r w:rsidRPr="00DD2BB6">
        <w:rPr>
          <w:lang w:val="fr-CH" w:eastAsia="fr-CH"/>
        </w:rPr>
        <w:drawing>
          <wp:inline distT="0" distB="0" distL="0" distR="0" wp14:anchorId="2E47F01A" wp14:editId="5304E6F3">
            <wp:extent cx="5040000" cy="4191946"/>
            <wp:effectExtent l="19050" t="19050" r="27305" b="18415"/>
            <wp:docPr id="615476593" name="Image 615476593" descr="C:\Users\migsantos\OneDrive - Education Vaud\Bureau\2312_Mesures\CHU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santos\OneDrive - Education Vaud\Bureau\2312_Mesures\CHU_UART.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40000" cy="4191946"/>
                    </a:xfrm>
                    <a:prstGeom prst="rect">
                      <a:avLst/>
                    </a:prstGeom>
                    <a:noFill/>
                    <a:ln w="12700">
                      <a:solidFill>
                        <a:schemeClr val="tx1"/>
                      </a:solidFill>
                    </a:ln>
                  </pic:spPr>
                </pic:pic>
              </a:graphicData>
            </a:graphic>
          </wp:inline>
        </w:drawing>
      </w:r>
    </w:p>
    <w:p w14:paraId="6C20AC7A" w14:textId="2E955052" w:rsidR="00684D1D" w:rsidRDefault="00CA7C28" w:rsidP="00CA7C28">
      <w:pPr>
        <w:pStyle w:val="Lgende"/>
      </w:pPr>
      <w:bookmarkStart w:id="198" w:name="_Toc146607356"/>
      <w:r>
        <w:t xml:space="preserve">Figure </w:t>
      </w:r>
      <w:fldSimple w:instr=" SEQ Figure \* ARABIC ">
        <w:r w:rsidR="009F5883">
          <w:rPr>
            <w:noProof/>
          </w:rPr>
          <w:t>54</w:t>
        </w:r>
      </w:fldSimple>
      <w:r>
        <w:t xml:space="preserve"> : Analyse trame UART RFID</w:t>
      </w:r>
      <w:bookmarkEnd w:id="198"/>
    </w:p>
    <w:p w14:paraId="7EE290BD" w14:textId="17C68C06" w:rsidR="00CA7C28" w:rsidRDefault="00CA7C28" w:rsidP="00CA7C28">
      <w:r>
        <w:t xml:space="preserve">Pour évaluer la communication avec le module RFID, une procédure simple appelée « </w:t>
      </w:r>
      <w:proofErr w:type="spellStart"/>
      <w:r>
        <w:t>Dummy</w:t>
      </w:r>
      <w:proofErr w:type="spellEnd"/>
      <w:r>
        <w:t xml:space="preserve"> Command » a été utilisée en transmettant les données par l'intermédiaire de l'UART en utilisant les bibliothèques fournies par le fabricant. Le module a répondu avec succès, confirmant ainsi son bon fonctionnement.</w:t>
      </w:r>
    </w:p>
    <w:p w14:paraId="1EEE2E2E" w14:textId="20BC7D76" w:rsidR="00E8129A" w:rsidRDefault="00CA7C28" w:rsidP="00CA7C28">
      <w:r>
        <w:t>Des tests plus approfondis ont été réalisés en utilisant le mode de polling. Cependant, en raison de la complexité des trames, qui étaient nettement plus longues, il a été difficile d'intégrer ces résultats dans le rapport. Malgré cela, ces tests ont confirmé que l'envoi de commandes fonctionne efficacement. Le module réagit aux badges et transmet leurs identifiants via l'UART.</w:t>
      </w:r>
    </w:p>
    <w:p w14:paraId="0A71A864" w14:textId="0AA19360" w:rsidR="00684D1D" w:rsidRDefault="00684D1D" w:rsidP="00684D1D">
      <w:pPr>
        <w:pStyle w:val="Titre2"/>
      </w:pPr>
      <w:bookmarkStart w:id="199" w:name="_Toc146607282"/>
      <w:r>
        <w:lastRenderedPageBreak/>
        <w:t>Module ESP32</w:t>
      </w:r>
      <w:bookmarkEnd w:id="199"/>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CA7C28" w14:paraId="538C66E3" w14:textId="77777777" w:rsidTr="00CA7C28">
        <w:trPr>
          <w:trHeight w:val="397"/>
          <w:jc w:val="center"/>
        </w:trPr>
        <w:tc>
          <w:tcPr>
            <w:tcW w:w="5952" w:type="dxa"/>
            <w:gridSpan w:val="3"/>
            <w:shd w:val="clear" w:color="auto" w:fill="FFB3C5"/>
            <w:vAlign w:val="center"/>
          </w:tcPr>
          <w:p w14:paraId="563893D6" w14:textId="7C8E5EEE" w:rsidR="00CA7C28" w:rsidRDefault="00154A97" w:rsidP="00CA7C28">
            <w:pPr>
              <w:pStyle w:val="texte-Tableaux"/>
            </w:pPr>
            <w:r>
              <w:t>Mesure communication UART ESP32</w:t>
            </w:r>
          </w:p>
        </w:tc>
      </w:tr>
      <w:tr w:rsidR="00CA7C28" w14:paraId="6481AA57" w14:textId="77777777" w:rsidTr="00CA7C28">
        <w:trPr>
          <w:trHeight w:val="340"/>
          <w:jc w:val="center"/>
        </w:trPr>
        <w:tc>
          <w:tcPr>
            <w:tcW w:w="1984" w:type="dxa"/>
            <w:shd w:val="clear" w:color="auto" w:fill="D9D9D9" w:themeFill="background1" w:themeFillShade="D9"/>
            <w:vAlign w:val="center"/>
          </w:tcPr>
          <w:p w14:paraId="4C53ECC1" w14:textId="77777777" w:rsidR="00CA7C28" w:rsidRDefault="00CA7C28" w:rsidP="00CA7C28">
            <w:pPr>
              <w:pStyle w:val="texte-Tableaux"/>
            </w:pPr>
            <w:r>
              <w:t>Signal</w:t>
            </w:r>
          </w:p>
        </w:tc>
        <w:tc>
          <w:tcPr>
            <w:tcW w:w="1984" w:type="dxa"/>
            <w:shd w:val="clear" w:color="auto" w:fill="D9D9D9" w:themeFill="background1" w:themeFillShade="D9"/>
            <w:vAlign w:val="center"/>
          </w:tcPr>
          <w:p w14:paraId="4AAE7D3B" w14:textId="77777777" w:rsidR="00CA7C28" w:rsidRDefault="00CA7C28" w:rsidP="00CA7C28">
            <w:pPr>
              <w:pStyle w:val="texte-Tableaux"/>
            </w:pPr>
            <w:r>
              <w:t>Point de test</w:t>
            </w:r>
          </w:p>
        </w:tc>
        <w:tc>
          <w:tcPr>
            <w:tcW w:w="1984" w:type="dxa"/>
            <w:shd w:val="clear" w:color="auto" w:fill="D9D9D9" w:themeFill="background1" w:themeFillShade="D9"/>
            <w:vAlign w:val="center"/>
          </w:tcPr>
          <w:p w14:paraId="23072776" w14:textId="77777777" w:rsidR="00CA7C28" w:rsidRDefault="00CA7C28" w:rsidP="00CA7C28">
            <w:pPr>
              <w:pStyle w:val="texte-Tableaux"/>
            </w:pPr>
            <w:r>
              <w:t>Analyseur logique</w:t>
            </w:r>
          </w:p>
        </w:tc>
      </w:tr>
      <w:tr w:rsidR="00CA7C28" w14:paraId="6A1CAF57" w14:textId="77777777" w:rsidTr="00CA7C28">
        <w:trPr>
          <w:trHeight w:val="340"/>
          <w:jc w:val="center"/>
        </w:trPr>
        <w:tc>
          <w:tcPr>
            <w:tcW w:w="1984" w:type="dxa"/>
            <w:vAlign w:val="center"/>
          </w:tcPr>
          <w:p w14:paraId="5D70A897" w14:textId="02091FB1" w:rsidR="00CA7C28" w:rsidRDefault="00CA7C28" w:rsidP="00CA7C28">
            <w:pPr>
              <w:pStyle w:val="texte-Tableaux"/>
            </w:pPr>
            <w:r>
              <w:t>U1TX</w:t>
            </w:r>
          </w:p>
        </w:tc>
        <w:tc>
          <w:tcPr>
            <w:tcW w:w="1984" w:type="dxa"/>
            <w:vAlign w:val="center"/>
          </w:tcPr>
          <w:p w14:paraId="460092A7" w14:textId="77777777" w:rsidR="00CA7C28" w:rsidRDefault="00CA7C28" w:rsidP="00CA7C28">
            <w:pPr>
              <w:pStyle w:val="texte-Tableaux"/>
            </w:pPr>
            <w:r>
              <w:t xml:space="preserve">P6-1 </w:t>
            </w:r>
          </w:p>
        </w:tc>
        <w:tc>
          <w:tcPr>
            <w:tcW w:w="1984" w:type="dxa"/>
            <w:vAlign w:val="center"/>
          </w:tcPr>
          <w:p w14:paraId="1F06FCCB" w14:textId="77777777" w:rsidR="00CA7C28" w:rsidRDefault="00CA7C28" w:rsidP="00CA7C28">
            <w:pPr>
              <w:pStyle w:val="texte-Tableaux"/>
              <w:keepNext/>
            </w:pPr>
            <w:r>
              <w:t>Channel0</w:t>
            </w:r>
          </w:p>
        </w:tc>
      </w:tr>
      <w:tr w:rsidR="00CA7C28" w14:paraId="12CE4C88" w14:textId="77777777" w:rsidTr="00CA7C28">
        <w:trPr>
          <w:trHeight w:val="340"/>
          <w:jc w:val="center"/>
        </w:trPr>
        <w:tc>
          <w:tcPr>
            <w:tcW w:w="1984" w:type="dxa"/>
            <w:vAlign w:val="center"/>
          </w:tcPr>
          <w:p w14:paraId="697F9444" w14:textId="021FB85F" w:rsidR="00CA7C28" w:rsidRDefault="00CA7C28" w:rsidP="00CA7C28">
            <w:pPr>
              <w:pStyle w:val="texte-Tableaux"/>
            </w:pPr>
            <w:r>
              <w:t>U2RX</w:t>
            </w:r>
          </w:p>
        </w:tc>
        <w:tc>
          <w:tcPr>
            <w:tcW w:w="1984" w:type="dxa"/>
            <w:vAlign w:val="center"/>
          </w:tcPr>
          <w:p w14:paraId="5E67D19D" w14:textId="77777777" w:rsidR="00CA7C28" w:rsidRDefault="00CA7C28" w:rsidP="00CA7C28">
            <w:pPr>
              <w:pStyle w:val="texte-Tableaux"/>
            </w:pPr>
            <w:r>
              <w:t>P6-2</w:t>
            </w:r>
          </w:p>
        </w:tc>
        <w:tc>
          <w:tcPr>
            <w:tcW w:w="1984" w:type="dxa"/>
            <w:vAlign w:val="center"/>
          </w:tcPr>
          <w:p w14:paraId="4FE156DD" w14:textId="77777777" w:rsidR="00CA7C28" w:rsidRDefault="00CA7C28" w:rsidP="00CA7C28">
            <w:pPr>
              <w:pStyle w:val="texte-Tableaux"/>
              <w:keepNext/>
            </w:pPr>
            <w:r>
              <w:t>Channel1</w:t>
            </w:r>
          </w:p>
        </w:tc>
      </w:tr>
    </w:tbl>
    <w:p w14:paraId="739F8930" w14:textId="6477BF2A" w:rsidR="00CA7C28" w:rsidRPr="00CA7C28" w:rsidRDefault="00CA7C28" w:rsidP="00CA7C28">
      <w:pPr>
        <w:pStyle w:val="Lgende"/>
      </w:pPr>
      <w:bookmarkStart w:id="200" w:name="_Toc146607394"/>
      <w:r>
        <w:t xml:space="preserve">Tableau </w:t>
      </w:r>
      <w:fldSimple w:instr=" SEQ Tableau \* ARABIC ">
        <w:r w:rsidR="009F5883">
          <w:rPr>
            <w:noProof/>
          </w:rPr>
          <w:t>31</w:t>
        </w:r>
      </w:fldSimple>
      <w:r>
        <w:t xml:space="preserve"> : Points de tests - Mesure UART ESP32</w:t>
      </w:r>
      <w:bookmarkEnd w:id="200"/>
    </w:p>
    <w:p w14:paraId="7396544D" w14:textId="77777777" w:rsidR="00CA7C28" w:rsidRDefault="00B16120" w:rsidP="00CA7C28">
      <w:pPr>
        <w:pStyle w:val="Image-centree"/>
      </w:pPr>
      <w:r w:rsidRPr="00B16120">
        <w:rPr>
          <w:lang w:val="fr-CH" w:eastAsia="fr-CH"/>
        </w:rPr>
        <w:drawing>
          <wp:inline distT="0" distB="0" distL="0" distR="0" wp14:anchorId="43349E92" wp14:editId="66753D3E">
            <wp:extent cx="5400000" cy="498730"/>
            <wp:effectExtent l="19050" t="19050" r="10795" b="15875"/>
            <wp:docPr id="615476596" name="Image 615476596" descr="C:\Users\migsantos\OneDrive - Education Vaud\Bureau\2312_Mesures\ESP_UART-T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santos\OneDrive - Education Vaud\Bureau\2312_Mesures\ESP_UART-TX.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00000" cy="498730"/>
                    </a:xfrm>
                    <a:prstGeom prst="rect">
                      <a:avLst/>
                    </a:prstGeom>
                    <a:noFill/>
                    <a:ln w="12700">
                      <a:solidFill>
                        <a:schemeClr val="tx1"/>
                      </a:solidFill>
                    </a:ln>
                  </pic:spPr>
                </pic:pic>
              </a:graphicData>
            </a:graphic>
          </wp:inline>
        </w:drawing>
      </w:r>
    </w:p>
    <w:p w14:paraId="0E439C4A" w14:textId="0197CCB1" w:rsidR="00C76160" w:rsidRDefault="00CA7C28" w:rsidP="00CA7C28">
      <w:pPr>
        <w:pStyle w:val="Lgende"/>
      </w:pPr>
      <w:bookmarkStart w:id="201" w:name="_Toc146607357"/>
      <w:r>
        <w:t xml:space="preserve">Figure </w:t>
      </w:r>
      <w:fldSimple w:instr=" SEQ Figure \* ARABIC ">
        <w:r w:rsidR="009F5883">
          <w:rPr>
            <w:noProof/>
          </w:rPr>
          <w:t>55</w:t>
        </w:r>
      </w:fldSimple>
      <w:r>
        <w:t xml:space="preserve"> : Mesure trame UART TX ESP32</w:t>
      </w:r>
      <w:bookmarkEnd w:id="201"/>
    </w:p>
    <w:p w14:paraId="69CE8BA7" w14:textId="77777777" w:rsidR="00CA7C28" w:rsidRDefault="00B16120" w:rsidP="00CA7C28">
      <w:pPr>
        <w:pStyle w:val="Image-centree"/>
      </w:pPr>
      <w:r w:rsidRPr="00B16120">
        <w:rPr>
          <w:lang w:val="fr-CH" w:eastAsia="fr-CH"/>
        </w:rPr>
        <w:drawing>
          <wp:inline distT="0" distB="0" distL="0" distR="0" wp14:anchorId="76743393" wp14:editId="4B6E0748">
            <wp:extent cx="5040000" cy="612916"/>
            <wp:effectExtent l="19050" t="19050" r="27305" b="15875"/>
            <wp:docPr id="615476597" name="Image 615476597" descr="C:\Users\migsantos\OneDrive - Education Vaud\Bureau\2312_Mesures\ESP_UART-R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santos\OneDrive - Education Vaud\Bureau\2312_Mesures\ESP_UART-RX.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40000" cy="612916"/>
                    </a:xfrm>
                    <a:prstGeom prst="rect">
                      <a:avLst/>
                    </a:prstGeom>
                    <a:noFill/>
                    <a:ln w="12700">
                      <a:solidFill>
                        <a:schemeClr val="tx1"/>
                      </a:solidFill>
                    </a:ln>
                  </pic:spPr>
                </pic:pic>
              </a:graphicData>
            </a:graphic>
          </wp:inline>
        </w:drawing>
      </w:r>
    </w:p>
    <w:p w14:paraId="7F9C2F20" w14:textId="30BD2C71" w:rsidR="00B16120" w:rsidRDefault="00CA7C28" w:rsidP="00CA7C28">
      <w:pPr>
        <w:pStyle w:val="Lgende"/>
      </w:pPr>
      <w:bookmarkStart w:id="202" w:name="_Toc146607358"/>
      <w:r>
        <w:t xml:space="preserve">Figure </w:t>
      </w:r>
      <w:fldSimple w:instr=" SEQ Figure \* ARABIC ">
        <w:r w:rsidR="009F5883">
          <w:rPr>
            <w:noProof/>
          </w:rPr>
          <w:t>56</w:t>
        </w:r>
      </w:fldSimple>
      <w:r>
        <w:t xml:space="preserve"> : Mesure trame UART R</w:t>
      </w:r>
      <w:r w:rsidRPr="00F4463A">
        <w:t>X ESP32</w:t>
      </w:r>
      <w:bookmarkEnd w:id="202"/>
    </w:p>
    <w:p w14:paraId="63371799" w14:textId="77777777" w:rsidR="00CA7C28" w:rsidRDefault="00B16120" w:rsidP="00CA7C28">
      <w:pPr>
        <w:keepNext/>
        <w:jc w:val="center"/>
      </w:pPr>
      <w:r w:rsidRPr="00B16120">
        <w:rPr>
          <w:noProof/>
          <w:lang w:eastAsia="fr-CH"/>
        </w:rPr>
        <w:drawing>
          <wp:inline distT="0" distB="0" distL="0" distR="0" wp14:anchorId="051510D8" wp14:editId="645E9070">
            <wp:extent cx="4860000" cy="4164882"/>
            <wp:effectExtent l="19050" t="19050" r="17145" b="26670"/>
            <wp:docPr id="615476598" name="Image 615476598" descr="C:\Users\migsantos\OneDrive - Education Vaud\Bureau\2312_Mesures\ESP_UART_Analy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2312_Mesures\ESP_UART_Analyse.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860000" cy="4164882"/>
                    </a:xfrm>
                    <a:prstGeom prst="rect">
                      <a:avLst/>
                    </a:prstGeom>
                    <a:noFill/>
                    <a:ln w="12700">
                      <a:solidFill>
                        <a:schemeClr val="tx1"/>
                      </a:solidFill>
                    </a:ln>
                  </pic:spPr>
                </pic:pic>
              </a:graphicData>
            </a:graphic>
          </wp:inline>
        </w:drawing>
      </w:r>
    </w:p>
    <w:p w14:paraId="0C1E68C8" w14:textId="3A195B45" w:rsidR="00E8129A" w:rsidRDefault="00CA7C28" w:rsidP="00CA7C28">
      <w:pPr>
        <w:pStyle w:val="Lgende"/>
      </w:pPr>
      <w:bookmarkStart w:id="203" w:name="_Toc146607359"/>
      <w:r>
        <w:t xml:space="preserve">Figure </w:t>
      </w:r>
      <w:fldSimple w:instr=" SEQ Figure \* ARABIC ">
        <w:r w:rsidR="009F5883">
          <w:rPr>
            <w:noProof/>
          </w:rPr>
          <w:t>57</w:t>
        </w:r>
      </w:fldSimple>
      <w:r>
        <w:t xml:space="preserve"> : Analyse trame UART ESP32</w:t>
      </w:r>
      <w:bookmarkEnd w:id="203"/>
    </w:p>
    <w:p w14:paraId="2EB9B9C8" w14:textId="7B88EA75" w:rsidR="00154A97" w:rsidRDefault="00154A97" w:rsidP="00154A97">
      <w:r>
        <w:t>La même méthode que le RFID a été appliquée pour le module ESP32. Une simple commande « AT » a été transmise par UART. Le module fournit bien la réponse qui est attendue.</w:t>
      </w:r>
    </w:p>
    <w:p w14:paraId="4E977713" w14:textId="4E811849" w:rsidR="00154A97" w:rsidRDefault="00154A97" w:rsidP="00154A97">
      <w:r>
        <w:t>Une connexion Wi-Fi a aussi pu être établis à l’aide d’autres commandes.</w:t>
      </w:r>
    </w:p>
    <w:p w14:paraId="4269D621" w14:textId="6CEDE7D8" w:rsidR="00CA7C28" w:rsidRDefault="00154A97" w:rsidP="00154A97">
      <w:r>
        <w:t>Le module fonctionne correctement, aucun problème particulier n’a été rencontré.</w:t>
      </w:r>
    </w:p>
    <w:p w14:paraId="59E1EA74" w14:textId="5C7233E2" w:rsidR="00684D1D" w:rsidRDefault="00684D1D" w:rsidP="00684D1D">
      <w:pPr>
        <w:pStyle w:val="Titre2"/>
      </w:pPr>
      <w:bookmarkStart w:id="204" w:name="_Toc146607283"/>
      <w:r>
        <w:lastRenderedPageBreak/>
        <w:t>TLC5973.</w:t>
      </w:r>
      <w:bookmarkEnd w:id="204"/>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154A97" w14:paraId="13BF4151" w14:textId="77777777" w:rsidTr="00AC30D9">
        <w:trPr>
          <w:trHeight w:val="397"/>
          <w:jc w:val="center"/>
        </w:trPr>
        <w:tc>
          <w:tcPr>
            <w:tcW w:w="5952" w:type="dxa"/>
            <w:gridSpan w:val="3"/>
            <w:shd w:val="clear" w:color="auto" w:fill="FFB3C5"/>
            <w:vAlign w:val="center"/>
          </w:tcPr>
          <w:p w14:paraId="2849012F" w14:textId="24838DDF" w:rsidR="00154A97" w:rsidRDefault="00967BBB" w:rsidP="00AC30D9">
            <w:pPr>
              <w:pStyle w:val="texte-Tableaux"/>
            </w:pPr>
            <w:r>
              <w:t>Mesure TLC5973</w:t>
            </w:r>
          </w:p>
        </w:tc>
      </w:tr>
      <w:tr w:rsidR="00154A97" w14:paraId="203789CA" w14:textId="77777777" w:rsidTr="00AC30D9">
        <w:trPr>
          <w:trHeight w:val="340"/>
          <w:jc w:val="center"/>
        </w:trPr>
        <w:tc>
          <w:tcPr>
            <w:tcW w:w="1984" w:type="dxa"/>
            <w:shd w:val="clear" w:color="auto" w:fill="D9D9D9" w:themeFill="background1" w:themeFillShade="D9"/>
            <w:vAlign w:val="center"/>
          </w:tcPr>
          <w:p w14:paraId="2B3980B7" w14:textId="77777777" w:rsidR="00154A97" w:rsidRDefault="00154A97" w:rsidP="00AC30D9">
            <w:pPr>
              <w:pStyle w:val="texte-Tableaux"/>
            </w:pPr>
            <w:r>
              <w:t>Signal</w:t>
            </w:r>
          </w:p>
        </w:tc>
        <w:tc>
          <w:tcPr>
            <w:tcW w:w="1984" w:type="dxa"/>
            <w:shd w:val="clear" w:color="auto" w:fill="D9D9D9" w:themeFill="background1" w:themeFillShade="D9"/>
            <w:vAlign w:val="center"/>
          </w:tcPr>
          <w:p w14:paraId="580BC079" w14:textId="77777777" w:rsidR="00154A97" w:rsidRDefault="00154A97" w:rsidP="00AC30D9">
            <w:pPr>
              <w:pStyle w:val="texte-Tableaux"/>
            </w:pPr>
            <w:r>
              <w:t>Point de test</w:t>
            </w:r>
          </w:p>
        </w:tc>
        <w:tc>
          <w:tcPr>
            <w:tcW w:w="1984" w:type="dxa"/>
            <w:shd w:val="clear" w:color="auto" w:fill="D9D9D9" w:themeFill="background1" w:themeFillShade="D9"/>
            <w:vAlign w:val="center"/>
          </w:tcPr>
          <w:p w14:paraId="55E3D38C" w14:textId="3DB3C7AE" w:rsidR="00154A97" w:rsidRDefault="00967BBB" w:rsidP="00AC30D9">
            <w:pPr>
              <w:pStyle w:val="texte-Tableaux"/>
            </w:pPr>
            <w:r>
              <w:t>Oscilloscope</w:t>
            </w:r>
          </w:p>
        </w:tc>
      </w:tr>
      <w:tr w:rsidR="00154A97" w14:paraId="13C259FE" w14:textId="77777777" w:rsidTr="00AC30D9">
        <w:trPr>
          <w:trHeight w:val="340"/>
          <w:jc w:val="center"/>
        </w:trPr>
        <w:tc>
          <w:tcPr>
            <w:tcW w:w="1984" w:type="dxa"/>
            <w:vAlign w:val="center"/>
          </w:tcPr>
          <w:p w14:paraId="21541022" w14:textId="36AD128F" w:rsidR="00154A97" w:rsidRDefault="00967BBB" w:rsidP="00AC30D9">
            <w:pPr>
              <w:pStyle w:val="texte-Tableaux"/>
            </w:pPr>
            <w:r>
              <w:t>RD4</w:t>
            </w:r>
          </w:p>
        </w:tc>
        <w:tc>
          <w:tcPr>
            <w:tcW w:w="1984" w:type="dxa"/>
            <w:vAlign w:val="center"/>
          </w:tcPr>
          <w:p w14:paraId="30FBA9C4" w14:textId="6D82013F" w:rsidR="00154A97" w:rsidRDefault="00967BBB" w:rsidP="00AC30D9">
            <w:pPr>
              <w:pStyle w:val="texte-Tableaux"/>
            </w:pPr>
            <w:r>
              <w:t>P5-2</w:t>
            </w:r>
          </w:p>
        </w:tc>
        <w:tc>
          <w:tcPr>
            <w:tcW w:w="1984" w:type="dxa"/>
            <w:vAlign w:val="center"/>
          </w:tcPr>
          <w:p w14:paraId="41AC8DA2" w14:textId="7D372A99" w:rsidR="00154A97" w:rsidRDefault="00967BBB" w:rsidP="00A931B7">
            <w:pPr>
              <w:pStyle w:val="texte-Tableaux"/>
              <w:keepNext/>
            </w:pPr>
            <w:r>
              <w:t>CH1</w:t>
            </w:r>
          </w:p>
        </w:tc>
      </w:tr>
    </w:tbl>
    <w:p w14:paraId="065231EF" w14:textId="796E746D" w:rsidR="00A931B7" w:rsidRDefault="00A931B7">
      <w:pPr>
        <w:pStyle w:val="Lgende"/>
      </w:pPr>
      <w:bookmarkStart w:id="205" w:name="_Toc146607395"/>
      <w:r>
        <w:t xml:space="preserve">Tableau </w:t>
      </w:r>
      <w:fldSimple w:instr=" SEQ Tableau \* ARABIC ">
        <w:r w:rsidR="009F5883">
          <w:rPr>
            <w:noProof/>
          </w:rPr>
          <w:t>32</w:t>
        </w:r>
      </w:fldSimple>
      <w:r>
        <w:t xml:space="preserve"> : </w:t>
      </w:r>
      <w:r w:rsidRPr="00434867">
        <w:t xml:space="preserve">Points de tests - Mesure </w:t>
      </w:r>
      <w:r>
        <w:t>TLC5973</w:t>
      </w:r>
      <w:bookmarkEnd w:id="205"/>
    </w:p>
    <w:p w14:paraId="27537CB4" w14:textId="77777777" w:rsidR="00A931B7" w:rsidRDefault="00967BBB" w:rsidP="00A931B7">
      <w:pPr>
        <w:pStyle w:val="Image-centree"/>
        <w:keepNext/>
      </w:pPr>
      <w:r w:rsidRPr="00154A97">
        <w:rPr>
          <w:lang w:val="fr-CH" w:eastAsia="fr-CH"/>
        </w:rPr>
        <w:drawing>
          <wp:inline distT="0" distB="0" distL="0" distR="0" wp14:anchorId="739A501E" wp14:editId="072E1B88">
            <wp:extent cx="3960000" cy="2548925"/>
            <wp:effectExtent l="19050" t="19050" r="21590" b="22860"/>
            <wp:docPr id="615476599" name="Image 615476599" descr="C:\Users\migsantos\OneDrive - Education Vaud\Bureau\2312_Mesures\TLC59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2312_Mesures\TLC5973.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0000" cy="2548925"/>
                    </a:xfrm>
                    <a:prstGeom prst="rect">
                      <a:avLst/>
                    </a:prstGeom>
                    <a:noFill/>
                    <a:ln w="12700">
                      <a:solidFill>
                        <a:schemeClr val="tx1"/>
                      </a:solidFill>
                    </a:ln>
                  </pic:spPr>
                </pic:pic>
              </a:graphicData>
            </a:graphic>
          </wp:inline>
        </w:drawing>
      </w:r>
    </w:p>
    <w:p w14:paraId="243D5725" w14:textId="046ADD6D" w:rsidR="00154A97" w:rsidRPr="00154A97" w:rsidRDefault="00A931B7" w:rsidP="00A931B7">
      <w:pPr>
        <w:pStyle w:val="Lgende"/>
      </w:pPr>
      <w:bookmarkStart w:id="206" w:name="_Toc146607360"/>
      <w:r>
        <w:t xml:space="preserve">Figure </w:t>
      </w:r>
      <w:fldSimple w:instr=" SEQ Figure \* ARABIC ">
        <w:r w:rsidR="009F5883">
          <w:rPr>
            <w:noProof/>
          </w:rPr>
          <w:t>58</w:t>
        </w:r>
      </w:fldSimple>
      <w:r>
        <w:t xml:space="preserve"> : Mesure fréquences TLC5973</w:t>
      </w:r>
      <w:bookmarkEnd w:id="206"/>
    </w:p>
    <w:p w14:paraId="24D26C1C" w14:textId="77777777" w:rsidR="00A931B7" w:rsidRDefault="00154A97" w:rsidP="00A931B7">
      <w:pPr>
        <w:pStyle w:val="Image-centree"/>
        <w:keepNext/>
      </w:pPr>
      <w:r w:rsidRPr="00154A97">
        <w:rPr>
          <w:lang w:val="fr-CH" w:eastAsia="fr-CH"/>
        </w:rPr>
        <w:drawing>
          <wp:inline distT="0" distB="0" distL="0" distR="0" wp14:anchorId="25355EB5" wp14:editId="4777FE56">
            <wp:extent cx="3960000" cy="2548924"/>
            <wp:effectExtent l="19050" t="19050" r="21590" b="22860"/>
            <wp:docPr id="615476600" name="Image 615476600" descr="C:\Users\migsantos\OneDrive - Education Vaud\Bureau\2312_Mesures\TLC5973-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igsantos\OneDrive - Education Vaud\Bureau\2312_Mesures\TLC5973-global.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60000" cy="2548924"/>
                    </a:xfrm>
                    <a:prstGeom prst="rect">
                      <a:avLst/>
                    </a:prstGeom>
                    <a:noFill/>
                    <a:ln w="12700">
                      <a:solidFill>
                        <a:schemeClr val="tx1"/>
                      </a:solidFill>
                    </a:ln>
                  </pic:spPr>
                </pic:pic>
              </a:graphicData>
            </a:graphic>
          </wp:inline>
        </w:drawing>
      </w:r>
    </w:p>
    <w:p w14:paraId="3F365821" w14:textId="0021F9B4" w:rsidR="00154A97" w:rsidRDefault="00A931B7" w:rsidP="00A931B7">
      <w:pPr>
        <w:pStyle w:val="Lgende"/>
      </w:pPr>
      <w:bookmarkStart w:id="207" w:name="_Toc146607361"/>
      <w:r>
        <w:t xml:space="preserve">Figure </w:t>
      </w:r>
      <w:fldSimple w:instr=" SEQ Figure \* ARABIC ">
        <w:r w:rsidR="009F5883">
          <w:rPr>
            <w:noProof/>
          </w:rPr>
          <w:t>59</w:t>
        </w:r>
      </w:fldSimple>
      <w:r>
        <w:t xml:space="preserve"> : Mesure de la trame complète du TLC5973</w:t>
      </w:r>
      <w:bookmarkEnd w:id="207"/>
    </w:p>
    <w:p w14:paraId="70D9E6DC" w14:textId="77777777" w:rsidR="00A931B7" w:rsidRDefault="00A931B7" w:rsidP="00A931B7">
      <w:pPr>
        <w:spacing w:before="0" w:after="160"/>
        <w:jc w:val="left"/>
      </w:pPr>
      <w:r>
        <w:t>Pour effectuer le test de fonctionnement des LEDs, une commande aléatoire a été transmise au TLC5973. Il est possible de vérifier que la fréquence de 100 kHz requise entre les impulsions de début de bit est réalisée avec précision. La durée de l'impulsion correspond à ce qui a été défini dans l'interruption, c'est-à-dire 2 µs, ce qui équivaut à une fréquence de 500 kHz.</w:t>
      </w:r>
    </w:p>
    <w:p w14:paraId="5F9E00C9" w14:textId="4E32DACC" w:rsidR="00A931B7" w:rsidRDefault="00A931B7" w:rsidP="00A931B7">
      <w:pPr>
        <w:spacing w:before="0" w:after="160"/>
        <w:jc w:val="left"/>
      </w:pPr>
      <w:r>
        <w:t xml:space="preserve">En </w:t>
      </w:r>
      <w:proofErr w:type="spellStart"/>
      <w:r>
        <w:t>dézoomant</w:t>
      </w:r>
      <w:proofErr w:type="spellEnd"/>
      <w:r>
        <w:t>, on peut observer les trois séquences qui sont transmises successivement avec de courtes pauses entre chacune d'elles.</w:t>
      </w:r>
    </w:p>
    <w:p w14:paraId="204A4B4E" w14:textId="141ADC6C" w:rsidR="00154A97" w:rsidRDefault="00A931B7" w:rsidP="00A931B7">
      <w:pPr>
        <w:spacing w:before="0" w:after="160"/>
        <w:jc w:val="left"/>
      </w:pPr>
      <w:r>
        <w:t>Visuellement, sur le PCB, on peut constater que les LEDs s'allument conformément aux couleurs demandées.</w:t>
      </w:r>
      <w:r w:rsidR="00154A97">
        <w:br w:type="page"/>
      </w:r>
    </w:p>
    <w:p w14:paraId="59DD50B3" w14:textId="6A5268D9" w:rsidR="00684D1D" w:rsidRDefault="00684D1D" w:rsidP="00684D1D">
      <w:pPr>
        <w:pStyle w:val="Titre2"/>
      </w:pPr>
      <w:bookmarkStart w:id="208" w:name="_Toc146607284"/>
      <w:proofErr w:type="spellStart"/>
      <w:r>
        <w:lastRenderedPageBreak/>
        <w:t>Buzzer</w:t>
      </w:r>
      <w:bookmarkEnd w:id="208"/>
      <w:proofErr w:type="spellEnd"/>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967BBB" w14:paraId="1F5C0B94" w14:textId="77777777" w:rsidTr="00AC30D9">
        <w:trPr>
          <w:trHeight w:val="397"/>
          <w:jc w:val="center"/>
        </w:trPr>
        <w:tc>
          <w:tcPr>
            <w:tcW w:w="5952" w:type="dxa"/>
            <w:gridSpan w:val="3"/>
            <w:shd w:val="clear" w:color="auto" w:fill="FFB3C5"/>
            <w:vAlign w:val="center"/>
          </w:tcPr>
          <w:p w14:paraId="7D902EB0" w14:textId="7B01678F" w:rsidR="00967BBB" w:rsidRDefault="00967BBB" w:rsidP="00967BBB">
            <w:pPr>
              <w:pStyle w:val="texte-Tableaux"/>
            </w:pPr>
            <w:r>
              <w:t xml:space="preserve">Mesure </w:t>
            </w:r>
            <w:proofErr w:type="spellStart"/>
            <w:r>
              <w:t>Buzzer</w:t>
            </w:r>
            <w:proofErr w:type="spellEnd"/>
          </w:p>
        </w:tc>
      </w:tr>
      <w:tr w:rsidR="00967BBB" w14:paraId="5DECDF8A" w14:textId="77777777" w:rsidTr="00AC30D9">
        <w:trPr>
          <w:trHeight w:val="340"/>
          <w:jc w:val="center"/>
        </w:trPr>
        <w:tc>
          <w:tcPr>
            <w:tcW w:w="1984" w:type="dxa"/>
            <w:shd w:val="clear" w:color="auto" w:fill="D9D9D9" w:themeFill="background1" w:themeFillShade="D9"/>
            <w:vAlign w:val="center"/>
          </w:tcPr>
          <w:p w14:paraId="2934E723" w14:textId="77777777" w:rsidR="00967BBB" w:rsidRDefault="00967BBB" w:rsidP="00AC30D9">
            <w:pPr>
              <w:pStyle w:val="texte-Tableaux"/>
            </w:pPr>
            <w:r>
              <w:t>Signal</w:t>
            </w:r>
          </w:p>
        </w:tc>
        <w:tc>
          <w:tcPr>
            <w:tcW w:w="1984" w:type="dxa"/>
            <w:shd w:val="clear" w:color="auto" w:fill="D9D9D9" w:themeFill="background1" w:themeFillShade="D9"/>
            <w:vAlign w:val="center"/>
          </w:tcPr>
          <w:p w14:paraId="6D93F04B" w14:textId="77777777" w:rsidR="00967BBB" w:rsidRDefault="00967BBB" w:rsidP="00AC30D9">
            <w:pPr>
              <w:pStyle w:val="texte-Tableaux"/>
            </w:pPr>
            <w:r>
              <w:t>Point de test</w:t>
            </w:r>
          </w:p>
        </w:tc>
        <w:tc>
          <w:tcPr>
            <w:tcW w:w="1984" w:type="dxa"/>
            <w:shd w:val="clear" w:color="auto" w:fill="D9D9D9" w:themeFill="background1" w:themeFillShade="D9"/>
            <w:vAlign w:val="center"/>
          </w:tcPr>
          <w:p w14:paraId="5F76717E" w14:textId="77777777" w:rsidR="00967BBB" w:rsidRDefault="00967BBB" w:rsidP="00AC30D9">
            <w:pPr>
              <w:pStyle w:val="texte-Tableaux"/>
            </w:pPr>
            <w:r>
              <w:t>Oscilloscope</w:t>
            </w:r>
          </w:p>
        </w:tc>
      </w:tr>
      <w:tr w:rsidR="00967BBB" w14:paraId="19BCB0F0" w14:textId="77777777" w:rsidTr="00AC30D9">
        <w:trPr>
          <w:trHeight w:val="340"/>
          <w:jc w:val="center"/>
        </w:trPr>
        <w:tc>
          <w:tcPr>
            <w:tcW w:w="1984" w:type="dxa"/>
            <w:vAlign w:val="center"/>
          </w:tcPr>
          <w:p w14:paraId="63489922" w14:textId="3C5CF1B7" w:rsidR="00967BBB" w:rsidRDefault="00967BBB" w:rsidP="00AC30D9">
            <w:pPr>
              <w:pStyle w:val="texte-Tableaux"/>
            </w:pPr>
            <w:r>
              <w:t>RD5</w:t>
            </w:r>
          </w:p>
        </w:tc>
        <w:tc>
          <w:tcPr>
            <w:tcW w:w="1984" w:type="dxa"/>
            <w:vAlign w:val="center"/>
          </w:tcPr>
          <w:p w14:paraId="73278BAF" w14:textId="09A14D07" w:rsidR="00967BBB" w:rsidRDefault="00967BBB" w:rsidP="00AC30D9">
            <w:pPr>
              <w:pStyle w:val="texte-Tableaux"/>
            </w:pPr>
            <w:r>
              <w:t>P5-1</w:t>
            </w:r>
          </w:p>
        </w:tc>
        <w:tc>
          <w:tcPr>
            <w:tcW w:w="1984" w:type="dxa"/>
            <w:vAlign w:val="center"/>
          </w:tcPr>
          <w:p w14:paraId="4F26ACB6" w14:textId="77777777" w:rsidR="00967BBB" w:rsidRDefault="00967BBB" w:rsidP="00A931B7">
            <w:pPr>
              <w:pStyle w:val="texte-Tableaux"/>
              <w:keepNext/>
            </w:pPr>
            <w:r>
              <w:t>CH1</w:t>
            </w:r>
          </w:p>
        </w:tc>
      </w:tr>
    </w:tbl>
    <w:p w14:paraId="768D4BD5" w14:textId="47F94282" w:rsidR="00154A97" w:rsidRPr="00154A97" w:rsidRDefault="00A931B7" w:rsidP="00A931B7">
      <w:pPr>
        <w:pStyle w:val="Lgende"/>
      </w:pPr>
      <w:bookmarkStart w:id="209" w:name="_Toc146607396"/>
      <w:r>
        <w:t xml:space="preserve">Tableau </w:t>
      </w:r>
      <w:fldSimple w:instr=" SEQ Tableau \* ARABIC ">
        <w:r w:rsidR="009F5883">
          <w:rPr>
            <w:noProof/>
          </w:rPr>
          <w:t>33</w:t>
        </w:r>
      </w:fldSimple>
      <w:r>
        <w:t xml:space="preserve"> : </w:t>
      </w:r>
      <w:r w:rsidRPr="0021544B">
        <w:t xml:space="preserve">Points de tests - Mesure </w:t>
      </w:r>
      <w:proofErr w:type="spellStart"/>
      <w:r>
        <w:t>Buzzer</w:t>
      </w:r>
      <w:bookmarkEnd w:id="209"/>
      <w:proofErr w:type="spellEnd"/>
    </w:p>
    <w:p w14:paraId="72694C82" w14:textId="77777777" w:rsidR="000B3AB3" w:rsidRDefault="00154A97" w:rsidP="000B3AB3">
      <w:pPr>
        <w:pStyle w:val="Image-centree"/>
        <w:keepNext/>
      </w:pPr>
      <w:r w:rsidRPr="00154A97">
        <w:rPr>
          <w:lang w:val="fr-CH" w:eastAsia="fr-CH"/>
        </w:rPr>
        <w:drawing>
          <wp:inline distT="0" distB="0" distL="0" distR="0" wp14:anchorId="0790A0FE" wp14:editId="647B76D2">
            <wp:extent cx="3960000" cy="2547982"/>
            <wp:effectExtent l="0" t="0" r="2540" b="5080"/>
            <wp:docPr id="615476601" name="Image 615476601" descr="C:\Users\migsantos\OneDrive - Education Vaud\Bureau\2312_Mesures\BZR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igsantos\OneDrive - Education Vaud\Bureau\2312_Mesures\BZR_freq.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60000" cy="2547982"/>
                    </a:xfrm>
                    <a:prstGeom prst="rect">
                      <a:avLst/>
                    </a:prstGeom>
                    <a:noFill/>
                    <a:ln>
                      <a:noFill/>
                    </a:ln>
                  </pic:spPr>
                </pic:pic>
              </a:graphicData>
            </a:graphic>
          </wp:inline>
        </w:drawing>
      </w:r>
    </w:p>
    <w:p w14:paraId="5814B375" w14:textId="7BD544CC" w:rsidR="004054E9" w:rsidRDefault="000B3AB3" w:rsidP="000B3AB3">
      <w:pPr>
        <w:pStyle w:val="Lgende"/>
      </w:pPr>
      <w:bookmarkStart w:id="210" w:name="_Toc146607362"/>
      <w:r>
        <w:t xml:space="preserve">Figure </w:t>
      </w:r>
      <w:fldSimple w:instr=" SEQ Figure \* ARABIC ">
        <w:r w:rsidR="009F5883">
          <w:rPr>
            <w:noProof/>
          </w:rPr>
          <w:t>60</w:t>
        </w:r>
      </w:fldSimple>
      <w:r>
        <w:t xml:space="preserve"> : Mesure de la fréquence de l'OC du </w:t>
      </w:r>
      <w:proofErr w:type="spellStart"/>
      <w:r>
        <w:t>buzzer</w:t>
      </w:r>
      <w:bookmarkEnd w:id="210"/>
      <w:proofErr w:type="spellEnd"/>
    </w:p>
    <w:p w14:paraId="1391E056" w14:textId="77777777" w:rsidR="000B3AB3" w:rsidRDefault="00154A97" w:rsidP="000B3AB3">
      <w:pPr>
        <w:pStyle w:val="Image-centree"/>
        <w:keepNext/>
      </w:pPr>
      <w:r w:rsidRPr="00154A97">
        <w:rPr>
          <w:lang w:val="fr-CH" w:eastAsia="fr-CH"/>
        </w:rPr>
        <w:drawing>
          <wp:inline distT="0" distB="0" distL="0" distR="0" wp14:anchorId="4F93982E" wp14:editId="7CFF7F88">
            <wp:extent cx="3960000" cy="2547982"/>
            <wp:effectExtent l="0" t="0" r="2540" b="5080"/>
            <wp:docPr id="615476603" name="Image 615476603" descr="C:\Users\migsantos\OneDrive - Education Vaud\Bureau\2312_Mesures\BZR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gsantos\OneDrive - Education Vaud\Bureau\2312_Mesures\BZR_Global.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60000" cy="2547982"/>
                    </a:xfrm>
                    <a:prstGeom prst="rect">
                      <a:avLst/>
                    </a:prstGeom>
                    <a:noFill/>
                    <a:ln>
                      <a:noFill/>
                    </a:ln>
                  </pic:spPr>
                </pic:pic>
              </a:graphicData>
            </a:graphic>
          </wp:inline>
        </w:drawing>
      </w:r>
    </w:p>
    <w:p w14:paraId="7DA7E2E6" w14:textId="7E177DED" w:rsidR="00154A97" w:rsidRDefault="000B3AB3" w:rsidP="000B3AB3">
      <w:pPr>
        <w:pStyle w:val="Lgende"/>
      </w:pPr>
      <w:bookmarkStart w:id="211" w:name="_Toc146607363"/>
      <w:r>
        <w:t xml:space="preserve">Figure </w:t>
      </w:r>
      <w:fldSimple w:instr=" SEQ Figure \* ARABIC ">
        <w:r w:rsidR="009F5883">
          <w:rPr>
            <w:noProof/>
          </w:rPr>
          <w:t>61</w:t>
        </w:r>
      </w:fldSimple>
      <w:r>
        <w:t xml:space="preserve"> : Mesure du temps des notes du </w:t>
      </w:r>
      <w:proofErr w:type="spellStart"/>
      <w:r>
        <w:t>buzzer</w:t>
      </w:r>
      <w:bookmarkEnd w:id="211"/>
      <w:proofErr w:type="spellEnd"/>
    </w:p>
    <w:p w14:paraId="386C9227" w14:textId="7D9BC741" w:rsidR="000B3AB3" w:rsidRDefault="000B3AB3" w:rsidP="000B3AB3">
      <w:r>
        <w:t xml:space="preserve">Pour tester le </w:t>
      </w:r>
      <w:proofErr w:type="spellStart"/>
      <w:r>
        <w:t>buzzer</w:t>
      </w:r>
      <w:proofErr w:type="spellEnd"/>
      <w:r>
        <w:t xml:space="preserve">, une séquence composée de deux notes </w:t>
      </w:r>
      <w:proofErr w:type="gramStart"/>
      <w:r>
        <w:t>LA</w:t>
      </w:r>
      <w:proofErr w:type="gramEnd"/>
      <w:r>
        <w:t xml:space="preserve"> (440Hz) avec une pause au milieu a été jouée. En mesurant la fréquence de l’OC générée, on peut constater que la fréquence correspond bien à ce qui a été fixée.</w:t>
      </w:r>
    </w:p>
    <w:p w14:paraId="5C38163A" w14:textId="3F405748" w:rsidR="000B3AB3" w:rsidRPr="000B3AB3" w:rsidRDefault="000B3AB3" w:rsidP="000B3AB3">
      <w:r>
        <w:t xml:space="preserve">La durée des notes qui ont été fixé dans le code ont été calculées à l’aide de la formule disponible dans la fonction correspondante. On obtient bien la valeur attendue. La librairie et le </w:t>
      </w:r>
      <w:proofErr w:type="spellStart"/>
      <w:r>
        <w:t>buzzer</w:t>
      </w:r>
      <w:proofErr w:type="spellEnd"/>
      <w:r>
        <w:t xml:space="preserve"> fonctionnent comme attendu.</w:t>
      </w:r>
    </w:p>
    <w:p w14:paraId="0013DEDC" w14:textId="155956B8" w:rsidR="004C4000" w:rsidRDefault="004C4000">
      <w:pPr>
        <w:spacing w:before="0" w:after="160"/>
        <w:jc w:val="left"/>
      </w:pPr>
      <w:r>
        <w:br w:type="page"/>
      </w:r>
    </w:p>
    <w:p w14:paraId="570E12E3" w14:textId="2EE0E144" w:rsidR="00F61F5C" w:rsidRDefault="00F61F5C" w:rsidP="00F61F5C">
      <w:pPr>
        <w:pStyle w:val="Titre1"/>
      </w:pPr>
      <w:bookmarkStart w:id="212" w:name="_Toc146607285"/>
      <w:r>
        <w:lastRenderedPageBreak/>
        <w:t>Etat d’avancement</w:t>
      </w:r>
      <w:bookmarkEnd w:id="212"/>
    </w:p>
    <w:tbl>
      <w:tblPr>
        <w:tblStyle w:val="Grilledutableau"/>
        <w:tblW w:w="9070" w:type="dxa"/>
        <w:tblLook w:val="04A0" w:firstRow="1" w:lastRow="0" w:firstColumn="1" w:lastColumn="0" w:noHBand="0" w:noVBand="1"/>
      </w:tblPr>
      <w:tblGrid>
        <w:gridCol w:w="3685"/>
        <w:gridCol w:w="850"/>
        <w:gridCol w:w="4535"/>
      </w:tblGrid>
      <w:tr w:rsidR="00EB531D" w14:paraId="0A9D5AE3" w14:textId="77777777" w:rsidTr="0070382F">
        <w:trPr>
          <w:trHeight w:val="397"/>
        </w:trPr>
        <w:tc>
          <w:tcPr>
            <w:tcW w:w="9070" w:type="dxa"/>
            <w:gridSpan w:val="3"/>
            <w:shd w:val="clear" w:color="auto" w:fill="D9D9D9" w:themeFill="background1" w:themeFillShade="D9"/>
            <w:vAlign w:val="center"/>
          </w:tcPr>
          <w:p w14:paraId="48B95FCF" w14:textId="7D5F7291" w:rsidR="00EB531D" w:rsidRPr="00EB531D" w:rsidRDefault="00EB531D" w:rsidP="00EB531D">
            <w:pPr>
              <w:pStyle w:val="titre-Tableaux"/>
              <w:rPr>
                <w:sz w:val="22"/>
              </w:rPr>
            </w:pPr>
            <w:r w:rsidRPr="00EB531D">
              <w:rPr>
                <w:sz w:val="22"/>
              </w:rPr>
              <w:t>Etat d’avancement du projet selon CDC</w:t>
            </w:r>
            <w:r>
              <w:rPr>
                <w:sz w:val="22"/>
              </w:rPr>
              <w:t>,</w:t>
            </w:r>
            <w:r w:rsidRPr="00EB531D">
              <w:rPr>
                <w:sz w:val="22"/>
              </w:rPr>
              <w:t xml:space="preserve"> au 26 septembre 2023</w:t>
            </w:r>
          </w:p>
        </w:tc>
      </w:tr>
      <w:tr w:rsidR="004F272A" w14:paraId="297E329C" w14:textId="77777777" w:rsidTr="00EB531D">
        <w:trPr>
          <w:trHeight w:val="397"/>
        </w:trPr>
        <w:tc>
          <w:tcPr>
            <w:tcW w:w="3685" w:type="dxa"/>
            <w:shd w:val="clear" w:color="auto" w:fill="D9D9D9" w:themeFill="background1" w:themeFillShade="D9"/>
            <w:vAlign w:val="center"/>
          </w:tcPr>
          <w:p w14:paraId="05A6FF62" w14:textId="0FD28B91" w:rsidR="004F272A" w:rsidRDefault="004F272A" w:rsidP="00EB531D">
            <w:pPr>
              <w:pStyle w:val="titre-Tableaux"/>
            </w:pPr>
            <w:r>
              <w:t>Exigence</w:t>
            </w:r>
          </w:p>
        </w:tc>
        <w:tc>
          <w:tcPr>
            <w:tcW w:w="850" w:type="dxa"/>
            <w:shd w:val="clear" w:color="auto" w:fill="D9D9D9" w:themeFill="background1" w:themeFillShade="D9"/>
            <w:vAlign w:val="center"/>
          </w:tcPr>
          <w:p w14:paraId="72A013DD" w14:textId="7E636451" w:rsidR="004F272A" w:rsidRDefault="004F272A" w:rsidP="00505134">
            <w:pPr>
              <w:pStyle w:val="titre-Tableaux"/>
              <w:jc w:val="center"/>
            </w:pPr>
            <w:r>
              <w:t>Etat</w:t>
            </w:r>
          </w:p>
        </w:tc>
        <w:tc>
          <w:tcPr>
            <w:tcW w:w="4535" w:type="dxa"/>
            <w:shd w:val="clear" w:color="auto" w:fill="D9D9D9" w:themeFill="background1" w:themeFillShade="D9"/>
            <w:vAlign w:val="center"/>
          </w:tcPr>
          <w:p w14:paraId="0226E725" w14:textId="4FDFB6C0" w:rsidR="004F272A" w:rsidRDefault="004F272A" w:rsidP="00EB531D">
            <w:pPr>
              <w:pStyle w:val="titre-Tableaux"/>
            </w:pPr>
            <w:r>
              <w:t>Remarques</w:t>
            </w:r>
          </w:p>
        </w:tc>
      </w:tr>
      <w:tr w:rsidR="00EB531D" w14:paraId="107394B2" w14:textId="77777777" w:rsidTr="0070382F">
        <w:trPr>
          <w:trHeight w:val="397"/>
        </w:trPr>
        <w:tc>
          <w:tcPr>
            <w:tcW w:w="9070" w:type="dxa"/>
            <w:gridSpan w:val="3"/>
            <w:shd w:val="clear" w:color="auto" w:fill="C5E0B3" w:themeFill="accent6" w:themeFillTint="66"/>
            <w:vAlign w:val="center"/>
          </w:tcPr>
          <w:p w14:paraId="2A155BE8" w14:textId="04D68C2A" w:rsidR="00EB531D" w:rsidRDefault="00EB531D" w:rsidP="00EB531D">
            <w:pPr>
              <w:pStyle w:val="titre-Tableaux"/>
            </w:pPr>
            <w:r>
              <w:t>Partie Hardware</w:t>
            </w:r>
          </w:p>
        </w:tc>
      </w:tr>
      <w:tr w:rsidR="004F272A" w14:paraId="18DCDF06" w14:textId="77777777" w:rsidTr="004F272A">
        <w:trPr>
          <w:trHeight w:val="397"/>
        </w:trPr>
        <w:tc>
          <w:tcPr>
            <w:tcW w:w="3685" w:type="dxa"/>
            <w:vAlign w:val="center"/>
          </w:tcPr>
          <w:p w14:paraId="51B4679E" w14:textId="713A6303" w:rsidR="003C628A" w:rsidRDefault="003C628A" w:rsidP="004F272A">
            <w:pPr>
              <w:pStyle w:val="texte-Tableaux"/>
            </w:pPr>
            <w:r>
              <w:t>Microcontrôleur</w:t>
            </w:r>
          </w:p>
        </w:tc>
        <w:tc>
          <w:tcPr>
            <w:tcW w:w="850" w:type="dxa"/>
            <w:vAlign w:val="center"/>
          </w:tcPr>
          <w:p w14:paraId="10F7F83C" w14:textId="45291006" w:rsidR="003C628A" w:rsidRPr="00EB531D" w:rsidRDefault="004F272A" w:rsidP="00EB531D">
            <w:pPr>
              <w:pStyle w:val="etatcdcsymboles"/>
            </w:pPr>
            <w:r w:rsidRPr="00EB531D">
              <w:sym w:font="Wingdings" w:char="F0FC"/>
            </w:r>
          </w:p>
        </w:tc>
        <w:tc>
          <w:tcPr>
            <w:tcW w:w="4535" w:type="dxa"/>
            <w:vAlign w:val="center"/>
          </w:tcPr>
          <w:p w14:paraId="13FAD57D" w14:textId="1C09B41B" w:rsidR="003C628A" w:rsidRDefault="003C628A" w:rsidP="004F272A">
            <w:pPr>
              <w:pStyle w:val="texte-Tableaux"/>
            </w:pPr>
          </w:p>
        </w:tc>
      </w:tr>
      <w:tr w:rsidR="004F272A" w14:paraId="350B2C81" w14:textId="77777777" w:rsidTr="004F272A">
        <w:trPr>
          <w:trHeight w:val="397"/>
        </w:trPr>
        <w:tc>
          <w:tcPr>
            <w:tcW w:w="3685" w:type="dxa"/>
            <w:vAlign w:val="center"/>
          </w:tcPr>
          <w:p w14:paraId="6C64AF03" w14:textId="0A129EC3" w:rsidR="003C628A" w:rsidRDefault="003C628A" w:rsidP="004F272A">
            <w:pPr>
              <w:pStyle w:val="texte-Tableaux"/>
            </w:pPr>
            <w:r>
              <w:t>Lecteur RFID</w:t>
            </w:r>
          </w:p>
        </w:tc>
        <w:tc>
          <w:tcPr>
            <w:tcW w:w="850" w:type="dxa"/>
            <w:vAlign w:val="center"/>
          </w:tcPr>
          <w:p w14:paraId="6D9AEB04" w14:textId="6D51CBC5" w:rsidR="003C628A" w:rsidRPr="00EB531D" w:rsidRDefault="004F272A" w:rsidP="00EB531D">
            <w:pPr>
              <w:pStyle w:val="etatcdcsymboles"/>
            </w:pPr>
            <w:r w:rsidRPr="00EB531D">
              <w:sym w:font="Wingdings" w:char="F0FC"/>
            </w:r>
          </w:p>
        </w:tc>
        <w:tc>
          <w:tcPr>
            <w:tcW w:w="4535" w:type="dxa"/>
            <w:vAlign w:val="center"/>
          </w:tcPr>
          <w:p w14:paraId="6B36EC11" w14:textId="7CC9BBB8" w:rsidR="003C628A" w:rsidRDefault="003C628A" w:rsidP="004F272A">
            <w:pPr>
              <w:pStyle w:val="texte-Tableaux"/>
            </w:pPr>
          </w:p>
        </w:tc>
      </w:tr>
      <w:tr w:rsidR="004F272A" w14:paraId="2EDCC7E7" w14:textId="77777777" w:rsidTr="004F272A">
        <w:trPr>
          <w:trHeight w:val="397"/>
        </w:trPr>
        <w:tc>
          <w:tcPr>
            <w:tcW w:w="3685" w:type="dxa"/>
            <w:vAlign w:val="center"/>
          </w:tcPr>
          <w:p w14:paraId="08B73319" w14:textId="2D5E199E" w:rsidR="003C628A" w:rsidRDefault="003C628A" w:rsidP="004F272A">
            <w:pPr>
              <w:pStyle w:val="texte-Tableaux"/>
            </w:pPr>
            <w:r>
              <w:t>Alimentation 230VAC</w:t>
            </w:r>
          </w:p>
        </w:tc>
        <w:tc>
          <w:tcPr>
            <w:tcW w:w="850" w:type="dxa"/>
            <w:vAlign w:val="center"/>
          </w:tcPr>
          <w:p w14:paraId="772FFE93" w14:textId="4ED2CC54" w:rsidR="003C628A" w:rsidRDefault="004F272A" w:rsidP="00EB531D">
            <w:pPr>
              <w:pStyle w:val="etatcdcsymboles"/>
            </w:pPr>
            <w:r w:rsidRPr="004F272A">
              <w:sym w:font="Wingdings" w:char="F0FC"/>
            </w:r>
          </w:p>
        </w:tc>
        <w:tc>
          <w:tcPr>
            <w:tcW w:w="4535" w:type="dxa"/>
            <w:vAlign w:val="center"/>
          </w:tcPr>
          <w:p w14:paraId="07464BF6" w14:textId="5ED14788" w:rsidR="003C628A" w:rsidRDefault="003C628A" w:rsidP="004F272A">
            <w:pPr>
              <w:pStyle w:val="texte-Tableaux"/>
            </w:pPr>
          </w:p>
        </w:tc>
      </w:tr>
      <w:tr w:rsidR="004F272A" w14:paraId="22A0B8EE" w14:textId="77777777" w:rsidTr="004F272A">
        <w:trPr>
          <w:trHeight w:val="397"/>
        </w:trPr>
        <w:tc>
          <w:tcPr>
            <w:tcW w:w="3685" w:type="dxa"/>
            <w:vAlign w:val="center"/>
          </w:tcPr>
          <w:p w14:paraId="66EDB0D9" w14:textId="259B1D3A" w:rsidR="003C628A" w:rsidRDefault="003C628A" w:rsidP="004F272A">
            <w:pPr>
              <w:pStyle w:val="texte-Tableaux"/>
            </w:pPr>
            <w:r>
              <w:t>Convertisseur AC / DC</w:t>
            </w:r>
          </w:p>
        </w:tc>
        <w:tc>
          <w:tcPr>
            <w:tcW w:w="850" w:type="dxa"/>
            <w:vAlign w:val="center"/>
          </w:tcPr>
          <w:p w14:paraId="47A65D0F" w14:textId="48BC4B37" w:rsidR="003C628A" w:rsidRDefault="004F272A" w:rsidP="00EB531D">
            <w:pPr>
              <w:pStyle w:val="etatcdcsymboles"/>
            </w:pPr>
            <w:r w:rsidRPr="004F272A">
              <w:sym w:font="Wingdings" w:char="F0FC"/>
            </w:r>
          </w:p>
        </w:tc>
        <w:tc>
          <w:tcPr>
            <w:tcW w:w="4535" w:type="dxa"/>
            <w:vAlign w:val="center"/>
          </w:tcPr>
          <w:p w14:paraId="544CD553" w14:textId="77777777" w:rsidR="003C628A" w:rsidRDefault="003C628A" w:rsidP="004F272A">
            <w:pPr>
              <w:pStyle w:val="texte-Tableaux"/>
            </w:pPr>
          </w:p>
        </w:tc>
      </w:tr>
      <w:tr w:rsidR="004F272A" w14:paraId="09E894B4" w14:textId="77777777" w:rsidTr="004F272A">
        <w:trPr>
          <w:trHeight w:val="397"/>
        </w:trPr>
        <w:tc>
          <w:tcPr>
            <w:tcW w:w="3685" w:type="dxa"/>
            <w:vAlign w:val="center"/>
          </w:tcPr>
          <w:p w14:paraId="0AE34BE5" w14:textId="1B1915FE" w:rsidR="003C628A" w:rsidRDefault="003C628A" w:rsidP="004F272A">
            <w:pPr>
              <w:pStyle w:val="texte-Tableaux"/>
            </w:pPr>
            <w:r>
              <w:t>Commutation 230VAC</w:t>
            </w:r>
          </w:p>
        </w:tc>
        <w:tc>
          <w:tcPr>
            <w:tcW w:w="850" w:type="dxa"/>
            <w:vAlign w:val="center"/>
          </w:tcPr>
          <w:p w14:paraId="4CE343F7" w14:textId="284AA406" w:rsidR="003C628A" w:rsidRDefault="004F272A" w:rsidP="00EB531D">
            <w:pPr>
              <w:pStyle w:val="etatcdcsymboles"/>
            </w:pPr>
            <w:r w:rsidRPr="004F272A">
              <w:sym w:font="Wingdings" w:char="F0FC"/>
            </w:r>
          </w:p>
        </w:tc>
        <w:tc>
          <w:tcPr>
            <w:tcW w:w="4535" w:type="dxa"/>
            <w:vAlign w:val="center"/>
          </w:tcPr>
          <w:p w14:paraId="45B34847" w14:textId="77777777" w:rsidR="003C628A" w:rsidRDefault="003C628A" w:rsidP="004F272A">
            <w:pPr>
              <w:pStyle w:val="texte-Tableaux"/>
            </w:pPr>
          </w:p>
        </w:tc>
      </w:tr>
      <w:tr w:rsidR="004F272A" w14:paraId="2D299490" w14:textId="77777777" w:rsidTr="004F272A">
        <w:trPr>
          <w:trHeight w:val="397"/>
        </w:trPr>
        <w:tc>
          <w:tcPr>
            <w:tcW w:w="3685" w:type="dxa"/>
            <w:vAlign w:val="center"/>
          </w:tcPr>
          <w:p w14:paraId="3A9D66C0" w14:textId="3E3377E9" w:rsidR="003C628A" w:rsidRDefault="003C628A" w:rsidP="004F272A">
            <w:pPr>
              <w:pStyle w:val="texte-Tableaux"/>
            </w:pPr>
            <w:r>
              <w:t>Connecteur Ethernet</w:t>
            </w:r>
          </w:p>
        </w:tc>
        <w:tc>
          <w:tcPr>
            <w:tcW w:w="850" w:type="dxa"/>
            <w:vAlign w:val="center"/>
          </w:tcPr>
          <w:p w14:paraId="437BB7C8" w14:textId="58E3FCA8" w:rsidR="003C628A" w:rsidRDefault="00EB531D" w:rsidP="00EB531D">
            <w:pPr>
              <w:pStyle w:val="etatcdcsymboles"/>
            </w:pPr>
            <w:r w:rsidRPr="00EB531D">
              <w:rPr>
                <w:color w:val="FFC000" w:themeColor="accent4"/>
              </w:rPr>
              <w:sym w:font="Wingdings" w:char="F068"/>
            </w:r>
          </w:p>
        </w:tc>
        <w:tc>
          <w:tcPr>
            <w:tcW w:w="4535" w:type="dxa"/>
            <w:vAlign w:val="center"/>
          </w:tcPr>
          <w:p w14:paraId="7C4639F0" w14:textId="1F27B245" w:rsidR="003C628A" w:rsidRDefault="00EB531D" w:rsidP="004F272A">
            <w:pPr>
              <w:pStyle w:val="texte-Tableaux"/>
            </w:pPr>
            <w:r>
              <w:t>Implémenté mais non fonctionnel</w:t>
            </w:r>
          </w:p>
        </w:tc>
      </w:tr>
      <w:tr w:rsidR="004F272A" w14:paraId="29B71134" w14:textId="77777777" w:rsidTr="004F272A">
        <w:trPr>
          <w:trHeight w:val="397"/>
        </w:trPr>
        <w:tc>
          <w:tcPr>
            <w:tcW w:w="3685" w:type="dxa"/>
            <w:vAlign w:val="center"/>
          </w:tcPr>
          <w:p w14:paraId="2F353334" w14:textId="5C78A32C" w:rsidR="003C628A" w:rsidRDefault="003C628A" w:rsidP="004F272A">
            <w:pPr>
              <w:pStyle w:val="texte-Tableaux"/>
            </w:pPr>
            <w:r>
              <w:t>Module Wi-Fi</w:t>
            </w:r>
          </w:p>
        </w:tc>
        <w:tc>
          <w:tcPr>
            <w:tcW w:w="850" w:type="dxa"/>
            <w:vAlign w:val="center"/>
          </w:tcPr>
          <w:p w14:paraId="26FA1208" w14:textId="77132339" w:rsidR="003C628A" w:rsidRDefault="004F272A" w:rsidP="00EB531D">
            <w:pPr>
              <w:pStyle w:val="etatcdcsymboles"/>
            </w:pPr>
            <w:r w:rsidRPr="004F272A">
              <w:sym w:font="Wingdings" w:char="F0FC"/>
            </w:r>
          </w:p>
        </w:tc>
        <w:tc>
          <w:tcPr>
            <w:tcW w:w="4535" w:type="dxa"/>
            <w:vAlign w:val="center"/>
          </w:tcPr>
          <w:p w14:paraId="629282F6" w14:textId="77777777" w:rsidR="003C628A" w:rsidRDefault="003C628A" w:rsidP="004F272A">
            <w:pPr>
              <w:pStyle w:val="texte-Tableaux"/>
            </w:pPr>
          </w:p>
        </w:tc>
      </w:tr>
      <w:tr w:rsidR="004F272A" w14:paraId="77BBF58F" w14:textId="77777777" w:rsidTr="004F272A">
        <w:trPr>
          <w:trHeight w:val="397"/>
        </w:trPr>
        <w:tc>
          <w:tcPr>
            <w:tcW w:w="3685" w:type="dxa"/>
            <w:vAlign w:val="center"/>
          </w:tcPr>
          <w:p w14:paraId="1A6BAF02" w14:textId="5BC048D2" w:rsidR="003C628A" w:rsidRDefault="003C628A" w:rsidP="004F272A">
            <w:pPr>
              <w:pStyle w:val="texte-Tableaux"/>
            </w:pPr>
            <w:proofErr w:type="spellStart"/>
            <w:r>
              <w:t>Buzzer</w:t>
            </w:r>
            <w:proofErr w:type="spellEnd"/>
            <w:r>
              <w:t xml:space="preserve"> timeout</w:t>
            </w:r>
          </w:p>
        </w:tc>
        <w:tc>
          <w:tcPr>
            <w:tcW w:w="850" w:type="dxa"/>
            <w:vAlign w:val="center"/>
          </w:tcPr>
          <w:p w14:paraId="302596BA" w14:textId="52819AD8" w:rsidR="003C628A" w:rsidRDefault="004F272A" w:rsidP="00EB531D">
            <w:pPr>
              <w:pStyle w:val="etatcdcsymboles"/>
            </w:pPr>
            <w:r w:rsidRPr="004F272A">
              <w:sym w:font="Wingdings" w:char="F0FC"/>
            </w:r>
          </w:p>
        </w:tc>
        <w:tc>
          <w:tcPr>
            <w:tcW w:w="4535" w:type="dxa"/>
            <w:vAlign w:val="center"/>
          </w:tcPr>
          <w:p w14:paraId="2D141D7C" w14:textId="77777777" w:rsidR="003C628A" w:rsidRDefault="003C628A" w:rsidP="004F272A">
            <w:pPr>
              <w:pStyle w:val="texte-Tableaux"/>
            </w:pPr>
          </w:p>
        </w:tc>
      </w:tr>
      <w:tr w:rsidR="004F272A" w14:paraId="32F59FBC" w14:textId="77777777" w:rsidTr="004F272A">
        <w:trPr>
          <w:trHeight w:val="397"/>
        </w:trPr>
        <w:tc>
          <w:tcPr>
            <w:tcW w:w="3685" w:type="dxa"/>
            <w:vAlign w:val="center"/>
          </w:tcPr>
          <w:p w14:paraId="11F0B264" w14:textId="578C2C80" w:rsidR="003C628A" w:rsidRDefault="003C628A" w:rsidP="004F272A">
            <w:pPr>
              <w:pStyle w:val="texte-Tableaux"/>
            </w:pPr>
            <w:r>
              <w:t>LEDs</w:t>
            </w:r>
          </w:p>
        </w:tc>
        <w:tc>
          <w:tcPr>
            <w:tcW w:w="850" w:type="dxa"/>
            <w:vAlign w:val="center"/>
          </w:tcPr>
          <w:p w14:paraId="59F86CE9" w14:textId="0A119F22" w:rsidR="003C628A" w:rsidRDefault="004F272A" w:rsidP="00EB531D">
            <w:pPr>
              <w:pStyle w:val="etatcdcsymboles"/>
            </w:pPr>
            <w:r w:rsidRPr="004F272A">
              <w:sym w:font="Wingdings" w:char="F0FC"/>
            </w:r>
          </w:p>
        </w:tc>
        <w:tc>
          <w:tcPr>
            <w:tcW w:w="4535" w:type="dxa"/>
            <w:vAlign w:val="center"/>
          </w:tcPr>
          <w:p w14:paraId="2A770488" w14:textId="77777777" w:rsidR="003C628A" w:rsidRDefault="003C628A" w:rsidP="004F272A">
            <w:pPr>
              <w:pStyle w:val="texte-Tableaux"/>
            </w:pPr>
          </w:p>
        </w:tc>
      </w:tr>
      <w:tr w:rsidR="004F272A" w14:paraId="194D7FCF" w14:textId="77777777" w:rsidTr="004F272A">
        <w:trPr>
          <w:trHeight w:val="397"/>
        </w:trPr>
        <w:tc>
          <w:tcPr>
            <w:tcW w:w="3685" w:type="dxa"/>
            <w:vAlign w:val="center"/>
          </w:tcPr>
          <w:p w14:paraId="798ECF27" w14:textId="0A9EFA20" w:rsidR="003C628A" w:rsidRDefault="003C628A" w:rsidP="004F272A">
            <w:pPr>
              <w:pStyle w:val="texte-Tableaux"/>
            </w:pPr>
            <w:r>
              <w:t>Boitier</w:t>
            </w:r>
          </w:p>
        </w:tc>
        <w:tc>
          <w:tcPr>
            <w:tcW w:w="850" w:type="dxa"/>
            <w:vAlign w:val="center"/>
          </w:tcPr>
          <w:p w14:paraId="76ADF68A" w14:textId="4CBFB738" w:rsidR="003C628A" w:rsidRDefault="00154A97" w:rsidP="00EB531D">
            <w:pPr>
              <w:pStyle w:val="etatcdcsymboles"/>
            </w:pPr>
            <w:r w:rsidRPr="00EB531D">
              <w:rPr>
                <w:color w:val="FFC000" w:themeColor="accent4"/>
              </w:rPr>
              <w:sym w:font="Wingdings" w:char="F068"/>
            </w:r>
          </w:p>
        </w:tc>
        <w:tc>
          <w:tcPr>
            <w:tcW w:w="4535" w:type="dxa"/>
            <w:vAlign w:val="center"/>
          </w:tcPr>
          <w:p w14:paraId="0AD7F137" w14:textId="36CBE7BB" w:rsidR="003C628A" w:rsidRDefault="00154A97" w:rsidP="004F272A">
            <w:pPr>
              <w:pStyle w:val="texte-Tableaux"/>
            </w:pPr>
            <w:r>
              <w:t>Esquisse tracé mais non réalisé</w:t>
            </w:r>
          </w:p>
        </w:tc>
      </w:tr>
      <w:tr w:rsidR="00EB531D" w14:paraId="663355D1" w14:textId="77777777" w:rsidTr="0070382F">
        <w:trPr>
          <w:trHeight w:val="397"/>
        </w:trPr>
        <w:tc>
          <w:tcPr>
            <w:tcW w:w="9070" w:type="dxa"/>
            <w:gridSpan w:val="3"/>
            <w:shd w:val="clear" w:color="auto" w:fill="BDD6EE" w:themeFill="accent1" w:themeFillTint="66"/>
            <w:vAlign w:val="center"/>
          </w:tcPr>
          <w:p w14:paraId="32FB1A79" w14:textId="72E8228F" w:rsidR="00EB531D" w:rsidRDefault="00EB531D" w:rsidP="00EB531D">
            <w:pPr>
              <w:pStyle w:val="titre-Tableaux"/>
            </w:pPr>
            <w:r>
              <w:t xml:space="preserve">Partie </w:t>
            </w:r>
            <w:proofErr w:type="spellStart"/>
            <w:r>
              <w:t>Firmware</w:t>
            </w:r>
            <w:proofErr w:type="spellEnd"/>
          </w:p>
        </w:tc>
      </w:tr>
      <w:tr w:rsidR="004F272A" w14:paraId="6E5419B0" w14:textId="77777777" w:rsidTr="004F272A">
        <w:trPr>
          <w:trHeight w:val="397"/>
        </w:trPr>
        <w:tc>
          <w:tcPr>
            <w:tcW w:w="3685" w:type="dxa"/>
            <w:vAlign w:val="center"/>
          </w:tcPr>
          <w:p w14:paraId="6E7FBCEC" w14:textId="0BA981E8" w:rsidR="003C628A" w:rsidRDefault="003C628A" w:rsidP="004F272A">
            <w:pPr>
              <w:pStyle w:val="texte-Tableaux"/>
            </w:pPr>
            <w:r>
              <w:t>Configuration du module Wi-Fi</w:t>
            </w:r>
          </w:p>
        </w:tc>
        <w:tc>
          <w:tcPr>
            <w:tcW w:w="850" w:type="dxa"/>
            <w:vAlign w:val="center"/>
          </w:tcPr>
          <w:p w14:paraId="357FA2C8" w14:textId="461DCA58" w:rsidR="003C628A" w:rsidRDefault="004F272A" w:rsidP="00EB531D">
            <w:pPr>
              <w:pStyle w:val="etatcdcsymboles"/>
            </w:pPr>
            <w:r w:rsidRPr="004F272A">
              <w:sym w:font="Wingdings" w:char="F0FC"/>
            </w:r>
          </w:p>
        </w:tc>
        <w:tc>
          <w:tcPr>
            <w:tcW w:w="4535" w:type="dxa"/>
            <w:vAlign w:val="center"/>
          </w:tcPr>
          <w:p w14:paraId="7C94AA3E" w14:textId="77777777" w:rsidR="003C628A" w:rsidRDefault="003C628A" w:rsidP="004F272A">
            <w:pPr>
              <w:pStyle w:val="texte-Tableaux"/>
            </w:pPr>
          </w:p>
        </w:tc>
      </w:tr>
      <w:tr w:rsidR="004F272A" w14:paraId="7CE1122F" w14:textId="77777777" w:rsidTr="004F272A">
        <w:trPr>
          <w:trHeight w:val="397"/>
        </w:trPr>
        <w:tc>
          <w:tcPr>
            <w:tcW w:w="3685" w:type="dxa"/>
            <w:vAlign w:val="center"/>
          </w:tcPr>
          <w:p w14:paraId="14218411" w14:textId="143F75A7" w:rsidR="003C628A" w:rsidRDefault="003C628A" w:rsidP="004F272A">
            <w:pPr>
              <w:pStyle w:val="texte-Tableaux"/>
            </w:pPr>
            <w:r>
              <w:t>Commandes du module Wi-Fi</w:t>
            </w:r>
          </w:p>
        </w:tc>
        <w:tc>
          <w:tcPr>
            <w:tcW w:w="850" w:type="dxa"/>
            <w:vAlign w:val="center"/>
          </w:tcPr>
          <w:p w14:paraId="64D43BBE" w14:textId="18C43224" w:rsidR="003C628A" w:rsidRDefault="004F272A" w:rsidP="00EB531D">
            <w:pPr>
              <w:pStyle w:val="etatcdcsymboles"/>
            </w:pPr>
            <w:r w:rsidRPr="004F272A">
              <w:sym w:font="Wingdings" w:char="F0FC"/>
            </w:r>
          </w:p>
        </w:tc>
        <w:tc>
          <w:tcPr>
            <w:tcW w:w="4535" w:type="dxa"/>
            <w:vAlign w:val="center"/>
          </w:tcPr>
          <w:p w14:paraId="3D04D160" w14:textId="77777777" w:rsidR="003C628A" w:rsidRDefault="003C628A" w:rsidP="004F272A">
            <w:pPr>
              <w:pStyle w:val="texte-Tableaux"/>
            </w:pPr>
          </w:p>
        </w:tc>
      </w:tr>
      <w:tr w:rsidR="004F272A" w14:paraId="20E25296" w14:textId="77777777" w:rsidTr="004F272A">
        <w:trPr>
          <w:trHeight w:val="397"/>
        </w:trPr>
        <w:tc>
          <w:tcPr>
            <w:tcW w:w="3685" w:type="dxa"/>
            <w:vAlign w:val="center"/>
          </w:tcPr>
          <w:p w14:paraId="61FA5B96" w14:textId="4CB55F3C" w:rsidR="003C628A" w:rsidRDefault="004F272A" w:rsidP="004F272A">
            <w:pPr>
              <w:pStyle w:val="texte-Tableaux"/>
            </w:pPr>
            <w:r>
              <w:t>Envoi et réception par réseau</w:t>
            </w:r>
          </w:p>
        </w:tc>
        <w:tc>
          <w:tcPr>
            <w:tcW w:w="850" w:type="dxa"/>
            <w:vAlign w:val="center"/>
          </w:tcPr>
          <w:p w14:paraId="5C9866C7" w14:textId="13DD5770" w:rsidR="003C628A" w:rsidRDefault="00EB531D" w:rsidP="00EB531D">
            <w:pPr>
              <w:pStyle w:val="etatcdcsymboles"/>
            </w:pPr>
            <w:r w:rsidRPr="00EB531D">
              <w:rPr>
                <w:color w:val="FF0000"/>
              </w:rPr>
              <w:sym w:font="Wingdings" w:char="F0FB"/>
            </w:r>
          </w:p>
        </w:tc>
        <w:tc>
          <w:tcPr>
            <w:tcW w:w="4535" w:type="dxa"/>
            <w:vAlign w:val="center"/>
          </w:tcPr>
          <w:p w14:paraId="5DABBF9A" w14:textId="4654BC49" w:rsidR="003C628A" w:rsidRDefault="00EB531D" w:rsidP="004F272A">
            <w:pPr>
              <w:pStyle w:val="texte-Tableaux"/>
            </w:pPr>
            <w:r>
              <w:t>Non testé car manque partie software</w:t>
            </w:r>
          </w:p>
        </w:tc>
      </w:tr>
      <w:tr w:rsidR="004F272A" w14:paraId="35866559" w14:textId="77777777" w:rsidTr="004F272A">
        <w:trPr>
          <w:trHeight w:val="397"/>
        </w:trPr>
        <w:tc>
          <w:tcPr>
            <w:tcW w:w="3685" w:type="dxa"/>
            <w:vAlign w:val="center"/>
          </w:tcPr>
          <w:p w14:paraId="58259CFD" w14:textId="66E58325" w:rsidR="003C628A" w:rsidRDefault="004F272A" w:rsidP="004F272A">
            <w:pPr>
              <w:pStyle w:val="texte-Tableaux"/>
            </w:pPr>
            <w:r>
              <w:t xml:space="preserve">Commande du </w:t>
            </w:r>
            <w:proofErr w:type="spellStart"/>
            <w:r>
              <w:t>buzzer</w:t>
            </w:r>
            <w:proofErr w:type="spellEnd"/>
          </w:p>
        </w:tc>
        <w:tc>
          <w:tcPr>
            <w:tcW w:w="850" w:type="dxa"/>
            <w:vAlign w:val="center"/>
          </w:tcPr>
          <w:p w14:paraId="36047B97" w14:textId="7758B892" w:rsidR="003C628A" w:rsidRDefault="004F272A" w:rsidP="00EB531D">
            <w:pPr>
              <w:pStyle w:val="etatcdcsymboles"/>
            </w:pPr>
            <w:r w:rsidRPr="004F272A">
              <w:sym w:font="Wingdings" w:char="F0FC"/>
            </w:r>
          </w:p>
        </w:tc>
        <w:tc>
          <w:tcPr>
            <w:tcW w:w="4535" w:type="dxa"/>
            <w:vAlign w:val="center"/>
          </w:tcPr>
          <w:p w14:paraId="650615FD" w14:textId="77777777" w:rsidR="003C628A" w:rsidRDefault="003C628A" w:rsidP="004F272A">
            <w:pPr>
              <w:pStyle w:val="texte-Tableaux"/>
            </w:pPr>
          </w:p>
        </w:tc>
      </w:tr>
      <w:tr w:rsidR="004F272A" w14:paraId="5750B85E" w14:textId="77777777" w:rsidTr="004F272A">
        <w:trPr>
          <w:trHeight w:val="397"/>
        </w:trPr>
        <w:tc>
          <w:tcPr>
            <w:tcW w:w="3685" w:type="dxa"/>
            <w:vAlign w:val="center"/>
          </w:tcPr>
          <w:p w14:paraId="65239E2B" w14:textId="52B86A29" w:rsidR="004F272A" w:rsidRDefault="004F272A" w:rsidP="004F272A">
            <w:pPr>
              <w:pStyle w:val="texte-Tableaux"/>
            </w:pPr>
            <w:r>
              <w:t>Commande des LEDs</w:t>
            </w:r>
          </w:p>
        </w:tc>
        <w:tc>
          <w:tcPr>
            <w:tcW w:w="850" w:type="dxa"/>
            <w:vAlign w:val="center"/>
          </w:tcPr>
          <w:p w14:paraId="2277B44F" w14:textId="385E9331" w:rsidR="004F272A" w:rsidRDefault="004F272A" w:rsidP="00EB531D">
            <w:pPr>
              <w:pStyle w:val="etatcdcsymboles"/>
            </w:pPr>
            <w:r w:rsidRPr="004F272A">
              <w:sym w:font="Wingdings" w:char="F0FC"/>
            </w:r>
          </w:p>
        </w:tc>
        <w:tc>
          <w:tcPr>
            <w:tcW w:w="4535" w:type="dxa"/>
            <w:vAlign w:val="center"/>
          </w:tcPr>
          <w:p w14:paraId="654D089F" w14:textId="77777777" w:rsidR="004F272A" w:rsidRDefault="004F272A" w:rsidP="004F272A">
            <w:pPr>
              <w:pStyle w:val="texte-Tableaux"/>
            </w:pPr>
          </w:p>
        </w:tc>
      </w:tr>
      <w:tr w:rsidR="004F272A" w14:paraId="3B31D8BC" w14:textId="77777777" w:rsidTr="004F272A">
        <w:trPr>
          <w:trHeight w:val="397"/>
        </w:trPr>
        <w:tc>
          <w:tcPr>
            <w:tcW w:w="3685" w:type="dxa"/>
            <w:vAlign w:val="center"/>
          </w:tcPr>
          <w:p w14:paraId="4865F887" w14:textId="054CBC5C" w:rsidR="004F272A" w:rsidRDefault="004F272A" w:rsidP="004F272A">
            <w:pPr>
              <w:pStyle w:val="texte-Tableaux"/>
            </w:pPr>
            <w:r>
              <w:t>Commande du commutateur 230VAC</w:t>
            </w:r>
          </w:p>
        </w:tc>
        <w:tc>
          <w:tcPr>
            <w:tcW w:w="850" w:type="dxa"/>
            <w:vAlign w:val="center"/>
          </w:tcPr>
          <w:p w14:paraId="0AFC1D86" w14:textId="28F6877F" w:rsidR="004F272A" w:rsidRDefault="004F272A" w:rsidP="00EB531D">
            <w:pPr>
              <w:pStyle w:val="etatcdcsymboles"/>
            </w:pPr>
            <w:r w:rsidRPr="004F272A">
              <w:sym w:font="Wingdings" w:char="F0FC"/>
            </w:r>
          </w:p>
        </w:tc>
        <w:tc>
          <w:tcPr>
            <w:tcW w:w="4535" w:type="dxa"/>
            <w:vAlign w:val="center"/>
          </w:tcPr>
          <w:p w14:paraId="0505664A" w14:textId="77777777" w:rsidR="004F272A" w:rsidRDefault="004F272A" w:rsidP="004F272A">
            <w:pPr>
              <w:pStyle w:val="texte-Tableaux"/>
            </w:pPr>
          </w:p>
        </w:tc>
      </w:tr>
      <w:tr w:rsidR="004F272A" w14:paraId="0DB71D52" w14:textId="77777777" w:rsidTr="004F272A">
        <w:trPr>
          <w:trHeight w:val="397"/>
        </w:trPr>
        <w:tc>
          <w:tcPr>
            <w:tcW w:w="3685" w:type="dxa"/>
            <w:vAlign w:val="center"/>
          </w:tcPr>
          <w:p w14:paraId="2E597C92" w14:textId="0A157393" w:rsidR="004F272A" w:rsidRDefault="004F272A" w:rsidP="004F272A">
            <w:pPr>
              <w:pStyle w:val="texte-Tableaux"/>
            </w:pPr>
            <w:r>
              <w:t xml:space="preserve">Configuration des </w:t>
            </w:r>
            <w:proofErr w:type="spellStart"/>
            <w:r>
              <w:t>timers</w:t>
            </w:r>
            <w:proofErr w:type="spellEnd"/>
          </w:p>
        </w:tc>
        <w:tc>
          <w:tcPr>
            <w:tcW w:w="850" w:type="dxa"/>
            <w:vAlign w:val="center"/>
          </w:tcPr>
          <w:p w14:paraId="3A0CCBD3" w14:textId="72BD1437" w:rsidR="004F272A" w:rsidRDefault="004F272A" w:rsidP="00EB531D">
            <w:pPr>
              <w:pStyle w:val="etatcdcsymboles"/>
            </w:pPr>
            <w:r w:rsidRPr="004F272A">
              <w:sym w:font="Wingdings" w:char="F0FC"/>
            </w:r>
          </w:p>
        </w:tc>
        <w:tc>
          <w:tcPr>
            <w:tcW w:w="4535" w:type="dxa"/>
            <w:vAlign w:val="center"/>
          </w:tcPr>
          <w:p w14:paraId="17F42EE1" w14:textId="77777777" w:rsidR="004F272A" w:rsidRDefault="004F272A" w:rsidP="004F272A">
            <w:pPr>
              <w:pStyle w:val="texte-Tableaux"/>
            </w:pPr>
          </w:p>
        </w:tc>
      </w:tr>
      <w:tr w:rsidR="00EB531D" w14:paraId="5B33576F" w14:textId="77777777" w:rsidTr="0070382F">
        <w:trPr>
          <w:trHeight w:val="397"/>
        </w:trPr>
        <w:tc>
          <w:tcPr>
            <w:tcW w:w="9070" w:type="dxa"/>
            <w:gridSpan w:val="3"/>
            <w:shd w:val="clear" w:color="auto" w:fill="CCFFFF"/>
            <w:vAlign w:val="center"/>
          </w:tcPr>
          <w:p w14:paraId="508A0D76" w14:textId="3F22EEBA" w:rsidR="00EB531D" w:rsidRDefault="00EB531D" w:rsidP="00EB531D">
            <w:pPr>
              <w:pStyle w:val="titre-Tableaux"/>
            </w:pPr>
            <w:r>
              <w:t>Partie software</w:t>
            </w:r>
          </w:p>
        </w:tc>
      </w:tr>
      <w:tr w:rsidR="00EB531D" w14:paraId="71248023" w14:textId="77777777" w:rsidTr="004F272A">
        <w:trPr>
          <w:trHeight w:val="397"/>
        </w:trPr>
        <w:tc>
          <w:tcPr>
            <w:tcW w:w="3685" w:type="dxa"/>
            <w:vAlign w:val="center"/>
          </w:tcPr>
          <w:p w14:paraId="0095AB36" w14:textId="7D6F5497" w:rsidR="00EB531D" w:rsidRDefault="00EB531D" w:rsidP="004F272A">
            <w:pPr>
              <w:pStyle w:val="texte-Tableaux"/>
            </w:pPr>
            <w:r>
              <w:t>API Ethernet ou Wi-Fi</w:t>
            </w:r>
          </w:p>
        </w:tc>
        <w:tc>
          <w:tcPr>
            <w:tcW w:w="850" w:type="dxa"/>
            <w:vAlign w:val="center"/>
          </w:tcPr>
          <w:p w14:paraId="08D5E6BA" w14:textId="260E0365" w:rsidR="00EB531D" w:rsidRDefault="00EB531D" w:rsidP="00EB531D">
            <w:pPr>
              <w:pStyle w:val="etatcdcsymboles"/>
            </w:pPr>
            <w:r w:rsidRPr="00EB531D">
              <w:rPr>
                <w:color w:val="FF0000"/>
              </w:rPr>
              <w:sym w:font="Wingdings" w:char="F0FB"/>
            </w:r>
          </w:p>
        </w:tc>
        <w:tc>
          <w:tcPr>
            <w:tcW w:w="4535" w:type="dxa"/>
            <w:vMerge w:val="restart"/>
            <w:vAlign w:val="center"/>
          </w:tcPr>
          <w:p w14:paraId="11011237" w14:textId="24435815" w:rsidR="00EB531D" w:rsidRDefault="00EB531D" w:rsidP="004F272A">
            <w:pPr>
              <w:pStyle w:val="texte-Tableaux"/>
            </w:pPr>
            <w:r>
              <w:t>La partie software n’a malheureusement pas encore été implémenté. Quelques idées ont été proposé</w:t>
            </w:r>
            <w:r w:rsidR="005E1237">
              <w:t>es</w:t>
            </w:r>
            <w:r>
              <w:t xml:space="preserve"> et reste en attente de réalisation.</w:t>
            </w:r>
          </w:p>
        </w:tc>
      </w:tr>
      <w:tr w:rsidR="00EB531D" w14:paraId="2407966D" w14:textId="77777777" w:rsidTr="004F272A">
        <w:trPr>
          <w:trHeight w:val="397"/>
        </w:trPr>
        <w:tc>
          <w:tcPr>
            <w:tcW w:w="3685" w:type="dxa"/>
            <w:vAlign w:val="center"/>
          </w:tcPr>
          <w:p w14:paraId="6F32C457" w14:textId="1DFB3BCF" w:rsidR="00EB531D" w:rsidRDefault="00EB531D" w:rsidP="004F272A">
            <w:pPr>
              <w:pStyle w:val="texte-Tableaux"/>
            </w:pPr>
            <w:r>
              <w:t>Réception et affichage du tag RFID</w:t>
            </w:r>
          </w:p>
        </w:tc>
        <w:tc>
          <w:tcPr>
            <w:tcW w:w="850" w:type="dxa"/>
            <w:vAlign w:val="center"/>
          </w:tcPr>
          <w:p w14:paraId="09A3362B" w14:textId="0462B88F" w:rsidR="00EB531D" w:rsidRDefault="00EB531D" w:rsidP="00EB531D">
            <w:pPr>
              <w:pStyle w:val="etatcdcsymboles"/>
            </w:pPr>
            <w:r w:rsidRPr="00EB531D">
              <w:rPr>
                <w:color w:val="FF0000"/>
              </w:rPr>
              <w:sym w:font="Wingdings" w:char="F0FB"/>
            </w:r>
          </w:p>
        </w:tc>
        <w:tc>
          <w:tcPr>
            <w:tcW w:w="4535" w:type="dxa"/>
            <w:vMerge/>
            <w:vAlign w:val="center"/>
          </w:tcPr>
          <w:p w14:paraId="5561CD23" w14:textId="77777777" w:rsidR="00EB531D" w:rsidRDefault="00EB531D" w:rsidP="004F272A">
            <w:pPr>
              <w:pStyle w:val="texte-Tableaux"/>
            </w:pPr>
          </w:p>
        </w:tc>
      </w:tr>
      <w:tr w:rsidR="00EB531D" w14:paraId="693FE12A" w14:textId="77777777" w:rsidTr="004F272A">
        <w:trPr>
          <w:trHeight w:val="397"/>
        </w:trPr>
        <w:tc>
          <w:tcPr>
            <w:tcW w:w="3685" w:type="dxa"/>
            <w:vAlign w:val="center"/>
          </w:tcPr>
          <w:p w14:paraId="5D51D434" w14:textId="6415F708" w:rsidR="00EB531D" w:rsidRDefault="00EB531D" w:rsidP="004F272A">
            <w:pPr>
              <w:pStyle w:val="texte-Tableaux"/>
            </w:pPr>
            <w:r>
              <w:t>Base de donnée</w:t>
            </w:r>
          </w:p>
        </w:tc>
        <w:tc>
          <w:tcPr>
            <w:tcW w:w="850" w:type="dxa"/>
            <w:vAlign w:val="center"/>
          </w:tcPr>
          <w:p w14:paraId="2746A9C8" w14:textId="1E3A85DE" w:rsidR="00EB531D" w:rsidRDefault="00EB531D" w:rsidP="00EB531D">
            <w:pPr>
              <w:pStyle w:val="etatcdcsymboles"/>
            </w:pPr>
            <w:r w:rsidRPr="00EB531D">
              <w:rPr>
                <w:color w:val="FF0000"/>
              </w:rPr>
              <w:sym w:font="Wingdings" w:char="F0FB"/>
            </w:r>
          </w:p>
        </w:tc>
        <w:tc>
          <w:tcPr>
            <w:tcW w:w="4535" w:type="dxa"/>
            <w:vMerge/>
            <w:vAlign w:val="center"/>
          </w:tcPr>
          <w:p w14:paraId="5CEC1DCB" w14:textId="77777777" w:rsidR="00EB531D" w:rsidRDefault="00EB531D" w:rsidP="004F272A">
            <w:pPr>
              <w:pStyle w:val="texte-Tableaux"/>
            </w:pPr>
          </w:p>
        </w:tc>
      </w:tr>
      <w:tr w:rsidR="00EB531D" w14:paraId="4A45BD98" w14:textId="77777777" w:rsidTr="004F272A">
        <w:trPr>
          <w:trHeight w:val="397"/>
        </w:trPr>
        <w:tc>
          <w:tcPr>
            <w:tcW w:w="3685" w:type="dxa"/>
            <w:vAlign w:val="center"/>
          </w:tcPr>
          <w:p w14:paraId="023D3C9D" w14:textId="5999F215" w:rsidR="00EB531D" w:rsidRDefault="00EB531D" w:rsidP="004F272A">
            <w:pPr>
              <w:pStyle w:val="texte-Tableaux"/>
            </w:pPr>
            <w:r>
              <w:t>Envoi de commandes</w:t>
            </w:r>
          </w:p>
        </w:tc>
        <w:tc>
          <w:tcPr>
            <w:tcW w:w="850" w:type="dxa"/>
            <w:vAlign w:val="center"/>
          </w:tcPr>
          <w:p w14:paraId="024AF788" w14:textId="72F723ED" w:rsidR="00EB531D" w:rsidRDefault="00EB531D" w:rsidP="00EB531D">
            <w:pPr>
              <w:pStyle w:val="etatcdcsymboles"/>
            </w:pPr>
            <w:r w:rsidRPr="00EB531D">
              <w:rPr>
                <w:color w:val="FF0000"/>
              </w:rPr>
              <w:sym w:font="Wingdings" w:char="F0FB"/>
            </w:r>
          </w:p>
        </w:tc>
        <w:tc>
          <w:tcPr>
            <w:tcW w:w="4535" w:type="dxa"/>
            <w:vMerge/>
            <w:vAlign w:val="center"/>
          </w:tcPr>
          <w:p w14:paraId="1106BB22" w14:textId="77777777" w:rsidR="00EB531D" w:rsidRDefault="00EB531D" w:rsidP="0070382F">
            <w:pPr>
              <w:pStyle w:val="texte-Tableaux"/>
              <w:keepNext/>
            </w:pPr>
          </w:p>
        </w:tc>
      </w:tr>
    </w:tbl>
    <w:p w14:paraId="1558DA4E" w14:textId="3225EA1E" w:rsidR="0070382F" w:rsidRDefault="0070382F">
      <w:pPr>
        <w:pStyle w:val="Lgende"/>
      </w:pPr>
      <w:bookmarkStart w:id="213" w:name="_Toc146607397"/>
      <w:r>
        <w:t xml:space="preserve">Tableau </w:t>
      </w:r>
      <w:fldSimple w:instr=" SEQ Tableau \* ARABIC ">
        <w:r w:rsidR="009F5883">
          <w:rPr>
            <w:noProof/>
          </w:rPr>
          <w:t>34</w:t>
        </w:r>
      </w:fldSimple>
      <w:r>
        <w:t xml:space="preserve"> : Etat d'avancement du projet</w:t>
      </w:r>
      <w:bookmarkEnd w:id="213"/>
    </w:p>
    <w:p w14:paraId="16633816" w14:textId="495C56FA" w:rsidR="00EB531D" w:rsidRDefault="00EB531D">
      <w:pPr>
        <w:spacing w:before="0" w:after="160"/>
        <w:jc w:val="left"/>
      </w:pPr>
      <w:r>
        <w:t xml:space="preserve">L’objectif est de réaliser une API sur le </w:t>
      </w:r>
      <w:proofErr w:type="spellStart"/>
      <w:r>
        <w:t>Raspberry</w:t>
      </w:r>
      <w:proofErr w:type="spellEnd"/>
      <w:r>
        <w:t xml:space="preserve"> Pi, au mieux pour les présentations des portes ouvertes ou au moins pour la défense orale.</w:t>
      </w:r>
    </w:p>
    <w:p w14:paraId="76819720" w14:textId="60ADEAD4" w:rsidR="00EB531D" w:rsidRDefault="00EB531D">
      <w:pPr>
        <w:spacing w:before="0" w:after="160"/>
        <w:jc w:val="left"/>
      </w:pPr>
      <w:r>
        <w:t>La partie concernant l’Et</w:t>
      </w:r>
      <w:r w:rsidR="0070382F">
        <w:t xml:space="preserve">hernet est réalisée en dernière priorité </w:t>
      </w:r>
      <w:r>
        <w:t>au vu de la complexité que présente la t</w:t>
      </w:r>
      <w:r w:rsidR="0070382F">
        <w:t>âche.</w:t>
      </w:r>
    </w:p>
    <w:p w14:paraId="3A0FDDC6" w14:textId="2214E35D" w:rsidR="00F61F5C" w:rsidRDefault="00F61F5C">
      <w:pPr>
        <w:spacing w:before="0" w:after="160"/>
        <w:jc w:val="left"/>
        <w:rPr>
          <w:rFonts w:ascii="Gentium Basic" w:eastAsiaTheme="majorEastAsia" w:hAnsi="Gentium Basic" w:cstheme="majorBidi"/>
          <w:b/>
          <w:sz w:val="36"/>
          <w:szCs w:val="32"/>
        </w:rPr>
      </w:pPr>
      <w:r>
        <w:br w:type="page"/>
      </w:r>
    </w:p>
    <w:p w14:paraId="7FFEDA14" w14:textId="475CA7DF" w:rsidR="008760E4" w:rsidRDefault="008760E4" w:rsidP="00D97689">
      <w:pPr>
        <w:pStyle w:val="Titre1"/>
      </w:pPr>
      <w:bookmarkStart w:id="214" w:name="_Toc146607286"/>
      <w:r w:rsidRPr="00537868">
        <w:lastRenderedPageBreak/>
        <w:t>Conclusion</w:t>
      </w:r>
      <w:bookmarkEnd w:id="214"/>
    </w:p>
    <w:p w14:paraId="6F277609" w14:textId="40112053" w:rsidR="00AC3E9B" w:rsidRDefault="00AC3E9B" w:rsidP="00505134">
      <w:r w:rsidRPr="00AC3E9B">
        <w:t>Ce projet de diplôme a été une opportunité précieuse pour mettre en pratique et améliorer les compétences que j'ai acquises tout au long de ma fo</w:t>
      </w:r>
      <w:r>
        <w:t>rmation à l'École Supérieure</w:t>
      </w:r>
      <w:r w:rsidRPr="00AC3E9B">
        <w:t>. Cette expérience concrète m'a permis de consolider mes connaissances théoriques et de les a</w:t>
      </w:r>
      <w:r>
        <w:t>ppliquer dans un contexte réel.</w:t>
      </w:r>
    </w:p>
    <w:p w14:paraId="43048F8E" w14:textId="4DD49365" w:rsidR="003138F8" w:rsidRDefault="003138F8" w:rsidP="00505134">
      <w:r w:rsidRPr="003138F8">
        <w:t xml:space="preserve">Tout d'abord, </w:t>
      </w:r>
      <w:r>
        <w:t>lors de la phase de conception</w:t>
      </w:r>
      <w:r w:rsidRPr="003138F8">
        <w:t xml:space="preserve">, j'ai été confronté à la nécessité de rassembler une </w:t>
      </w:r>
      <w:r>
        <w:t xml:space="preserve">grande quantité </w:t>
      </w:r>
      <w:r w:rsidRPr="003138F8">
        <w:t>d'informations dans un laps de temps très court. J'ai dû plonger rapidement dans des concepts tels que l'Ethernet et le Wi-Fi, que je n'avais que peu explorés auparavant. Cette phase initiale a engendré</w:t>
      </w:r>
      <w:r>
        <w:t xml:space="preserve"> un léger retard dès le départ.</w:t>
      </w:r>
    </w:p>
    <w:p w14:paraId="3F2025F8" w14:textId="454E142C" w:rsidR="003138F8" w:rsidRDefault="003138F8" w:rsidP="003138F8">
      <w:r>
        <w:t>Le retard initial s'est progressivement accumulé au cours de la phase de conception du PCB, laquelle s'est avérée être un défi de taille. Cette étape a présenté des difficultés significatives en raison de la nécessité de respecter des contraintes électriques, mécaniques et de placement des composants. L'équilibre entre ces différentes contraintes s'est avéré délicat à atteindre, mais il était essentiel pour garantir la fiabilité et la performance du PCB.</w:t>
      </w:r>
    </w:p>
    <w:p w14:paraId="359A182A" w14:textId="325093B9" w:rsidR="00505134" w:rsidRDefault="003138F8" w:rsidP="004C4000">
      <w:r>
        <w:t>Cependant, malgré les obstacles rencontrés, je ne regrette pas d'avoir investi le temps nécessaire pour réaliser cette phase avec précision. Cette approche méticuleuse a porté ses fruits, car le résultat final du PCB ne présente aucune erreur majeure. Les erreurs mineures qui ont pu survenir ont été corrigées grâce à des ajustements logiciels, ce qui a permis de maintenir la qualité et la propreté du PCB. Cette expérience m'a enseigné l'importance de la rigueur dans la conception matérielle et m'a préparé à faire face à des projets similaires à l'avenir avec une plus grande confiance dans mes compétences techniques.</w:t>
      </w:r>
    </w:p>
    <w:p w14:paraId="6E74EBC0" w14:textId="3722B8CE" w:rsidR="00AC3E9B" w:rsidRDefault="00AC3E9B" w:rsidP="00AC3E9B">
      <w:r>
        <w:t xml:space="preserve">En ce qui concerne la partie </w:t>
      </w:r>
      <w:proofErr w:type="spellStart"/>
      <w:r>
        <w:t>firmware</w:t>
      </w:r>
      <w:proofErr w:type="spellEnd"/>
      <w:r>
        <w:t xml:space="preserve"> du projet, je reconnais avoir consacré un temps considérable à des aspects qui n'étaient pas prioritaires, tels que la gestion des LEDs. À posteriori, il est clair que ce temps aurait été plus judicieusement investi dans l'amélioration de la gestion des communications UART entre les différents modules RFID et Wi-Fi. Ces communications jouent un rôle central dans le fonctionnement du système, et une optimisation aurait contribué à accroître l'efficacité globale du projet.</w:t>
      </w:r>
    </w:p>
    <w:p w14:paraId="41AA24D5" w14:textId="6FC9EBA0" w:rsidR="00AC3E9B" w:rsidRDefault="00AC3E9B" w:rsidP="00AC3E9B">
      <w:r>
        <w:t xml:space="preserve">Cependant, malgré cette déviation des priorités initiales, cette expérience m'a permis d'approfondir ma maîtrise du langage C. Les divers défis rencontrés ont renforcé mes compétences en programmation. Néanmoins, cette leçon m'a rappelé l'importance de la gestion efficace des ressources et des priorités dans le développement de </w:t>
      </w:r>
      <w:proofErr w:type="spellStart"/>
      <w:r>
        <w:t>firmware</w:t>
      </w:r>
      <w:proofErr w:type="spellEnd"/>
      <w:r>
        <w:t>.</w:t>
      </w:r>
    </w:p>
    <w:p w14:paraId="7090E506" w14:textId="00C75742" w:rsidR="00A0126C" w:rsidRDefault="00AC3E9B" w:rsidP="004C4000">
      <w:r w:rsidRPr="00AC3E9B">
        <w:t>L'accumulation de ces retards a effectivement entraîné des défis dans la réalisation de l'ensemble du cahier des charges dans les délais impartis pour la remise de ce rapport. Cependant, je reste optimiste quant à m</w:t>
      </w:r>
      <w:r>
        <w:t>es</w:t>
      </w:r>
      <w:r w:rsidRPr="00AC3E9B">
        <w:t xml:space="preserve"> capacité</w:t>
      </w:r>
      <w:r>
        <w:t>s</w:t>
      </w:r>
      <w:r w:rsidRPr="00AC3E9B">
        <w:t xml:space="preserve"> à fournir une version complète et conforme aux exigences lors de la présentation orale.</w:t>
      </w:r>
    </w:p>
    <w:p w14:paraId="39AB6933" w14:textId="34E14028" w:rsidR="00A0126C" w:rsidRDefault="00A0126C" w:rsidP="004C4000"/>
    <w:p w14:paraId="40671479" w14:textId="77777777" w:rsidR="00AC3E9B" w:rsidRDefault="00AC3E9B" w:rsidP="004C4000"/>
    <w:p w14:paraId="0DE0362C" w14:textId="2BE5987E" w:rsidR="004C4000" w:rsidRDefault="004C4000" w:rsidP="004C4000">
      <w:r>
        <w:t xml:space="preserve">Lausanne, le </w:t>
      </w:r>
      <w:r w:rsidR="00A0126C">
        <w:t>26 septembre 2023</w:t>
      </w:r>
    </w:p>
    <w:p w14:paraId="5C38AA4A" w14:textId="2FC46377" w:rsidR="00A0126C" w:rsidRDefault="00A0126C" w:rsidP="004C4000"/>
    <w:p w14:paraId="1C289211" w14:textId="77777777" w:rsidR="00A0126C" w:rsidRDefault="00A0126C" w:rsidP="004C4000"/>
    <w:p w14:paraId="35935823" w14:textId="5C6DC656" w:rsidR="004C4000" w:rsidRPr="004C4000" w:rsidRDefault="00505134" w:rsidP="00505134">
      <w:pPr>
        <w:tabs>
          <w:tab w:val="center" w:pos="1701"/>
        </w:tabs>
      </w:pPr>
      <w:r>
        <w:tab/>
      </w:r>
      <w:r w:rsidR="004C4000">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215" w:name="_Toc146607287"/>
      <w:r w:rsidRPr="00537868">
        <w:lastRenderedPageBreak/>
        <w:t>Bibliographie</w:t>
      </w:r>
      <w:bookmarkEnd w:id="215"/>
    </w:p>
    <w:p w14:paraId="1E02721E" w14:textId="77777777" w:rsidR="00AA27E2" w:rsidRPr="00AA27E2" w:rsidRDefault="00741082" w:rsidP="00AA27E2">
      <w:pPr>
        <w:pStyle w:val="Bibliographie"/>
      </w:pPr>
      <w:r w:rsidRPr="00537868">
        <w:fldChar w:fldCharType="begin"/>
      </w:r>
      <w:r w:rsidR="000E744C">
        <w:instrText xml:space="preserve"> ADDIN ZOTERO_BIBL {"uncited":[],"omitted":[],"custom":[]} CSL_BIBLIOGRAPHY </w:instrText>
      </w:r>
      <w:r w:rsidRPr="00537868">
        <w:fldChar w:fldCharType="separate"/>
      </w:r>
      <w:r w:rsidR="00AA27E2" w:rsidRPr="00AA27E2">
        <w:t>[1]</w:t>
      </w:r>
      <w:r w:rsidR="00AA27E2" w:rsidRPr="00AA27E2">
        <w:tab/>
        <w:t>« DD11-IEC-C14.pdf ». Consulté le: 24 septembre 2023. [En ligne]. Disponible sur: https://www.schurter.com/en/datasheet/typ_DD11.pdf</w:t>
      </w:r>
    </w:p>
    <w:p w14:paraId="5EE0B553" w14:textId="77777777" w:rsidR="00AA27E2" w:rsidRPr="00AA27E2" w:rsidRDefault="00AA27E2" w:rsidP="00AA27E2">
      <w:pPr>
        <w:pStyle w:val="Bibliographie"/>
      </w:pPr>
      <w:r w:rsidRPr="00AA27E2">
        <w:t>[2]</w:t>
      </w:r>
      <w:r w:rsidRPr="00AA27E2">
        <w:tab/>
        <w:t>« WE-6914017000xxB.pdf ». Consulté le: 24 septembre 2023. [En ligne]. Disponible sur: https://www.we-online.com/components/products/datasheet/691401700002B.pdf</w:t>
      </w:r>
    </w:p>
    <w:p w14:paraId="6D99157B" w14:textId="77777777" w:rsidR="00AA27E2" w:rsidRPr="00AA27E2" w:rsidRDefault="00AA27E2" w:rsidP="00AA27E2">
      <w:pPr>
        <w:pStyle w:val="Bibliographie"/>
      </w:pPr>
      <w:r w:rsidRPr="00AA27E2">
        <w:t>[3]</w:t>
      </w:r>
      <w:r w:rsidRPr="00AA27E2">
        <w:tab/>
        <w:t>« RAC05-K.pdf ». Consulté le: 24 septembre 2023. [En ligne]. Disponible sur: https://g.recomcdn.com/media/Datasheet/pdf/.f7S7vjMX/.t5ca32a5e916099fe1de3/Datasheet-130/RAC05-K.pdf</w:t>
      </w:r>
    </w:p>
    <w:p w14:paraId="24D9F1D7" w14:textId="77777777" w:rsidR="00AA27E2" w:rsidRPr="00AA27E2" w:rsidRDefault="00AA27E2" w:rsidP="00AA27E2">
      <w:pPr>
        <w:pStyle w:val="Bibliographie"/>
      </w:pPr>
      <w:r w:rsidRPr="00AA27E2">
        <w:t>[4]</w:t>
      </w:r>
      <w:r w:rsidRPr="00AA27E2">
        <w:tab/>
        <w:t>« ADW1203HLW | Panasonic ». Consulté le: 24 septembre 2023. [En ligne]. Disponible sur: https://www3.panasonic.biz/ac/ae/search_num/index.jsp?c=detail&amp;part_no=ADW1203HLW&amp;large_g_cd=1&amp;medium_g_cd=11&amp;small_g_cd=112&amp;series_cd=2154</w:t>
      </w:r>
    </w:p>
    <w:p w14:paraId="581F9D25" w14:textId="77777777" w:rsidR="00AA27E2" w:rsidRPr="00AA27E2" w:rsidRDefault="00AA27E2" w:rsidP="00AA27E2">
      <w:pPr>
        <w:pStyle w:val="Bibliographie"/>
      </w:pPr>
      <w:r w:rsidRPr="00AA27E2">
        <w:t>[5]</w:t>
      </w:r>
      <w:r w:rsidRPr="00AA27E2">
        <w:tab/>
        <w:t>« PIC32MX5XX6XX7XX_Family_Datasheet.pdf ». Consulté le: 24 septembre 2023. [En ligne]. Disponible sur: https://ww1.microchip.com/downloads/aemDocuments/documents/MCU32/ProductDocuments/DataSheets/PIC32MX5XX6XX7XX_Family%29Datasheet_DS60001156K.pdf</w:t>
      </w:r>
    </w:p>
    <w:p w14:paraId="4FDC7EB0" w14:textId="77777777" w:rsidR="00AA27E2" w:rsidRPr="00AA27E2" w:rsidRDefault="00AA27E2" w:rsidP="00AA27E2">
      <w:pPr>
        <w:pStyle w:val="Bibliographie"/>
      </w:pPr>
      <w:r w:rsidRPr="00AA27E2">
        <w:t>[6]</w:t>
      </w:r>
      <w:r w:rsidRPr="00AA27E2">
        <w:tab/>
        <w:t>« WE-QUARTZ-830020423.pdf ». Consulté le: 24 septembre 2023. [En ligne]. Disponible sur: https://www.we-online.com/components/products/datasheet/830020423.pdf</w:t>
      </w:r>
    </w:p>
    <w:p w14:paraId="58F51581" w14:textId="77777777" w:rsidR="00AA27E2" w:rsidRPr="00AA27E2" w:rsidRDefault="00AA27E2" w:rsidP="00AA27E2">
      <w:pPr>
        <w:pStyle w:val="Bibliographie"/>
      </w:pPr>
      <w:r w:rsidRPr="00AA27E2">
        <w:t>[7]</w:t>
      </w:r>
      <w:r w:rsidRPr="00AA27E2">
        <w:tab/>
        <w:t>« Ethernet Starter Kit II ». Consulté le: 22 août 2023. [En ligne]. Disponible sur: https://www.microchip.com/en-us/development-tool/dm320004-2</w:t>
      </w:r>
    </w:p>
    <w:p w14:paraId="4D46E176" w14:textId="77777777" w:rsidR="00AA27E2" w:rsidRPr="00AA27E2" w:rsidRDefault="00AA27E2" w:rsidP="00AA27E2">
      <w:pPr>
        <w:pStyle w:val="Bibliographie"/>
      </w:pPr>
      <w:r w:rsidRPr="00AA27E2">
        <w:rPr>
          <w:lang w:val="de-CH"/>
        </w:rPr>
        <w:t>[8]</w:t>
      </w:r>
      <w:r w:rsidRPr="00AA27E2">
        <w:rPr>
          <w:lang w:val="de-CH"/>
        </w:rPr>
        <w:tab/>
        <w:t xml:space="preserve">« SMSC-LAN8720-PHY-Daughter-Board.pdf ». </w:t>
      </w:r>
      <w:r w:rsidRPr="00AA27E2">
        <w:t>Consulté le: 24 septembre 2023. [En ligne]. Disponible sur: https://ww1.microchip.com/downloads/en/DeviceDoc/50002211A.pdf</w:t>
      </w:r>
    </w:p>
    <w:p w14:paraId="33443F6A" w14:textId="77777777" w:rsidR="00AA27E2" w:rsidRPr="00AA27E2" w:rsidRDefault="00AA27E2" w:rsidP="00AA27E2">
      <w:pPr>
        <w:pStyle w:val="Bibliographie"/>
      </w:pPr>
      <w:r w:rsidRPr="00AA27E2">
        <w:t>[9]</w:t>
      </w:r>
      <w:r w:rsidRPr="00AA27E2">
        <w:tab/>
        <w:t>« LAN8720A.pdf ». Consulté le: 24 septembre 2023. [En ligne]. Disponible sur: https://ww1.microchip.com/downloads/aemDocuments/documents/OTH/ProductDocuments/DataSheets/00002165B.pdf</w:t>
      </w:r>
    </w:p>
    <w:p w14:paraId="5C418D4A" w14:textId="77777777" w:rsidR="00AA27E2" w:rsidRPr="00AA27E2" w:rsidRDefault="00AA27E2" w:rsidP="00AA27E2">
      <w:pPr>
        <w:pStyle w:val="Bibliographie"/>
      </w:pPr>
      <w:r w:rsidRPr="00AA27E2">
        <w:t>[10]</w:t>
      </w:r>
      <w:r w:rsidRPr="00AA27E2">
        <w:tab/>
        <w:t>« CRJ011-ML3-TH.pdf ». Consulté le: 24 septembre 2023. [En ligne]. Disponible sur: https://www.cuidevices.com/product/resource/crj011-ml3-th.pdf</w:t>
      </w:r>
    </w:p>
    <w:p w14:paraId="59D62A2C" w14:textId="77777777" w:rsidR="00AA27E2" w:rsidRPr="00AA27E2" w:rsidRDefault="00AA27E2" w:rsidP="00AA27E2">
      <w:pPr>
        <w:pStyle w:val="Bibliographie"/>
      </w:pPr>
      <w:r w:rsidRPr="00AA27E2">
        <w:t>[11]</w:t>
      </w:r>
      <w:r w:rsidRPr="00AA27E2">
        <w:tab/>
        <w:t>« esp-at-user-guide.pdf ». Consulté le: 23 septembre 2023. [En ligne]. Disponible sur: https://docs.espressif.com/_/downloads/esp-at/en/release-v2.1.0.0_esp32/pdf/</w:t>
      </w:r>
    </w:p>
    <w:p w14:paraId="081CAF1B" w14:textId="77777777" w:rsidR="00AA27E2" w:rsidRPr="00AA27E2" w:rsidRDefault="00AA27E2" w:rsidP="00AA27E2">
      <w:pPr>
        <w:pStyle w:val="Bibliographie"/>
      </w:pPr>
      <w:r w:rsidRPr="00AA27E2">
        <w:rPr>
          <w:lang w:val="de-CH"/>
        </w:rPr>
        <w:t>[12]</w:t>
      </w:r>
      <w:r w:rsidRPr="00AA27E2">
        <w:rPr>
          <w:lang w:val="de-CH"/>
        </w:rPr>
        <w:tab/>
        <w:t xml:space="preserve">« esp32-c3-wroom-02_datasheet_en.pdf ». </w:t>
      </w:r>
      <w:r w:rsidRPr="00AA27E2">
        <w:t>Consulté le: 23 septembre 2023. [En ligne]. Disponible sur: https://www.espressif.com/sites/default/files/documentation/esp32-c3-wroom-02_datasheet_en.pdf</w:t>
      </w:r>
    </w:p>
    <w:p w14:paraId="4F765F79" w14:textId="77777777" w:rsidR="00AA27E2" w:rsidRPr="00AA27E2" w:rsidRDefault="00AA27E2" w:rsidP="00AA27E2">
      <w:pPr>
        <w:pStyle w:val="Bibliographie"/>
      </w:pPr>
      <w:r w:rsidRPr="00AA27E2">
        <w:t>[13]</w:t>
      </w:r>
      <w:r w:rsidRPr="00AA27E2">
        <w:tab/>
        <w:t xml:space="preserve">« MIFARE </w:t>
      </w:r>
      <w:proofErr w:type="spellStart"/>
      <w:r w:rsidRPr="00AA27E2">
        <w:t>Classic</w:t>
      </w:r>
      <w:proofErr w:type="spellEnd"/>
      <w:r w:rsidRPr="00AA27E2">
        <w:t xml:space="preserve"> EV1 ». Consulté le: 22 août 2023. [En ligne]. Disponible sur: https://www.nxp.com/products/rfid-nfc/mifare-hf/mifare-classic/mifare-classic-ev1-1k-4k:MF1S50YYX_V1</w:t>
      </w:r>
    </w:p>
    <w:p w14:paraId="0B39756F" w14:textId="77777777" w:rsidR="00AA27E2" w:rsidRPr="00AA27E2" w:rsidRDefault="00AA27E2" w:rsidP="00AA27E2">
      <w:pPr>
        <w:pStyle w:val="Bibliographie"/>
      </w:pPr>
      <w:r w:rsidRPr="00AA27E2">
        <w:t>[14]</w:t>
      </w:r>
      <w:r w:rsidRPr="00AA27E2">
        <w:tab/>
        <w:t xml:space="preserve">« RFID Click </w:t>
      </w:r>
      <w:proofErr w:type="spellStart"/>
      <w:r w:rsidRPr="00AA27E2">
        <w:t>Board</w:t>
      </w:r>
      <w:proofErr w:type="spellEnd"/>
      <w:r w:rsidRPr="00AA27E2">
        <w:t> », MIKROE. Consulté le: 23 septembre 2023. [En ligne]. Disponible sur: http://www.mikroe.com/rfid-click</w:t>
      </w:r>
    </w:p>
    <w:p w14:paraId="365AD9F3" w14:textId="77777777" w:rsidR="00AA27E2" w:rsidRPr="00AA27E2" w:rsidRDefault="00AA27E2" w:rsidP="00AA27E2">
      <w:pPr>
        <w:pStyle w:val="Bibliographie"/>
      </w:pPr>
      <w:r w:rsidRPr="00AA27E2">
        <w:t>[15]</w:t>
      </w:r>
      <w:r w:rsidRPr="00AA27E2">
        <w:tab/>
        <w:t>« UART-B1-User-manual.pdf ». Consulté le: 24 septembre 2023. [En ligne]. Disponible sur: https://eccel.co.uk/wp-content/downloads/UART-B1-User-manual.pdf</w:t>
      </w:r>
    </w:p>
    <w:p w14:paraId="566802B6" w14:textId="77777777" w:rsidR="00AA27E2" w:rsidRPr="00AA27E2" w:rsidRDefault="00AA27E2" w:rsidP="00AA27E2">
      <w:pPr>
        <w:pStyle w:val="Bibliographie"/>
      </w:pPr>
      <w:r w:rsidRPr="00AA27E2">
        <w:t>[16]</w:t>
      </w:r>
      <w:r w:rsidRPr="00AA27E2">
        <w:tab/>
        <w:t>« WE-RGB-150141M173100.pdf ». Consulté le: 24 septembre 2023. [En ligne]. Disponible sur: https://www.we-online.com/components/products/datasheet/150141M173100.pdf</w:t>
      </w:r>
    </w:p>
    <w:p w14:paraId="6F3CEC3C" w14:textId="77777777" w:rsidR="00AA27E2" w:rsidRPr="00AA27E2" w:rsidRDefault="00AA27E2" w:rsidP="00AA27E2">
      <w:pPr>
        <w:pStyle w:val="Bibliographie"/>
      </w:pPr>
      <w:r w:rsidRPr="00AA27E2">
        <w:t>[17]</w:t>
      </w:r>
      <w:r w:rsidRPr="00AA27E2">
        <w:tab/>
        <w:t>« TLC5973.pdf ». Consulté le: 24 septembre 2023. [En ligne]. Disponible sur: https://www.ti.com/lit/ds/symlink/tlc5973.pdf?HQS=dis-dk-null-digikeymode-dsf-pf-null-wwe&amp;ts=1695554399423&amp;ref_url=https%253A%252F%252Fwww.ti.com%252Fgeneral%252Fdocs%252Fsuppproductinfo.tsp%253FdistId%253D10%2526gotoUrl%253Dhttps%253A%252F%252Fwww.ti.com%252Flit%252Fgpn%252Ftlc5973</w:t>
      </w:r>
    </w:p>
    <w:p w14:paraId="0F3FBE20" w14:textId="77777777" w:rsidR="00AA27E2" w:rsidRPr="00AA27E2" w:rsidRDefault="00AA27E2" w:rsidP="00AA27E2">
      <w:pPr>
        <w:pStyle w:val="Bibliographie"/>
      </w:pPr>
      <w:r w:rsidRPr="00AA27E2">
        <w:lastRenderedPageBreak/>
        <w:t>[18]</w:t>
      </w:r>
      <w:r w:rsidRPr="00AA27E2">
        <w:tab/>
        <w:t>« CMT-0904-83T.pdf ». Consulté le: 24 septembre 2023. [En ligne]. Disponible sur: https://www.cuidevices.com/product/resource/cmt-0904-83t.pdf</w:t>
      </w:r>
    </w:p>
    <w:p w14:paraId="1B6D7CB6" w14:textId="77777777" w:rsidR="00AA27E2" w:rsidRPr="00AA27E2" w:rsidRDefault="00AA27E2" w:rsidP="00AA27E2">
      <w:pPr>
        <w:pStyle w:val="Bibliographie"/>
      </w:pPr>
      <w:r w:rsidRPr="00AA27E2">
        <w:t>[19]</w:t>
      </w:r>
      <w:r w:rsidRPr="00AA27E2">
        <w:tab/>
        <w:t xml:space="preserve">« Classification », </w:t>
      </w:r>
      <w:proofErr w:type="spellStart"/>
      <w:r w:rsidRPr="00AA27E2">
        <w:t>Eurocircuits</w:t>
      </w:r>
      <w:proofErr w:type="spellEnd"/>
      <w:r w:rsidRPr="00AA27E2">
        <w:t>. Consulté le: 18 septembre 2023. [En ligne]. Disponible sur: https://www.eurocircuits.com/pcb-design-guidelines/classification/</w:t>
      </w:r>
    </w:p>
    <w:p w14:paraId="5256169A" w14:textId="77777777" w:rsidR="00AA27E2" w:rsidRPr="00AA27E2" w:rsidRDefault="00AA27E2" w:rsidP="00AA27E2">
      <w:pPr>
        <w:pStyle w:val="Bibliographie"/>
      </w:pPr>
      <w:r w:rsidRPr="00AA27E2">
        <w:t>[20]</w:t>
      </w:r>
      <w:r w:rsidRPr="00AA27E2">
        <w:tab/>
        <w:t xml:space="preserve">« PCB Trace </w:t>
      </w:r>
      <w:proofErr w:type="spellStart"/>
      <w:r w:rsidRPr="00AA27E2">
        <w:t>Width</w:t>
      </w:r>
      <w:proofErr w:type="spellEnd"/>
      <w:r w:rsidRPr="00AA27E2">
        <w:t xml:space="preserve"> Conversion </w:t>
      </w:r>
      <w:proofErr w:type="spellStart"/>
      <w:r w:rsidRPr="00AA27E2">
        <w:t>Calculator</w:t>
      </w:r>
      <w:proofErr w:type="spellEnd"/>
      <w:r w:rsidRPr="00AA27E2">
        <w:t xml:space="preserve"> | </w:t>
      </w:r>
      <w:proofErr w:type="spellStart"/>
      <w:r w:rsidRPr="00AA27E2">
        <w:t>DigiKey</w:t>
      </w:r>
      <w:proofErr w:type="spellEnd"/>
      <w:r w:rsidRPr="00AA27E2">
        <w:t> ». Consulté le: 18 septembre 2023. [En ligne]. Disponible sur: https://www.digikey.hk/en/resources/conversion-calculators/conversion-calculator-pcb-trace-width</w:t>
      </w:r>
    </w:p>
    <w:p w14:paraId="4BADEC89" w14:textId="77777777" w:rsidR="00AA27E2" w:rsidRPr="00AA27E2" w:rsidRDefault="00AA27E2" w:rsidP="00AA27E2">
      <w:pPr>
        <w:pStyle w:val="Bibliographie"/>
      </w:pPr>
      <w:r w:rsidRPr="00AA27E2">
        <w:t>[21]</w:t>
      </w:r>
      <w:r w:rsidRPr="00AA27E2">
        <w:tab/>
        <w:t>« Utilisation d’un calculateur d’espacement IPC-2221 pour la conception haute tension », Altium. Consulté le: 19 septembre 2023. [En ligne]. Disponible sur: https://resources.altium.com/fr/p/using-an-ipc-2221-calculator-for-high-voltage-design</w:t>
      </w:r>
    </w:p>
    <w:p w14:paraId="6A580E65" w14:textId="77777777" w:rsidR="00AA27E2" w:rsidRPr="00AA27E2" w:rsidRDefault="00AA27E2" w:rsidP="00AA27E2">
      <w:pPr>
        <w:pStyle w:val="Bibliographie"/>
      </w:pPr>
      <w:r w:rsidRPr="00AA27E2">
        <w:t>[22]</w:t>
      </w:r>
      <w:r w:rsidRPr="00AA27E2">
        <w:tab/>
        <w:t>« esp32_hardware_design_guidelines_en.pdf ». Consulté le: 24 septembre 2023. [En ligne]. Disponible sur: https://www.espressif.com/sites/default/files/documentation/esp32_hardware_design_guidelines_en.pdf</w:t>
      </w:r>
    </w:p>
    <w:p w14:paraId="4F2D3599" w14:textId="77777777" w:rsidR="00AA27E2" w:rsidRPr="00AA27E2" w:rsidRDefault="00AA27E2" w:rsidP="00AA27E2">
      <w:pPr>
        <w:pStyle w:val="Bibliographie"/>
      </w:pPr>
      <w:r w:rsidRPr="00AA27E2">
        <w:rPr>
          <w:lang w:val="de-CH"/>
        </w:rPr>
        <w:t>[23]</w:t>
      </w:r>
      <w:r w:rsidRPr="00AA27E2">
        <w:rPr>
          <w:lang w:val="de-CH"/>
        </w:rPr>
        <w:tab/>
        <w:t xml:space="preserve">« RFID-B1-User-Manual.pdf ». </w:t>
      </w:r>
      <w:r w:rsidRPr="00AA27E2">
        <w:t>Consulté le: 25 septembre 2023. [En ligne]. Disponible sur: https://eccel.co.uk/wp-content/downloads/RFID-B1-User-Manual.pdf</w:t>
      </w:r>
    </w:p>
    <w:p w14:paraId="0313E713" w14:textId="12107220"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118598F7" w:rsidR="000D114A" w:rsidRPr="00537868" w:rsidRDefault="00C57B29" w:rsidP="00F22A9D">
            <w:pPr>
              <w:rPr>
                <w:rStyle w:val="texte-avertissementCar"/>
              </w:rPr>
            </w:pPr>
            <w:hyperlink r:id="rId101" w:history="1">
              <w:r w:rsidR="007536BF" w:rsidRPr="00537868">
                <w:rPr>
                  <w:rStyle w:val="Lienhypertexte"/>
                  <w:i/>
                  <w:iCs/>
                </w:rPr>
                <w:t>https://thenounproject.com/</w:t>
              </w:r>
            </w:hyperlink>
            <w:r w:rsidR="007536BF" w:rsidRPr="00537868">
              <w:rPr>
                <w:rStyle w:val="texte-avertissementCar"/>
              </w:rPr>
              <w:t xml:space="preserve"> </w:t>
            </w:r>
          </w:p>
        </w:tc>
      </w:tr>
      <w:tr w:rsidR="000D114A" w:rsidRPr="00537868" w14:paraId="01F0CB61" w14:textId="77777777" w:rsidTr="00461D01">
        <w:tc>
          <w:tcPr>
            <w:tcW w:w="1555" w:type="dxa"/>
          </w:tcPr>
          <w:p w14:paraId="4ECCAB5E" w14:textId="4BFB892F" w:rsidR="000D114A" w:rsidRPr="00537868" w:rsidRDefault="000D114A" w:rsidP="00F22A9D">
            <w:pPr>
              <w:jc w:val="center"/>
              <w:rPr>
                <w:noProof/>
                <w:lang w:eastAsia="fr-CH"/>
              </w:rPr>
            </w:pPr>
            <w:r>
              <w:rPr>
                <w:noProof/>
                <w:lang w:eastAsia="fr-CH"/>
              </w:rPr>
              <w:drawing>
                <wp:inline distT="0" distB="0" distL="0" distR="0" wp14:anchorId="0BCAA93E" wp14:editId="56EB9F10">
                  <wp:extent cx="720000" cy="701788"/>
                  <wp:effectExtent l="19050" t="19050" r="23495" b="22225"/>
                  <wp:docPr id="615476590" name="Image 61547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720000" cy="701788"/>
                          </a:xfrm>
                          <a:prstGeom prst="rect">
                            <a:avLst/>
                          </a:prstGeom>
                          <a:ln w="12700">
                            <a:solidFill>
                              <a:schemeClr val="tx1"/>
                            </a:solidFill>
                          </a:ln>
                        </pic:spPr>
                      </pic:pic>
                    </a:graphicData>
                  </a:graphic>
                </wp:inline>
              </w:drawing>
            </w:r>
          </w:p>
        </w:tc>
        <w:tc>
          <w:tcPr>
            <w:tcW w:w="7507" w:type="dxa"/>
            <w:vAlign w:val="center"/>
          </w:tcPr>
          <w:p w14:paraId="0478D5C2" w14:textId="7A6032F3" w:rsidR="000D114A" w:rsidRDefault="000D114A" w:rsidP="00F22A9D">
            <w:pPr>
              <w:rPr>
                <w:rStyle w:val="texte-avertissementCar"/>
              </w:rPr>
            </w:pPr>
            <w:r>
              <w:rPr>
                <w:rStyle w:val="texte-avertissementCar"/>
              </w:rPr>
              <w:t>Les diagrammes temporels ont été créés grâce au projet open-source :</w:t>
            </w:r>
          </w:p>
          <w:p w14:paraId="1CD71296" w14:textId="5757D7B4" w:rsidR="000D114A" w:rsidRPr="00537868" w:rsidRDefault="00C57B29" w:rsidP="000D114A">
            <w:pPr>
              <w:pStyle w:val="texte-avertissement"/>
              <w:rPr>
                <w:rStyle w:val="texte-avertissementCar"/>
              </w:rPr>
            </w:pPr>
            <w:hyperlink r:id="rId103" w:history="1">
              <w:r w:rsidR="000D114A" w:rsidRPr="000D114A">
                <w:rPr>
                  <w:rStyle w:val="Lienhypertexte"/>
                </w:rPr>
                <w:t>https://wavedrom.com/</w:t>
              </w:r>
            </w:hyperlink>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216" w:name="_Toc146607288"/>
      <w:r w:rsidRPr="00537868">
        <w:lastRenderedPageBreak/>
        <w:t>Logiciels</w:t>
      </w:r>
      <w:bookmarkEnd w:id="216"/>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E0BDEC3" w:rsidR="0082049D" w:rsidRDefault="0019714E" w:rsidP="0019714E">
            <w:r>
              <w:t>Conception électronique</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9C4F46" w:rsidRPr="00537868" w14:paraId="3004A59C" w14:textId="77777777" w:rsidTr="00082ACD">
        <w:trPr>
          <w:jc w:val="center"/>
        </w:trPr>
        <w:tc>
          <w:tcPr>
            <w:tcW w:w="2295" w:type="pct"/>
          </w:tcPr>
          <w:p w14:paraId="6800ED0B" w14:textId="2B60B583" w:rsidR="009C4F46" w:rsidRDefault="0019714E" w:rsidP="00036971">
            <w:r>
              <w:t>Modélisation 3D</w:t>
            </w:r>
          </w:p>
        </w:tc>
        <w:tc>
          <w:tcPr>
            <w:tcW w:w="2027" w:type="pct"/>
          </w:tcPr>
          <w:p w14:paraId="0692A8CC" w14:textId="597B4789" w:rsidR="009C4F46" w:rsidRPr="00537868" w:rsidRDefault="0019714E" w:rsidP="00036971">
            <w:r>
              <w:t xml:space="preserve">SolidWorks </w:t>
            </w:r>
          </w:p>
        </w:tc>
        <w:tc>
          <w:tcPr>
            <w:tcW w:w="678" w:type="pct"/>
          </w:tcPr>
          <w:p w14:paraId="43625FDE" w14:textId="4AC37710" w:rsidR="009C4F46" w:rsidRPr="00537868" w:rsidRDefault="0019714E" w:rsidP="00036971">
            <w:r>
              <w:t>2023</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proofErr w:type="spellStart"/>
            <w:r w:rsidRPr="00537868">
              <w:t>Harmony</w:t>
            </w:r>
            <w:proofErr w:type="spellEnd"/>
          </w:p>
        </w:tc>
        <w:tc>
          <w:tcPr>
            <w:tcW w:w="678" w:type="pct"/>
          </w:tcPr>
          <w:p w14:paraId="03230E1D" w14:textId="274802E1" w:rsidR="00F82222" w:rsidRPr="00537868" w:rsidRDefault="0082049D" w:rsidP="00036971">
            <w:r>
              <w:t>2.06</w:t>
            </w:r>
          </w:p>
        </w:tc>
      </w:tr>
      <w:tr w:rsidR="001B48D0" w:rsidRPr="00537868" w14:paraId="60F1B6C8" w14:textId="77777777" w:rsidTr="00082ACD">
        <w:trPr>
          <w:jc w:val="center"/>
        </w:trPr>
        <w:tc>
          <w:tcPr>
            <w:tcW w:w="2295" w:type="pct"/>
          </w:tcPr>
          <w:p w14:paraId="00D08066" w14:textId="071C64BA" w:rsidR="001B48D0" w:rsidRDefault="001B48D0" w:rsidP="00036971">
            <w:r>
              <w:t>Compilateur intégré à MPLAB</w:t>
            </w:r>
          </w:p>
        </w:tc>
        <w:tc>
          <w:tcPr>
            <w:tcW w:w="2027" w:type="pct"/>
          </w:tcPr>
          <w:p w14:paraId="59DA8A77" w14:textId="0802DFA4" w:rsidR="001B48D0" w:rsidRDefault="001B48D0" w:rsidP="00036971">
            <w:r>
              <w:t>XC32</w:t>
            </w:r>
          </w:p>
        </w:tc>
        <w:tc>
          <w:tcPr>
            <w:tcW w:w="678" w:type="pct"/>
          </w:tcPr>
          <w:p w14:paraId="2FFEE707" w14:textId="63418E74" w:rsidR="001B48D0" w:rsidRDefault="001B48D0" w:rsidP="00036971">
            <w:r>
              <w:t>2.50</w:t>
            </w:r>
          </w:p>
        </w:tc>
      </w:tr>
      <w:tr w:rsidR="00DF1B79" w:rsidRPr="00537868" w14:paraId="16919E96" w14:textId="77777777" w:rsidTr="00082ACD">
        <w:trPr>
          <w:jc w:val="center"/>
        </w:trPr>
        <w:tc>
          <w:tcPr>
            <w:tcW w:w="2295" w:type="pct"/>
          </w:tcPr>
          <w:p w14:paraId="231819C7" w14:textId="66360AE2" w:rsidR="00DF1B79" w:rsidRDefault="00DF1B79" w:rsidP="00036971">
            <w:r>
              <w:t>Analyseur logique</w:t>
            </w:r>
          </w:p>
        </w:tc>
        <w:tc>
          <w:tcPr>
            <w:tcW w:w="2027" w:type="pct"/>
          </w:tcPr>
          <w:p w14:paraId="6EA1A88E" w14:textId="2E1DD5D9" w:rsidR="00DF1B79" w:rsidRDefault="00DF1B79" w:rsidP="00036971">
            <w:proofErr w:type="spellStart"/>
            <w:r>
              <w:t>LogicSniffer</w:t>
            </w:r>
            <w:proofErr w:type="spellEnd"/>
          </w:p>
        </w:tc>
        <w:tc>
          <w:tcPr>
            <w:tcW w:w="678" w:type="pct"/>
          </w:tcPr>
          <w:p w14:paraId="4ACC3171" w14:textId="55D41AF8" w:rsidR="00DF1B79" w:rsidRDefault="00DF1B79" w:rsidP="00036971">
            <w:r>
              <w:t>0.9.7.2</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proofErr w:type="spellStart"/>
            <w:r>
              <w:t>Zotero</w:t>
            </w:r>
            <w:proofErr w:type="spellEnd"/>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217" w:name="_Toc146607289"/>
      <w:r>
        <w:lastRenderedPageBreak/>
        <w:t>Figures</w:t>
      </w:r>
      <w:bookmarkEnd w:id="217"/>
    </w:p>
    <w:p w14:paraId="015AE5D3" w14:textId="19FB2F42"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Figure" </w:instrText>
      </w:r>
      <w:r>
        <w:fldChar w:fldCharType="separate"/>
      </w:r>
      <w:hyperlink w:anchor="_Toc146607303" w:history="1">
        <w:r w:rsidR="00902FEB" w:rsidRPr="009056E0">
          <w:rPr>
            <w:rStyle w:val="Lienhypertexte"/>
            <w:noProof/>
          </w:rPr>
          <w:t>Figure 1 : Illustration du système, issu du CDC</w:t>
        </w:r>
        <w:r w:rsidR="00902FEB">
          <w:rPr>
            <w:noProof/>
            <w:webHidden/>
          </w:rPr>
          <w:tab/>
        </w:r>
        <w:r w:rsidR="00902FEB">
          <w:rPr>
            <w:noProof/>
            <w:webHidden/>
          </w:rPr>
          <w:fldChar w:fldCharType="begin"/>
        </w:r>
        <w:r w:rsidR="00902FEB">
          <w:rPr>
            <w:noProof/>
            <w:webHidden/>
          </w:rPr>
          <w:instrText xml:space="preserve"> PAGEREF _Toc146607303 \h </w:instrText>
        </w:r>
        <w:r w:rsidR="00902FEB">
          <w:rPr>
            <w:noProof/>
            <w:webHidden/>
          </w:rPr>
        </w:r>
        <w:r w:rsidR="00902FEB">
          <w:rPr>
            <w:noProof/>
            <w:webHidden/>
          </w:rPr>
          <w:fldChar w:fldCharType="separate"/>
        </w:r>
        <w:r w:rsidR="009F5883">
          <w:rPr>
            <w:noProof/>
            <w:webHidden/>
          </w:rPr>
          <w:t>7</w:t>
        </w:r>
        <w:r w:rsidR="00902FEB">
          <w:rPr>
            <w:noProof/>
            <w:webHidden/>
          </w:rPr>
          <w:fldChar w:fldCharType="end"/>
        </w:r>
      </w:hyperlink>
    </w:p>
    <w:p w14:paraId="172F8F7E" w14:textId="368DEB78" w:rsidR="00902FEB" w:rsidRDefault="00C57B29">
      <w:pPr>
        <w:pStyle w:val="Tabledesillustrations"/>
        <w:tabs>
          <w:tab w:val="right" w:pos="9062"/>
        </w:tabs>
        <w:rPr>
          <w:rFonts w:asciiTheme="minorHAnsi" w:eastAsiaTheme="minorEastAsia" w:hAnsiTheme="minorHAnsi"/>
          <w:noProof/>
          <w:lang w:eastAsia="fr-CH"/>
        </w:rPr>
      </w:pPr>
      <w:hyperlink w:anchor="_Toc146607304" w:history="1">
        <w:r w:rsidR="00902FEB" w:rsidRPr="009056E0">
          <w:rPr>
            <w:rStyle w:val="Lienhypertexte"/>
            <w:noProof/>
          </w:rPr>
          <w:t>Figure 2 : Schéma-bloc du système</w:t>
        </w:r>
        <w:r w:rsidR="00902FEB">
          <w:rPr>
            <w:noProof/>
            <w:webHidden/>
          </w:rPr>
          <w:tab/>
        </w:r>
        <w:r w:rsidR="00902FEB">
          <w:rPr>
            <w:noProof/>
            <w:webHidden/>
          </w:rPr>
          <w:fldChar w:fldCharType="begin"/>
        </w:r>
        <w:r w:rsidR="00902FEB">
          <w:rPr>
            <w:noProof/>
            <w:webHidden/>
          </w:rPr>
          <w:instrText xml:space="preserve"> PAGEREF _Toc146607304 \h </w:instrText>
        </w:r>
        <w:r w:rsidR="00902FEB">
          <w:rPr>
            <w:noProof/>
            <w:webHidden/>
          </w:rPr>
        </w:r>
        <w:r w:rsidR="00902FEB">
          <w:rPr>
            <w:noProof/>
            <w:webHidden/>
          </w:rPr>
          <w:fldChar w:fldCharType="separate"/>
        </w:r>
        <w:r w:rsidR="009F5883">
          <w:rPr>
            <w:noProof/>
            <w:webHidden/>
          </w:rPr>
          <w:t>8</w:t>
        </w:r>
        <w:r w:rsidR="00902FEB">
          <w:rPr>
            <w:noProof/>
            <w:webHidden/>
          </w:rPr>
          <w:fldChar w:fldCharType="end"/>
        </w:r>
      </w:hyperlink>
    </w:p>
    <w:p w14:paraId="16A0A553" w14:textId="76604016" w:rsidR="00902FEB" w:rsidRDefault="00C57B29">
      <w:pPr>
        <w:pStyle w:val="Tabledesillustrations"/>
        <w:tabs>
          <w:tab w:val="right" w:pos="9062"/>
        </w:tabs>
        <w:rPr>
          <w:rFonts w:asciiTheme="minorHAnsi" w:eastAsiaTheme="minorEastAsia" w:hAnsiTheme="minorHAnsi"/>
          <w:noProof/>
          <w:lang w:eastAsia="fr-CH"/>
        </w:rPr>
      </w:pPr>
      <w:hyperlink w:anchor="_Toc146607305" w:history="1">
        <w:r w:rsidR="00902FEB" w:rsidRPr="009056E0">
          <w:rPr>
            <w:rStyle w:val="Lienhypertexte"/>
            <w:noProof/>
          </w:rPr>
          <w:t>Figure 3 : Schéma du convertisseur AC/DC</w:t>
        </w:r>
        <w:r w:rsidR="00902FEB">
          <w:rPr>
            <w:noProof/>
            <w:webHidden/>
          </w:rPr>
          <w:tab/>
        </w:r>
        <w:r w:rsidR="00902FEB">
          <w:rPr>
            <w:noProof/>
            <w:webHidden/>
          </w:rPr>
          <w:fldChar w:fldCharType="begin"/>
        </w:r>
        <w:r w:rsidR="00902FEB">
          <w:rPr>
            <w:noProof/>
            <w:webHidden/>
          </w:rPr>
          <w:instrText xml:space="preserve"> PAGEREF _Toc146607305 \h </w:instrText>
        </w:r>
        <w:r w:rsidR="00902FEB">
          <w:rPr>
            <w:noProof/>
            <w:webHidden/>
          </w:rPr>
        </w:r>
        <w:r w:rsidR="00902FEB">
          <w:rPr>
            <w:noProof/>
            <w:webHidden/>
          </w:rPr>
          <w:fldChar w:fldCharType="separate"/>
        </w:r>
        <w:r w:rsidR="009F5883">
          <w:rPr>
            <w:noProof/>
            <w:webHidden/>
          </w:rPr>
          <w:t>10</w:t>
        </w:r>
        <w:r w:rsidR="00902FEB">
          <w:rPr>
            <w:noProof/>
            <w:webHidden/>
          </w:rPr>
          <w:fldChar w:fldCharType="end"/>
        </w:r>
      </w:hyperlink>
    </w:p>
    <w:p w14:paraId="2BF32A3F" w14:textId="1803DAFD" w:rsidR="00902FEB" w:rsidRDefault="00C57B29">
      <w:pPr>
        <w:pStyle w:val="Tabledesillustrations"/>
        <w:tabs>
          <w:tab w:val="right" w:pos="9062"/>
        </w:tabs>
        <w:rPr>
          <w:rFonts w:asciiTheme="minorHAnsi" w:eastAsiaTheme="minorEastAsia" w:hAnsiTheme="minorHAnsi"/>
          <w:noProof/>
          <w:lang w:eastAsia="fr-CH"/>
        </w:rPr>
      </w:pPr>
      <w:hyperlink w:anchor="_Toc146607306" w:history="1">
        <w:r w:rsidR="00902FEB" w:rsidRPr="009056E0">
          <w:rPr>
            <w:rStyle w:val="Lienhypertexte"/>
            <w:noProof/>
          </w:rPr>
          <w:t>Figure 4 : Schéma du relai de puissance</w:t>
        </w:r>
        <w:r w:rsidR="00902FEB">
          <w:rPr>
            <w:noProof/>
            <w:webHidden/>
          </w:rPr>
          <w:tab/>
        </w:r>
        <w:r w:rsidR="00902FEB">
          <w:rPr>
            <w:noProof/>
            <w:webHidden/>
          </w:rPr>
          <w:fldChar w:fldCharType="begin"/>
        </w:r>
        <w:r w:rsidR="00902FEB">
          <w:rPr>
            <w:noProof/>
            <w:webHidden/>
          </w:rPr>
          <w:instrText xml:space="preserve"> PAGEREF _Toc146607306 \h </w:instrText>
        </w:r>
        <w:r w:rsidR="00902FEB">
          <w:rPr>
            <w:noProof/>
            <w:webHidden/>
          </w:rPr>
        </w:r>
        <w:r w:rsidR="00902FEB">
          <w:rPr>
            <w:noProof/>
            <w:webHidden/>
          </w:rPr>
          <w:fldChar w:fldCharType="separate"/>
        </w:r>
        <w:r w:rsidR="009F5883">
          <w:rPr>
            <w:noProof/>
            <w:webHidden/>
          </w:rPr>
          <w:t>11</w:t>
        </w:r>
        <w:r w:rsidR="00902FEB">
          <w:rPr>
            <w:noProof/>
            <w:webHidden/>
          </w:rPr>
          <w:fldChar w:fldCharType="end"/>
        </w:r>
      </w:hyperlink>
    </w:p>
    <w:p w14:paraId="2AA880DA" w14:textId="5A5468A9" w:rsidR="00902FEB" w:rsidRDefault="00C57B29">
      <w:pPr>
        <w:pStyle w:val="Tabledesillustrations"/>
        <w:tabs>
          <w:tab w:val="right" w:pos="9062"/>
        </w:tabs>
        <w:rPr>
          <w:rFonts w:asciiTheme="minorHAnsi" w:eastAsiaTheme="minorEastAsia" w:hAnsiTheme="minorHAnsi"/>
          <w:noProof/>
          <w:lang w:eastAsia="fr-CH"/>
        </w:rPr>
      </w:pPr>
      <w:hyperlink w:anchor="_Toc146607307" w:history="1">
        <w:r w:rsidR="00902FEB" w:rsidRPr="009056E0">
          <w:rPr>
            <w:rStyle w:val="Lienhypertexte"/>
            <w:noProof/>
          </w:rPr>
          <w:t>Figure 5 : Assignation des broches du PIC32</w:t>
        </w:r>
        <w:r w:rsidR="00902FEB">
          <w:rPr>
            <w:noProof/>
            <w:webHidden/>
          </w:rPr>
          <w:tab/>
        </w:r>
        <w:r w:rsidR="00902FEB">
          <w:rPr>
            <w:noProof/>
            <w:webHidden/>
          </w:rPr>
          <w:fldChar w:fldCharType="begin"/>
        </w:r>
        <w:r w:rsidR="00902FEB">
          <w:rPr>
            <w:noProof/>
            <w:webHidden/>
          </w:rPr>
          <w:instrText xml:space="preserve"> PAGEREF _Toc146607307 \h </w:instrText>
        </w:r>
        <w:r w:rsidR="00902FEB">
          <w:rPr>
            <w:noProof/>
            <w:webHidden/>
          </w:rPr>
        </w:r>
        <w:r w:rsidR="00902FEB">
          <w:rPr>
            <w:noProof/>
            <w:webHidden/>
          </w:rPr>
          <w:fldChar w:fldCharType="separate"/>
        </w:r>
        <w:r w:rsidR="009F5883">
          <w:rPr>
            <w:noProof/>
            <w:webHidden/>
          </w:rPr>
          <w:t>13</w:t>
        </w:r>
        <w:r w:rsidR="00902FEB">
          <w:rPr>
            <w:noProof/>
            <w:webHidden/>
          </w:rPr>
          <w:fldChar w:fldCharType="end"/>
        </w:r>
      </w:hyperlink>
    </w:p>
    <w:p w14:paraId="1D63F1BE" w14:textId="78032CB7" w:rsidR="00902FEB" w:rsidRDefault="00C57B29">
      <w:pPr>
        <w:pStyle w:val="Tabledesillustrations"/>
        <w:tabs>
          <w:tab w:val="right" w:pos="9062"/>
        </w:tabs>
        <w:rPr>
          <w:rFonts w:asciiTheme="minorHAnsi" w:eastAsiaTheme="minorEastAsia" w:hAnsiTheme="minorHAnsi"/>
          <w:noProof/>
          <w:lang w:eastAsia="fr-CH"/>
        </w:rPr>
      </w:pPr>
      <w:hyperlink r:id="rId106" w:anchor="_Toc146607308" w:history="1">
        <w:r w:rsidR="00902FEB" w:rsidRPr="009056E0">
          <w:rPr>
            <w:rStyle w:val="Lienhypertexte"/>
            <w:noProof/>
          </w:rPr>
          <w:t>Figure 6 : Condensateurs de découplage PIC32</w:t>
        </w:r>
        <w:r w:rsidR="00902FEB">
          <w:rPr>
            <w:noProof/>
            <w:webHidden/>
          </w:rPr>
          <w:tab/>
        </w:r>
        <w:r w:rsidR="00902FEB">
          <w:rPr>
            <w:noProof/>
            <w:webHidden/>
          </w:rPr>
          <w:fldChar w:fldCharType="begin"/>
        </w:r>
        <w:r w:rsidR="00902FEB">
          <w:rPr>
            <w:noProof/>
            <w:webHidden/>
          </w:rPr>
          <w:instrText xml:space="preserve"> PAGEREF _Toc146607308 \h </w:instrText>
        </w:r>
        <w:r w:rsidR="00902FEB">
          <w:rPr>
            <w:noProof/>
            <w:webHidden/>
          </w:rPr>
        </w:r>
        <w:r w:rsidR="00902FEB">
          <w:rPr>
            <w:noProof/>
            <w:webHidden/>
          </w:rPr>
          <w:fldChar w:fldCharType="separate"/>
        </w:r>
        <w:r w:rsidR="009F5883">
          <w:rPr>
            <w:noProof/>
            <w:webHidden/>
          </w:rPr>
          <w:t>13</w:t>
        </w:r>
        <w:r w:rsidR="00902FEB">
          <w:rPr>
            <w:noProof/>
            <w:webHidden/>
          </w:rPr>
          <w:fldChar w:fldCharType="end"/>
        </w:r>
      </w:hyperlink>
    </w:p>
    <w:p w14:paraId="1E3DCD3F" w14:textId="5E1FDB99" w:rsidR="00902FEB" w:rsidRDefault="00C57B29">
      <w:pPr>
        <w:pStyle w:val="Tabledesillustrations"/>
        <w:tabs>
          <w:tab w:val="right" w:pos="9062"/>
        </w:tabs>
        <w:rPr>
          <w:rFonts w:asciiTheme="minorHAnsi" w:eastAsiaTheme="minorEastAsia" w:hAnsiTheme="minorHAnsi"/>
          <w:noProof/>
          <w:lang w:eastAsia="fr-CH"/>
        </w:rPr>
      </w:pPr>
      <w:hyperlink r:id="rId107" w:anchor="_Toc146607309" w:history="1">
        <w:r w:rsidR="00902FEB" w:rsidRPr="009056E0">
          <w:rPr>
            <w:rStyle w:val="Lienhypertexte"/>
            <w:noProof/>
          </w:rPr>
          <w:t>Figure 7 : Port de programmation PIC32</w:t>
        </w:r>
        <w:r w:rsidR="00902FEB">
          <w:rPr>
            <w:noProof/>
            <w:webHidden/>
          </w:rPr>
          <w:tab/>
        </w:r>
        <w:r w:rsidR="00902FEB">
          <w:rPr>
            <w:noProof/>
            <w:webHidden/>
          </w:rPr>
          <w:fldChar w:fldCharType="begin"/>
        </w:r>
        <w:r w:rsidR="00902FEB">
          <w:rPr>
            <w:noProof/>
            <w:webHidden/>
          </w:rPr>
          <w:instrText xml:space="preserve"> PAGEREF _Toc146607309 \h </w:instrText>
        </w:r>
        <w:r w:rsidR="00902FEB">
          <w:rPr>
            <w:noProof/>
            <w:webHidden/>
          </w:rPr>
        </w:r>
        <w:r w:rsidR="00902FEB">
          <w:rPr>
            <w:noProof/>
            <w:webHidden/>
          </w:rPr>
          <w:fldChar w:fldCharType="separate"/>
        </w:r>
        <w:r w:rsidR="009F5883">
          <w:rPr>
            <w:noProof/>
            <w:webHidden/>
          </w:rPr>
          <w:t>13</w:t>
        </w:r>
        <w:r w:rsidR="00902FEB">
          <w:rPr>
            <w:noProof/>
            <w:webHidden/>
          </w:rPr>
          <w:fldChar w:fldCharType="end"/>
        </w:r>
      </w:hyperlink>
    </w:p>
    <w:p w14:paraId="43F7A318" w14:textId="179A5BEF" w:rsidR="00902FEB" w:rsidRDefault="00C57B29">
      <w:pPr>
        <w:pStyle w:val="Tabledesillustrations"/>
        <w:tabs>
          <w:tab w:val="right" w:pos="9062"/>
        </w:tabs>
        <w:rPr>
          <w:rFonts w:asciiTheme="minorHAnsi" w:eastAsiaTheme="minorEastAsia" w:hAnsiTheme="minorHAnsi"/>
          <w:noProof/>
          <w:lang w:eastAsia="fr-CH"/>
        </w:rPr>
      </w:pPr>
      <w:hyperlink r:id="rId108" w:anchor="_Toc146607310" w:history="1">
        <w:r w:rsidR="00902FEB" w:rsidRPr="009056E0">
          <w:rPr>
            <w:rStyle w:val="Lienhypertexte"/>
            <w:noProof/>
          </w:rPr>
          <w:t>Figure 8 : Schéma du quartz externe PIC32</w:t>
        </w:r>
        <w:r w:rsidR="00902FEB">
          <w:rPr>
            <w:noProof/>
            <w:webHidden/>
          </w:rPr>
          <w:tab/>
        </w:r>
        <w:r w:rsidR="00902FEB">
          <w:rPr>
            <w:noProof/>
            <w:webHidden/>
          </w:rPr>
          <w:fldChar w:fldCharType="begin"/>
        </w:r>
        <w:r w:rsidR="00902FEB">
          <w:rPr>
            <w:noProof/>
            <w:webHidden/>
          </w:rPr>
          <w:instrText xml:space="preserve"> PAGEREF _Toc146607310 \h </w:instrText>
        </w:r>
        <w:r w:rsidR="00902FEB">
          <w:rPr>
            <w:noProof/>
            <w:webHidden/>
          </w:rPr>
        </w:r>
        <w:r w:rsidR="00902FEB">
          <w:rPr>
            <w:noProof/>
            <w:webHidden/>
          </w:rPr>
          <w:fldChar w:fldCharType="separate"/>
        </w:r>
        <w:r w:rsidR="009F5883">
          <w:rPr>
            <w:noProof/>
            <w:webHidden/>
          </w:rPr>
          <w:t>13</w:t>
        </w:r>
        <w:r w:rsidR="00902FEB">
          <w:rPr>
            <w:noProof/>
            <w:webHidden/>
          </w:rPr>
          <w:fldChar w:fldCharType="end"/>
        </w:r>
      </w:hyperlink>
    </w:p>
    <w:p w14:paraId="0E38B091" w14:textId="14AA8060" w:rsidR="00902FEB" w:rsidRDefault="00C57B29">
      <w:pPr>
        <w:pStyle w:val="Tabledesillustrations"/>
        <w:tabs>
          <w:tab w:val="right" w:pos="9062"/>
        </w:tabs>
        <w:rPr>
          <w:rFonts w:asciiTheme="minorHAnsi" w:eastAsiaTheme="minorEastAsia" w:hAnsiTheme="minorHAnsi"/>
          <w:noProof/>
          <w:lang w:eastAsia="fr-CH"/>
        </w:rPr>
      </w:pPr>
      <w:hyperlink w:anchor="_Toc146607311" w:history="1">
        <w:r w:rsidR="00902FEB" w:rsidRPr="009056E0">
          <w:rPr>
            <w:rStyle w:val="Lienhypertexte"/>
            <w:noProof/>
          </w:rPr>
          <w:t>Figure 9 : Principe du contrôleur PHY</w:t>
        </w:r>
        <w:r w:rsidR="00902FEB">
          <w:rPr>
            <w:noProof/>
            <w:webHidden/>
          </w:rPr>
          <w:tab/>
        </w:r>
        <w:r w:rsidR="00902FEB">
          <w:rPr>
            <w:noProof/>
            <w:webHidden/>
          </w:rPr>
          <w:fldChar w:fldCharType="begin"/>
        </w:r>
        <w:r w:rsidR="00902FEB">
          <w:rPr>
            <w:noProof/>
            <w:webHidden/>
          </w:rPr>
          <w:instrText xml:space="preserve"> PAGEREF _Toc146607311 \h </w:instrText>
        </w:r>
        <w:r w:rsidR="00902FEB">
          <w:rPr>
            <w:noProof/>
            <w:webHidden/>
          </w:rPr>
        </w:r>
        <w:r w:rsidR="00902FEB">
          <w:rPr>
            <w:noProof/>
            <w:webHidden/>
          </w:rPr>
          <w:fldChar w:fldCharType="separate"/>
        </w:r>
        <w:r w:rsidR="009F5883">
          <w:rPr>
            <w:noProof/>
            <w:webHidden/>
          </w:rPr>
          <w:t>14</w:t>
        </w:r>
        <w:r w:rsidR="00902FEB">
          <w:rPr>
            <w:noProof/>
            <w:webHidden/>
          </w:rPr>
          <w:fldChar w:fldCharType="end"/>
        </w:r>
      </w:hyperlink>
    </w:p>
    <w:p w14:paraId="2FDA6891" w14:textId="169349D7" w:rsidR="00902FEB" w:rsidRDefault="00C57B29">
      <w:pPr>
        <w:pStyle w:val="Tabledesillustrations"/>
        <w:tabs>
          <w:tab w:val="right" w:pos="9062"/>
        </w:tabs>
        <w:rPr>
          <w:rFonts w:asciiTheme="minorHAnsi" w:eastAsiaTheme="minorEastAsia" w:hAnsiTheme="minorHAnsi"/>
          <w:noProof/>
          <w:lang w:eastAsia="fr-CH"/>
        </w:rPr>
      </w:pPr>
      <w:hyperlink w:anchor="_Toc146607312" w:history="1">
        <w:r w:rsidR="00902FEB" w:rsidRPr="009056E0">
          <w:rPr>
            <w:rStyle w:val="Lienhypertexte"/>
            <w:noProof/>
          </w:rPr>
          <w:t>Figure 10 : Schéma de la "PHY Daughter Board"</w:t>
        </w:r>
        <w:r w:rsidR="00902FEB">
          <w:rPr>
            <w:noProof/>
            <w:webHidden/>
          </w:rPr>
          <w:tab/>
        </w:r>
        <w:r w:rsidR="00902FEB">
          <w:rPr>
            <w:noProof/>
            <w:webHidden/>
          </w:rPr>
          <w:fldChar w:fldCharType="begin"/>
        </w:r>
        <w:r w:rsidR="00902FEB">
          <w:rPr>
            <w:noProof/>
            <w:webHidden/>
          </w:rPr>
          <w:instrText xml:space="preserve"> PAGEREF _Toc146607312 \h </w:instrText>
        </w:r>
        <w:r w:rsidR="00902FEB">
          <w:rPr>
            <w:noProof/>
            <w:webHidden/>
          </w:rPr>
        </w:r>
        <w:r w:rsidR="00902FEB">
          <w:rPr>
            <w:noProof/>
            <w:webHidden/>
          </w:rPr>
          <w:fldChar w:fldCharType="separate"/>
        </w:r>
        <w:r w:rsidR="009F5883">
          <w:rPr>
            <w:noProof/>
            <w:webHidden/>
          </w:rPr>
          <w:t>15</w:t>
        </w:r>
        <w:r w:rsidR="00902FEB">
          <w:rPr>
            <w:noProof/>
            <w:webHidden/>
          </w:rPr>
          <w:fldChar w:fldCharType="end"/>
        </w:r>
      </w:hyperlink>
    </w:p>
    <w:p w14:paraId="68EA5DDD" w14:textId="14A6015F" w:rsidR="00902FEB" w:rsidRDefault="00C57B29">
      <w:pPr>
        <w:pStyle w:val="Tabledesillustrations"/>
        <w:tabs>
          <w:tab w:val="right" w:pos="9062"/>
        </w:tabs>
        <w:rPr>
          <w:rFonts w:asciiTheme="minorHAnsi" w:eastAsiaTheme="minorEastAsia" w:hAnsiTheme="minorHAnsi"/>
          <w:noProof/>
          <w:lang w:eastAsia="fr-CH"/>
        </w:rPr>
      </w:pPr>
      <w:hyperlink w:anchor="_Toc146607313" w:history="1">
        <w:r w:rsidR="00902FEB" w:rsidRPr="009056E0">
          <w:rPr>
            <w:rStyle w:val="Lienhypertexte"/>
            <w:noProof/>
          </w:rPr>
          <w:t>Figure 11 : Schéma de l'oscillateur externe sur le "Ethernet Kit 2"</w:t>
        </w:r>
        <w:r w:rsidR="00902FEB">
          <w:rPr>
            <w:noProof/>
            <w:webHidden/>
          </w:rPr>
          <w:tab/>
        </w:r>
        <w:r w:rsidR="00902FEB">
          <w:rPr>
            <w:noProof/>
            <w:webHidden/>
          </w:rPr>
          <w:fldChar w:fldCharType="begin"/>
        </w:r>
        <w:r w:rsidR="00902FEB">
          <w:rPr>
            <w:noProof/>
            <w:webHidden/>
          </w:rPr>
          <w:instrText xml:space="preserve"> PAGEREF _Toc146607313 \h </w:instrText>
        </w:r>
        <w:r w:rsidR="00902FEB">
          <w:rPr>
            <w:noProof/>
            <w:webHidden/>
          </w:rPr>
        </w:r>
        <w:r w:rsidR="00902FEB">
          <w:rPr>
            <w:noProof/>
            <w:webHidden/>
          </w:rPr>
          <w:fldChar w:fldCharType="separate"/>
        </w:r>
        <w:r w:rsidR="009F5883">
          <w:rPr>
            <w:noProof/>
            <w:webHidden/>
          </w:rPr>
          <w:t>15</w:t>
        </w:r>
        <w:r w:rsidR="00902FEB">
          <w:rPr>
            <w:noProof/>
            <w:webHidden/>
          </w:rPr>
          <w:fldChar w:fldCharType="end"/>
        </w:r>
      </w:hyperlink>
    </w:p>
    <w:p w14:paraId="021FC34D" w14:textId="77A0568B" w:rsidR="00902FEB" w:rsidRDefault="00C57B29">
      <w:pPr>
        <w:pStyle w:val="Tabledesillustrations"/>
        <w:tabs>
          <w:tab w:val="right" w:pos="9062"/>
        </w:tabs>
        <w:rPr>
          <w:rFonts w:asciiTheme="minorHAnsi" w:eastAsiaTheme="minorEastAsia" w:hAnsiTheme="minorHAnsi"/>
          <w:noProof/>
          <w:lang w:eastAsia="fr-CH"/>
        </w:rPr>
      </w:pPr>
      <w:hyperlink w:anchor="_Toc146607314" w:history="1">
        <w:r w:rsidR="00902FEB" w:rsidRPr="009056E0">
          <w:rPr>
            <w:rStyle w:val="Lienhypertexte"/>
            <w:noProof/>
          </w:rPr>
          <w:t>Figure 12 : Modes de démarrage de l'ESP32</w:t>
        </w:r>
        <w:r w:rsidR="00902FEB">
          <w:rPr>
            <w:noProof/>
            <w:webHidden/>
          </w:rPr>
          <w:tab/>
        </w:r>
        <w:r w:rsidR="00902FEB">
          <w:rPr>
            <w:noProof/>
            <w:webHidden/>
          </w:rPr>
          <w:fldChar w:fldCharType="begin"/>
        </w:r>
        <w:r w:rsidR="00902FEB">
          <w:rPr>
            <w:noProof/>
            <w:webHidden/>
          </w:rPr>
          <w:instrText xml:space="preserve"> PAGEREF _Toc146607314 \h </w:instrText>
        </w:r>
        <w:r w:rsidR="00902FEB">
          <w:rPr>
            <w:noProof/>
            <w:webHidden/>
          </w:rPr>
        </w:r>
        <w:r w:rsidR="00902FEB">
          <w:rPr>
            <w:noProof/>
            <w:webHidden/>
          </w:rPr>
          <w:fldChar w:fldCharType="separate"/>
        </w:r>
        <w:r w:rsidR="009F5883">
          <w:rPr>
            <w:noProof/>
            <w:webHidden/>
          </w:rPr>
          <w:t>16</w:t>
        </w:r>
        <w:r w:rsidR="00902FEB">
          <w:rPr>
            <w:noProof/>
            <w:webHidden/>
          </w:rPr>
          <w:fldChar w:fldCharType="end"/>
        </w:r>
      </w:hyperlink>
    </w:p>
    <w:p w14:paraId="1794168D" w14:textId="7308E63C" w:rsidR="00902FEB" w:rsidRDefault="00C57B29">
      <w:pPr>
        <w:pStyle w:val="Tabledesillustrations"/>
        <w:tabs>
          <w:tab w:val="right" w:pos="9062"/>
        </w:tabs>
        <w:rPr>
          <w:rFonts w:asciiTheme="minorHAnsi" w:eastAsiaTheme="minorEastAsia" w:hAnsiTheme="minorHAnsi"/>
          <w:noProof/>
          <w:lang w:eastAsia="fr-CH"/>
        </w:rPr>
      </w:pPr>
      <w:hyperlink r:id="rId109" w:anchor="_Toc146607315" w:history="1">
        <w:r w:rsidR="00902FEB" w:rsidRPr="009056E0">
          <w:rPr>
            <w:rStyle w:val="Lienhypertexte"/>
            <w:noProof/>
          </w:rPr>
          <w:t>Figure 13 : Schéma de sélection du mode de l'ESP32</w:t>
        </w:r>
        <w:r w:rsidR="00902FEB">
          <w:rPr>
            <w:noProof/>
            <w:webHidden/>
          </w:rPr>
          <w:tab/>
        </w:r>
        <w:r w:rsidR="00902FEB">
          <w:rPr>
            <w:noProof/>
            <w:webHidden/>
          </w:rPr>
          <w:fldChar w:fldCharType="begin"/>
        </w:r>
        <w:r w:rsidR="00902FEB">
          <w:rPr>
            <w:noProof/>
            <w:webHidden/>
          </w:rPr>
          <w:instrText xml:space="preserve"> PAGEREF _Toc146607315 \h </w:instrText>
        </w:r>
        <w:r w:rsidR="00902FEB">
          <w:rPr>
            <w:noProof/>
            <w:webHidden/>
          </w:rPr>
        </w:r>
        <w:r w:rsidR="00902FEB">
          <w:rPr>
            <w:noProof/>
            <w:webHidden/>
          </w:rPr>
          <w:fldChar w:fldCharType="separate"/>
        </w:r>
        <w:r w:rsidR="009F5883">
          <w:rPr>
            <w:noProof/>
            <w:webHidden/>
          </w:rPr>
          <w:t>16</w:t>
        </w:r>
        <w:r w:rsidR="00902FEB">
          <w:rPr>
            <w:noProof/>
            <w:webHidden/>
          </w:rPr>
          <w:fldChar w:fldCharType="end"/>
        </w:r>
      </w:hyperlink>
    </w:p>
    <w:p w14:paraId="2731CDD5" w14:textId="33FE885F" w:rsidR="00902FEB" w:rsidRDefault="00C57B29">
      <w:pPr>
        <w:pStyle w:val="Tabledesillustrations"/>
        <w:tabs>
          <w:tab w:val="right" w:pos="9062"/>
        </w:tabs>
        <w:rPr>
          <w:rFonts w:asciiTheme="minorHAnsi" w:eastAsiaTheme="minorEastAsia" w:hAnsiTheme="minorHAnsi"/>
          <w:noProof/>
          <w:lang w:eastAsia="fr-CH"/>
        </w:rPr>
      </w:pPr>
      <w:hyperlink w:anchor="_Toc146607316" w:history="1">
        <w:r w:rsidR="00902FEB" w:rsidRPr="009056E0">
          <w:rPr>
            <w:rStyle w:val="Lienhypertexte"/>
            <w:noProof/>
          </w:rPr>
          <w:t>Figure 14 : Technologie du badge RFID de l'ES</w:t>
        </w:r>
        <w:r w:rsidR="00902FEB">
          <w:rPr>
            <w:noProof/>
            <w:webHidden/>
          </w:rPr>
          <w:tab/>
        </w:r>
        <w:r w:rsidR="00902FEB">
          <w:rPr>
            <w:noProof/>
            <w:webHidden/>
          </w:rPr>
          <w:fldChar w:fldCharType="begin"/>
        </w:r>
        <w:r w:rsidR="00902FEB">
          <w:rPr>
            <w:noProof/>
            <w:webHidden/>
          </w:rPr>
          <w:instrText xml:space="preserve"> PAGEREF _Toc146607316 \h </w:instrText>
        </w:r>
        <w:r w:rsidR="00902FEB">
          <w:rPr>
            <w:noProof/>
            <w:webHidden/>
          </w:rPr>
        </w:r>
        <w:r w:rsidR="00902FEB">
          <w:rPr>
            <w:noProof/>
            <w:webHidden/>
          </w:rPr>
          <w:fldChar w:fldCharType="separate"/>
        </w:r>
        <w:r w:rsidR="009F5883">
          <w:rPr>
            <w:noProof/>
            <w:webHidden/>
          </w:rPr>
          <w:t>17</w:t>
        </w:r>
        <w:r w:rsidR="00902FEB">
          <w:rPr>
            <w:noProof/>
            <w:webHidden/>
          </w:rPr>
          <w:fldChar w:fldCharType="end"/>
        </w:r>
      </w:hyperlink>
    </w:p>
    <w:p w14:paraId="3CB22E1C" w14:textId="2C11CFEA" w:rsidR="00902FEB" w:rsidRDefault="00C57B29">
      <w:pPr>
        <w:pStyle w:val="Tabledesillustrations"/>
        <w:tabs>
          <w:tab w:val="right" w:pos="9062"/>
        </w:tabs>
        <w:rPr>
          <w:rFonts w:asciiTheme="minorHAnsi" w:eastAsiaTheme="minorEastAsia" w:hAnsiTheme="minorHAnsi"/>
          <w:noProof/>
          <w:lang w:eastAsia="fr-CH"/>
        </w:rPr>
      </w:pPr>
      <w:hyperlink w:anchor="_Toc146607317" w:history="1">
        <w:r w:rsidR="00902FEB" w:rsidRPr="009056E0">
          <w:rPr>
            <w:rStyle w:val="Lienhypertexte"/>
            <w:noProof/>
          </w:rPr>
          <w:t>Figure 15 : Schéma des connecteurs des modules RFID</w:t>
        </w:r>
        <w:r w:rsidR="00902FEB">
          <w:rPr>
            <w:noProof/>
            <w:webHidden/>
          </w:rPr>
          <w:tab/>
        </w:r>
        <w:r w:rsidR="00902FEB">
          <w:rPr>
            <w:noProof/>
            <w:webHidden/>
          </w:rPr>
          <w:fldChar w:fldCharType="begin"/>
        </w:r>
        <w:r w:rsidR="00902FEB">
          <w:rPr>
            <w:noProof/>
            <w:webHidden/>
          </w:rPr>
          <w:instrText xml:space="preserve"> PAGEREF _Toc146607317 \h </w:instrText>
        </w:r>
        <w:r w:rsidR="00902FEB">
          <w:rPr>
            <w:noProof/>
            <w:webHidden/>
          </w:rPr>
        </w:r>
        <w:r w:rsidR="00902FEB">
          <w:rPr>
            <w:noProof/>
            <w:webHidden/>
          </w:rPr>
          <w:fldChar w:fldCharType="separate"/>
        </w:r>
        <w:r w:rsidR="009F5883">
          <w:rPr>
            <w:noProof/>
            <w:webHidden/>
          </w:rPr>
          <w:t>17</w:t>
        </w:r>
        <w:r w:rsidR="00902FEB">
          <w:rPr>
            <w:noProof/>
            <w:webHidden/>
          </w:rPr>
          <w:fldChar w:fldCharType="end"/>
        </w:r>
      </w:hyperlink>
    </w:p>
    <w:p w14:paraId="1A9FB7D3" w14:textId="485F482B" w:rsidR="00902FEB" w:rsidRDefault="00C57B29">
      <w:pPr>
        <w:pStyle w:val="Tabledesillustrations"/>
        <w:tabs>
          <w:tab w:val="right" w:pos="9062"/>
        </w:tabs>
        <w:rPr>
          <w:rFonts w:asciiTheme="minorHAnsi" w:eastAsiaTheme="minorEastAsia" w:hAnsiTheme="minorHAnsi"/>
          <w:noProof/>
          <w:lang w:eastAsia="fr-CH"/>
        </w:rPr>
      </w:pPr>
      <w:hyperlink r:id="rId110" w:anchor="_Toc146607318" w:history="1">
        <w:r w:rsidR="00902FEB" w:rsidRPr="009056E0">
          <w:rPr>
            <w:rStyle w:val="Lienhypertexte"/>
            <w:noProof/>
          </w:rPr>
          <w:t>Figure 16 : Schéma des LEDs RGB d'interface</w:t>
        </w:r>
        <w:r w:rsidR="00902FEB">
          <w:rPr>
            <w:noProof/>
            <w:webHidden/>
          </w:rPr>
          <w:tab/>
        </w:r>
        <w:r w:rsidR="00902FEB">
          <w:rPr>
            <w:noProof/>
            <w:webHidden/>
          </w:rPr>
          <w:fldChar w:fldCharType="begin"/>
        </w:r>
        <w:r w:rsidR="00902FEB">
          <w:rPr>
            <w:noProof/>
            <w:webHidden/>
          </w:rPr>
          <w:instrText xml:space="preserve"> PAGEREF _Toc146607318 \h </w:instrText>
        </w:r>
        <w:r w:rsidR="00902FEB">
          <w:rPr>
            <w:noProof/>
            <w:webHidden/>
          </w:rPr>
        </w:r>
        <w:r w:rsidR="00902FEB">
          <w:rPr>
            <w:noProof/>
            <w:webHidden/>
          </w:rPr>
          <w:fldChar w:fldCharType="separate"/>
        </w:r>
        <w:r w:rsidR="009F5883">
          <w:rPr>
            <w:noProof/>
            <w:webHidden/>
          </w:rPr>
          <w:t>18</w:t>
        </w:r>
        <w:r w:rsidR="00902FEB">
          <w:rPr>
            <w:noProof/>
            <w:webHidden/>
          </w:rPr>
          <w:fldChar w:fldCharType="end"/>
        </w:r>
      </w:hyperlink>
    </w:p>
    <w:p w14:paraId="7C5BD059" w14:textId="324B5B41" w:rsidR="00902FEB" w:rsidRDefault="00C57B29">
      <w:pPr>
        <w:pStyle w:val="Tabledesillustrations"/>
        <w:tabs>
          <w:tab w:val="right" w:pos="9062"/>
        </w:tabs>
        <w:rPr>
          <w:rFonts w:asciiTheme="minorHAnsi" w:eastAsiaTheme="minorEastAsia" w:hAnsiTheme="minorHAnsi"/>
          <w:noProof/>
          <w:lang w:eastAsia="fr-CH"/>
        </w:rPr>
      </w:pPr>
      <w:hyperlink r:id="rId111" w:anchor="_Toc146607319" w:history="1">
        <w:r w:rsidR="00902FEB" w:rsidRPr="009056E0">
          <w:rPr>
            <w:rStyle w:val="Lienhypertexte"/>
            <w:noProof/>
          </w:rPr>
          <w:t>Figure 17 : Schéma LEDs témoins</w:t>
        </w:r>
        <w:r w:rsidR="00902FEB">
          <w:rPr>
            <w:noProof/>
            <w:webHidden/>
          </w:rPr>
          <w:tab/>
        </w:r>
        <w:r w:rsidR="00902FEB">
          <w:rPr>
            <w:noProof/>
            <w:webHidden/>
          </w:rPr>
          <w:fldChar w:fldCharType="begin"/>
        </w:r>
        <w:r w:rsidR="00902FEB">
          <w:rPr>
            <w:noProof/>
            <w:webHidden/>
          </w:rPr>
          <w:instrText xml:space="preserve"> PAGEREF _Toc146607319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6954D719" w14:textId="4FD7702B" w:rsidR="00902FEB" w:rsidRDefault="00C57B29">
      <w:pPr>
        <w:pStyle w:val="Tabledesillustrations"/>
        <w:tabs>
          <w:tab w:val="right" w:pos="9062"/>
        </w:tabs>
        <w:rPr>
          <w:rFonts w:asciiTheme="minorHAnsi" w:eastAsiaTheme="minorEastAsia" w:hAnsiTheme="minorHAnsi"/>
          <w:noProof/>
          <w:lang w:eastAsia="fr-CH"/>
        </w:rPr>
      </w:pPr>
      <w:hyperlink r:id="rId112" w:anchor="_Toc146607320" w:history="1">
        <w:r w:rsidR="00902FEB" w:rsidRPr="009056E0">
          <w:rPr>
            <w:rStyle w:val="Lienhypertexte"/>
            <w:noProof/>
          </w:rPr>
          <w:t>Figure 18 : Schéma du buzzer</w:t>
        </w:r>
        <w:r w:rsidR="00902FEB">
          <w:rPr>
            <w:noProof/>
            <w:webHidden/>
          </w:rPr>
          <w:tab/>
        </w:r>
        <w:r w:rsidR="00902FEB">
          <w:rPr>
            <w:noProof/>
            <w:webHidden/>
          </w:rPr>
          <w:fldChar w:fldCharType="begin"/>
        </w:r>
        <w:r w:rsidR="00902FEB">
          <w:rPr>
            <w:noProof/>
            <w:webHidden/>
          </w:rPr>
          <w:instrText xml:space="preserve"> PAGEREF _Toc146607320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76CCC228" w14:textId="1B98555C" w:rsidR="00902FEB" w:rsidRDefault="00C57B29">
      <w:pPr>
        <w:pStyle w:val="Tabledesillustrations"/>
        <w:tabs>
          <w:tab w:val="right" w:pos="9062"/>
        </w:tabs>
        <w:rPr>
          <w:rFonts w:asciiTheme="minorHAnsi" w:eastAsiaTheme="minorEastAsia" w:hAnsiTheme="minorHAnsi"/>
          <w:noProof/>
          <w:lang w:eastAsia="fr-CH"/>
        </w:rPr>
      </w:pPr>
      <w:hyperlink w:anchor="_Toc146607321" w:history="1">
        <w:r w:rsidR="00902FEB" w:rsidRPr="009056E0">
          <w:rPr>
            <w:rStyle w:val="Lienhypertexte"/>
            <w:noProof/>
          </w:rPr>
          <w:t>Figure 19 : Image du Raspberry Pi 3B+</w:t>
        </w:r>
        <w:r w:rsidR="00902FEB">
          <w:rPr>
            <w:noProof/>
            <w:webHidden/>
          </w:rPr>
          <w:tab/>
        </w:r>
        <w:r w:rsidR="00902FEB">
          <w:rPr>
            <w:noProof/>
            <w:webHidden/>
          </w:rPr>
          <w:fldChar w:fldCharType="begin"/>
        </w:r>
        <w:r w:rsidR="00902FEB">
          <w:rPr>
            <w:noProof/>
            <w:webHidden/>
          </w:rPr>
          <w:instrText xml:space="preserve"> PAGEREF _Toc146607321 \h </w:instrText>
        </w:r>
        <w:r w:rsidR="00902FEB">
          <w:rPr>
            <w:noProof/>
            <w:webHidden/>
          </w:rPr>
        </w:r>
        <w:r w:rsidR="00902FEB">
          <w:rPr>
            <w:noProof/>
            <w:webHidden/>
          </w:rPr>
          <w:fldChar w:fldCharType="separate"/>
        </w:r>
        <w:r w:rsidR="009F5883">
          <w:rPr>
            <w:noProof/>
            <w:webHidden/>
          </w:rPr>
          <w:t>21</w:t>
        </w:r>
        <w:r w:rsidR="00902FEB">
          <w:rPr>
            <w:noProof/>
            <w:webHidden/>
          </w:rPr>
          <w:fldChar w:fldCharType="end"/>
        </w:r>
      </w:hyperlink>
    </w:p>
    <w:p w14:paraId="28415DD6" w14:textId="734C3BC7" w:rsidR="00902FEB" w:rsidRDefault="00C57B29">
      <w:pPr>
        <w:pStyle w:val="Tabledesillustrations"/>
        <w:tabs>
          <w:tab w:val="right" w:pos="9062"/>
        </w:tabs>
        <w:rPr>
          <w:rFonts w:asciiTheme="minorHAnsi" w:eastAsiaTheme="minorEastAsia" w:hAnsiTheme="minorHAnsi"/>
          <w:noProof/>
          <w:lang w:eastAsia="fr-CH"/>
        </w:rPr>
      </w:pPr>
      <w:hyperlink w:anchor="_Toc146607322" w:history="1">
        <w:r w:rsidR="00902FEB" w:rsidRPr="009056E0">
          <w:rPr>
            <w:rStyle w:val="Lienhypertexte"/>
            <w:noProof/>
          </w:rPr>
          <w:t>Figure 20 : Vue de la couche TOP</w:t>
        </w:r>
        <w:r w:rsidR="00902FEB">
          <w:rPr>
            <w:noProof/>
            <w:webHidden/>
          </w:rPr>
          <w:tab/>
        </w:r>
        <w:r w:rsidR="00902FEB">
          <w:rPr>
            <w:noProof/>
            <w:webHidden/>
          </w:rPr>
          <w:fldChar w:fldCharType="begin"/>
        </w:r>
        <w:r w:rsidR="00902FEB">
          <w:rPr>
            <w:noProof/>
            <w:webHidden/>
          </w:rPr>
          <w:instrText xml:space="preserve"> PAGEREF _Toc146607322 \h </w:instrText>
        </w:r>
        <w:r w:rsidR="00902FEB">
          <w:rPr>
            <w:noProof/>
            <w:webHidden/>
          </w:rPr>
        </w:r>
        <w:r w:rsidR="00902FEB">
          <w:rPr>
            <w:noProof/>
            <w:webHidden/>
          </w:rPr>
          <w:fldChar w:fldCharType="separate"/>
        </w:r>
        <w:r w:rsidR="009F5883">
          <w:rPr>
            <w:noProof/>
            <w:webHidden/>
          </w:rPr>
          <w:t>22</w:t>
        </w:r>
        <w:r w:rsidR="00902FEB">
          <w:rPr>
            <w:noProof/>
            <w:webHidden/>
          </w:rPr>
          <w:fldChar w:fldCharType="end"/>
        </w:r>
      </w:hyperlink>
    </w:p>
    <w:p w14:paraId="6EB9A465" w14:textId="26E7A69C" w:rsidR="00902FEB" w:rsidRDefault="00C57B29">
      <w:pPr>
        <w:pStyle w:val="Tabledesillustrations"/>
        <w:tabs>
          <w:tab w:val="right" w:pos="9062"/>
        </w:tabs>
        <w:rPr>
          <w:rFonts w:asciiTheme="minorHAnsi" w:eastAsiaTheme="minorEastAsia" w:hAnsiTheme="minorHAnsi"/>
          <w:noProof/>
          <w:lang w:eastAsia="fr-CH"/>
        </w:rPr>
      </w:pPr>
      <w:hyperlink w:anchor="_Toc146607323" w:history="1">
        <w:r w:rsidR="00902FEB" w:rsidRPr="009056E0">
          <w:rPr>
            <w:rStyle w:val="Lienhypertexte"/>
            <w:noProof/>
          </w:rPr>
          <w:t>Figure 21 : Vue de la couche BOTTOM</w:t>
        </w:r>
        <w:r w:rsidR="00902FEB">
          <w:rPr>
            <w:noProof/>
            <w:webHidden/>
          </w:rPr>
          <w:tab/>
        </w:r>
        <w:r w:rsidR="00902FEB">
          <w:rPr>
            <w:noProof/>
            <w:webHidden/>
          </w:rPr>
          <w:fldChar w:fldCharType="begin"/>
        </w:r>
        <w:r w:rsidR="00902FEB">
          <w:rPr>
            <w:noProof/>
            <w:webHidden/>
          </w:rPr>
          <w:instrText xml:space="preserve"> PAGEREF _Toc146607323 \h </w:instrText>
        </w:r>
        <w:r w:rsidR="00902FEB">
          <w:rPr>
            <w:noProof/>
            <w:webHidden/>
          </w:rPr>
        </w:r>
        <w:r w:rsidR="00902FEB">
          <w:rPr>
            <w:noProof/>
            <w:webHidden/>
          </w:rPr>
          <w:fldChar w:fldCharType="separate"/>
        </w:r>
        <w:r w:rsidR="009F5883">
          <w:rPr>
            <w:noProof/>
            <w:webHidden/>
          </w:rPr>
          <w:t>22</w:t>
        </w:r>
        <w:r w:rsidR="00902FEB">
          <w:rPr>
            <w:noProof/>
            <w:webHidden/>
          </w:rPr>
          <w:fldChar w:fldCharType="end"/>
        </w:r>
      </w:hyperlink>
    </w:p>
    <w:p w14:paraId="62E4A5BC" w14:textId="3F97A654" w:rsidR="00902FEB" w:rsidRDefault="00C57B29">
      <w:pPr>
        <w:pStyle w:val="Tabledesillustrations"/>
        <w:tabs>
          <w:tab w:val="right" w:pos="9062"/>
        </w:tabs>
        <w:rPr>
          <w:rFonts w:asciiTheme="minorHAnsi" w:eastAsiaTheme="minorEastAsia" w:hAnsiTheme="minorHAnsi"/>
          <w:noProof/>
          <w:lang w:eastAsia="fr-CH"/>
        </w:rPr>
      </w:pPr>
      <w:hyperlink w:anchor="_Toc146607324" w:history="1">
        <w:r w:rsidR="00902FEB" w:rsidRPr="009056E0">
          <w:rPr>
            <w:rStyle w:val="Lienhypertexte"/>
            <w:noProof/>
          </w:rPr>
          <w:t>Figure 22 : Vue du dessus du PCB</w:t>
        </w:r>
        <w:r w:rsidR="00902FEB">
          <w:rPr>
            <w:noProof/>
            <w:webHidden/>
          </w:rPr>
          <w:tab/>
        </w:r>
        <w:r w:rsidR="00902FEB">
          <w:rPr>
            <w:noProof/>
            <w:webHidden/>
          </w:rPr>
          <w:fldChar w:fldCharType="begin"/>
        </w:r>
        <w:r w:rsidR="00902FEB">
          <w:rPr>
            <w:noProof/>
            <w:webHidden/>
          </w:rPr>
          <w:instrText xml:space="preserve"> PAGEREF _Toc146607324 \h </w:instrText>
        </w:r>
        <w:r w:rsidR="00902FEB">
          <w:rPr>
            <w:noProof/>
            <w:webHidden/>
          </w:rPr>
        </w:r>
        <w:r w:rsidR="00902FEB">
          <w:rPr>
            <w:noProof/>
            <w:webHidden/>
          </w:rPr>
          <w:fldChar w:fldCharType="separate"/>
        </w:r>
        <w:r w:rsidR="009F5883">
          <w:rPr>
            <w:noProof/>
            <w:webHidden/>
          </w:rPr>
          <w:t>23</w:t>
        </w:r>
        <w:r w:rsidR="00902FEB">
          <w:rPr>
            <w:noProof/>
            <w:webHidden/>
          </w:rPr>
          <w:fldChar w:fldCharType="end"/>
        </w:r>
      </w:hyperlink>
    </w:p>
    <w:p w14:paraId="78B6FEA0" w14:textId="7635EAA2" w:rsidR="00902FEB" w:rsidRDefault="00C57B29">
      <w:pPr>
        <w:pStyle w:val="Tabledesillustrations"/>
        <w:tabs>
          <w:tab w:val="right" w:pos="9062"/>
        </w:tabs>
        <w:rPr>
          <w:rFonts w:asciiTheme="minorHAnsi" w:eastAsiaTheme="minorEastAsia" w:hAnsiTheme="minorHAnsi"/>
          <w:noProof/>
          <w:lang w:eastAsia="fr-CH"/>
        </w:rPr>
      </w:pPr>
      <w:hyperlink w:anchor="_Toc146607325" w:history="1">
        <w:r w:rsidR="00902FEB" w:rsidRPr="009056E0">
          <w:rPr>
            <w:rStyle w:val="Lienhypertexte"/>
            <w:noProof/>
          </w:rPr>
          <w:t>Figure 23 : Vue du dessous du PCB</w:t>
        </w:r>
        <w:r w:rsidR="00902FEB">
          <w:rPr>
            <w:noProof/>
            <w:webHidden/>
          </w:rPr>
          <w:tab/>
        </w:r>
        <w:r w:rsidR="00902FEB">
          <w:rPr>
            <w:noProof/>
            <w:webHidden/>
          </w:rPr>
          <w:fldChar w:fldCharType="begin"/>
        </w:r>
        <w:r w:rsidR="00902FEB">
          <w:rPr>
            <w:noProof/>
            <w:webHidden/>
          </w:rPr>
          <w:instrText xml:space="preserve"> PAGEREF _Toc146607325 \h </w:instrText>
        </w:r>
        <w:r w:rsidR="00902FEB">
          <w:rPr>
            <w:noProof/>
            <w:webHidden/>
          </w:rPr>
        </w:r>
        <w:r w:rsidR="00902FEB">
          <w:rPr>
            <w:noProof/>
            <w:webHidden/>
          </w:rPr>
          <w:fldChar w:fldCharType="separate"/>
        </w:r>
        <w:r w:rsidR="009F5883">
          <w:rPr>
            <w:noProof/>
            <w:webHidden/>
          </w:rPr>
          <w:t>23</w:t>
        </w:r>
        <w:r w:rsidR="00902FEB">
          <w:rPr>
            <w:noProof/>
            <w:webHidden/>
          </w:rPr>
          <w:fldChar w:fldCharType="end"/>
        </w:r>
      </w:hyperlink>
    </w:p>
    <w:p w14:paraId="1F533E75" w14:textId="35628297" w:rsidR="00902FEB" w:rsidRDefault="00C57B29">
      <w:pPr>
        <w:pStyle w:val="Tabledesillustrations"/>
        <w:tabs>
          <w:tab w:val="right" w:pos="9062"/>
        </w:tabs>
        <w:rPr>
          <w:rFonts w:asciiTheme="minorHAnsi" w:eastAsiaTheme="minorEastAsia" w:hAnsiTheme="minorHAnsi"/>
          <w:noProof/>
          <w:lang w:eastAsia="fr-CH"/>
        </w:rPr>
      </w:pPr>
      <w:hyperlink w:anchor="_Toc146607326" w:history="1">
        <w:r w:rsidR="00902FEB" w:rsidRPr="009056E0">
          <w:rPr>
            <w:rStyle w:val="Lienhypertexte"/>
            <w:noProof/>
          </w:rPr>
          <w:t>Figure 24 : Stratégie de placement des composants</w:t>
        </w:r>
        <w:r w:rsidR="00902FEB">
          <w:rPr>
            <w:noProof/>
            <w:webHidden/>
          </w:rPr>
          <w:tab/>
        </w:r>
        <w:r w:rsidR="00902FEB">
          <w:rPr>
            <w:noProof/>
            <w:webHidden/>
          </w:rPr>
          <w:fldChar w:fldCharType="begin"/>
        </w:r>
        <w:r w:rsidR="00902FEB">
          <w:rPr>
            <w:noProof/>
            <w:webHidden/>
          </w:rPr>
          <w:instrText xml:space="preserve"> PAGEREF _Toc146607326 \h </w:instrText>
        </w:r>
        <w:r w:rsidR="00902FEB">
          <w:rPr>
            <w:noProof/>
            <w:webHidden/>
          </w:rPr>
        </w:r>
        <w:r w:rsidR="00902FEB">
          <w:rPr>
            <w:noProof/>
            <w:webHidden/>
          </w:rPr>
          <w:fldChar w:fldCharType="separate"/>
        </w:r>
        <w:r w:rsidR="009F5883">
          <w:rPr>
            <w:noProof/>
            <w:webHidden/>
          </w:rPr>
          <w:t>25</w:t>
        </w:r>
        <w:r w:rsidR="00902FEB">
          <w:rPr>
            <w:noProof/>
            <w:webHidden/>
          </w:rPr>
          <w:fldChar w:fldCharType="end"/>
        </w:r>
      </w:hyperlink>
    </w:p>
    <w:p w14:paraId="578FCB92" w14:textId="595FB18A" w:rsidR="00902FEB" w:rsidRDefault="00C57B29">
      <w:pPr>
        <w:pStyle w:val="Tabledesillustrations"/>
        <w:tabs>
          <w:tab w:val="right" w:pos="9062"/>
        </w:tabs>
        <w:rPr>
          <w:rFonts w:asciiTheme="minorHAnsi" w:eastAsiaTheme="minorEastAsia" w:hAnsiTheme="minorHAnsi"/>
          <w:noProof/>
          <w:lang w:eastAsia="fr-CH"/>
        </w:rPr>
      </w:pPr>
      <w:hyperlink r:id="rId113" w:anchor="_Toc146607327" w:history="1">
        <w:r w:rsidR="00902FEB" w:rsidRPr="009056E0">
          <w:rPr>
            <w:rStyle w:val="Lienhypertexte"/>
            <w:noProof/>
          </w:rPr>
          <w:t>Figure 25 : Règle de connexion au plan de masse</w:t>
        </w:r>
        <w:r w:rsidR="00902FEB">
          <w:rPr>
            <w:noProof/>
            <w:webHidden/>
          </w:rPr>
          <w:tab/>
        </w:r>
        <w:r w:rsidR="00902FEB">
          <w:rPr>
            <w:noProof/>
            <w:webHidden/>
          </w:rPr>
          <w:fldChar w:fldCharType="begin"/>
        </w:r>
        <w:r w:rsidR="00902FEB">
          <w:rPr>
            <w:noProof/>
            <w:webHidden/>
          </w:rPr>
          <w:instrText xml:space="preserve"> PAGEREF _Toc146607327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42817B4D" w14:textId="525B7911" w:rsidR="00902FEB" w:rsidRDefault="00C57B29">
      <w:pPr>
        <w:pStyle w:val="Tabledesillustrations"/>
        <w:tabs>
          <w:tab w:val="right" w:pos="9062"/>
        </w:tabs>
        <w:rPr>
          <w:rFonts w:asciiTheme="minorHAnsi" w:eastAsiaTheme="minorEastAsia" w:hAnsiTheme="minorHAnsi"/>
          <w:noProof/>
          <w:lang w:eastAsia="fr-CH"/>
        </w:rPr>
      </w:pPr>
      <w:hyperlink r:id="rId114" w:anchor="_Toc146607328" w:history="1">
        <w:r w:rsidR="00902FEB" w:rsidRPr="009056E0">
          <w:rPr>
            <w:rStyle w:val="Lienhypertexte"/>
            <w:noProof/>
          </w:rPr>
          <w:t>Figure 26 : Règle de stitching du plan de masse</w:t>
        </w:r>
        <w:r w:rsidR="00902FEB">
          <w:rPr>
            <w:noProof/>
            <w:webHidden/>
          </w:rPr>
          <w:tab/>
        </w:r>
        <w:r w:rsidR="00902FEB">
          <w:rPr>
            <w:noProof/>
            <w:webHidden/>
          </w:rPr>
          <w:fldChar w:fldCharType="begin"/>
        </w:r>
        <w:r w:rsidR="00902FEB">
          <w:rPr>
            <w:noProof/>
            <w:webHidden/>
          </w:rPr>
          <w:instrText xml:space="preserve"> PAGEREF _Toc146607328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7C641BF3" w14:textId="32BC90F2" w:rsidR="00902FEB" w:rsidRDefault="00C57B29">
      <w:pPr>
        <w:pStyle w:val="Tabledesillustrations"/>
        <w:tabs>
          <w:tab w:val="right" w:pos="9062"/>
        </w:tabs>
        <w:rPr>
          <w:rFonts w:asciiTheme="minorHAnsi" w:eastAsiaTheme="minorEastAsia" w:hAnsiTheme="minorHAnsi"/>
          <w:noProof/>
          <w:lang w:eastAsia="fr-CH"/>
        </w:rPr>
      </w:pPr>
      <w:hyperlink r:id="rId115" w:anchor="_Toc146607329" w:history="1">
        <w:r w:rsidR="00902FEB" w:rsidRPr="009056E0">
          <w:rPr>
            <w:rStyle w:val="Lienhypertexte"/>
            <w:noProof/>
          </w:rPr>
          <w:t>Figure 27 : Vue de l'oscillateur du contrôleur PHY</w:t>
        </w:r>
        <w:r w:rsidR="00902FEB">
          <w:rPr>
            <w:noProof/>
            <w:webHidden/>
          </w:rPr>
          <w:tab/>
        </w:r>
        <w:r w:rsidR="00902FEB">
          <w:rPr>
            <w:noProof/>
            <w:webHidden/>
          </w:rPr>
          <w:fldChar w:fldCharType="begin"/>
        </w:r>
        <w:r w:rsidR="00902FEB">
          <w:rPr>
            <w:noProof/>
            <w:webHidden/>
          </w:rPr>
          <w:instrText xml:space="preserve"> PAGEREF _Toc146607329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27913775" w14:textId="3F006113" w:rsidR="00902FEB" w:rsidRDefault="00C57B29">
      <w:pPr>
        <w:pStyle w:val="Tabledesillustrations"/>
        <w:tabs>
          <w:tab w:val="right" w:pos="9062"/>
        </w:tabs>
        <w:rPr>
          <w:rFonts w:asciiTheme="minorHAnsi" w:eastAsiaTheme="minorEastAsia" w:hAnsiTheme="minorHAnsi"/>
          <w:noProof/>
          <w:lang w:eastAsia="fr-CH"/>
        </w:rPr>
      </w:pPr>
      <w:hyperlink r:id="rId116" w:anchor="_Toc146607330" w:history="1">
        <w:r w:rsidR="00902FEB" w:rsidRPr="009056E0">
          <w:rPr>
            <w:rStyle w:val="Lienhypertexte"/>
            <w:noProof/>
          </w:rPr>
          <w:t>Figure 28 : Vue de l'oscillateur du PIC32</w:t>
        </w:r>
        <w:r w:rsidR="00902FEB">
          <w:rPr>
            <w:noProof/>
            <w:webHidden/>
          </w:rPr>
          <w:tab/>
        </w:r>
        <w:r w:rsidR="00902FEB">
          <w:rPr>
            <w:noProof/>
            <w:webHidden/>
          </w:rPr>
          <w:fldChar w:fldCharType="begin"/>
        </w:r>
        <w:r w:rsidR="00902FEB">
          <w:rPr>
            <w:noProof/>
            <w:webHidden/>
          </w:rPr>
          <w:instrText xml:space="preserve"> PAGEREF _Toc146607330 \h </w:instrText>
        </w:r>
        <w:r w:rsidR="00902FEB">
          <w:rPr>
            <w:noProof/>
            <w:webHidden/>
          </w:rPr>
        </w:r>
        <w:r w:rsidR="00902FEB">
          <w:rPr>
            <w:noProof/>
            <w:webHidden/>
          </w:rPr>
          <w:fldChar w:fldCharType="separate"/>
        </w:r>
        <w:r w:rsidR="009F5883">
          <w:rPr>
            <w:noProof/>
            <w:webHidden/>
          </w:rPr>
          <w:t>27</w:t>
        </w:r>
        <w:r w:rsidR="00902FEB">
          <w:rPr>
            <w:noProof/>
            <w:webHidden/>
          </w:rPr>
          <w:fldChar w:fldCharType="end"/>
        </w:r>
      </w:hyperlink>
    </w:p>
    <w:p w14:paraId="090958DA" w14:textId="62DBB610" w:rsidR="00902FEB" w:rsidRDefault="00C57B29">
      <w:pPr>
        <w:pStyle w:val="Tabledesillustrations"/>
        <w:tabs>
          <w:tab w:val="right" w:pos="9062"/>
        </w:tabs>
        <w:rPr>
          <w:rFonts w:asciiTheme="minorHAnsi" w:eastAsiaTheme="minorEastAsia" w:hAnsiTheme="minorHAnsi"/>
          <w:noProof/>
          <w:lang w:eastAsia="fr-CH"/>
        </w:rPr>
      </w:pPr>
      <w:hyperlink r:id="rId117" w:anchor="_Toc146607331" w:history="1">
        <w:r w:rsidR="00902FEB" w:rsidRPr="009056E0">
          <w:rPr>
            <w:rStyle w:val="Lienhypertexte"/>
            <w:noProof/>
          </w:rPr>
          <w:t>Figure 29 : Paires différentielles de la partie Ethernet</w:t>
        </w:r>
        <w:r w:rsidR="00902FEB">
          <w:rPr>
            <w:noProof/>
            <w:webHidden/>
          </w:rPr>
          <w:tab/>
        </w:r>
        <w:r w:rsidR="00902FEB">
          <w:rPr>
            <w:noProof/>
            <w:webHidden/>
          </w:rPr>
          <w:fldChar w:fldCharType="begin"/>
        </w:r>
        <w:r w:rsidR="00902FEB">
          <w:rPr>
            <w:noProof/>
            <w:webHidden/>
          </w:rPr>
          <w:instrText xml:space="preserve"> PAGEREF _Toc146607331 \h </w:instrText>
        </w:r>
        <w:r w:rsidR="00902FEB">
          <w:rPr>
            <w:noProof/>
            <w:webHidden/>
          </w:rPr>
        </w:r>
        <w:r w:rsidR="00902FEB">
          <w:rPr>
            <w:noProof/>
            <w:webHidden/>
          </w:rPr>
          <w:fldChar w:fldCharType="separate"/>
        </w:r>
        <w:r w:rsidR="009F5883">
          <w:rPr>
            <w:noProof/>
            <w:webHidden/>
          </w:rPr>
          <w:t>28</w:t>
        </w:r>
        <w:r w:rsidR="00902FEB">
          <w:rPr>
            <w:noProof/>
            <w:webHidden/>
          </w:rPr>
          <w:fldChar w:fldCharType="end"/>
        </w:r>
      </w:hyperlink>
    </w:p>
    <w:p w14:paraId="46A25266" w14:textId="54A6D646" w:rsidR="00902FEB" w:rsidRDefault="00C57B29">
      <w:pPr>
        <w:pStyle w:val="Tabledesillustrations"/>
        <w:tabs>
          <w:tab w:val="right" w:pos="9062"/>
        </w:tabs>
        <w:rPr>
          <w:rFonts w:asciiTheme="minorHAnsi" w:eastAsiaTheme="minorEastAsia" w:hAnsiTheme="minorHAnsi"/>
          <w:noProof/>
          <w:lang w:eastAsia="fr-CH"/>
        </w:rPr>
      </w:pPr>
      <w:hyperlink w:anchor="_Toc146607332" w:history="1">
        <w:r w:rsidR="00902FEB" w:rsidRPr="009056E0">
          <w:rPr>
            <w:rStyle w:val="Lienhypertexte"/>
            <w:noProof/>
          </w:rPr>
          <w:t>Figure 30 : Impédance des paires différentielles de l'Ethernet</w:t>
        </w:r>
        <w:r w:rsidR="00902FEB">
          <w:rPr>
            <w:noProof/>
            <w:webHidden/>
          </w:rPr>
          <w:tab/>
        </w:r>
        <w:r w:rsidR="00902FEB">
          <w:rPr>
            <w:noProof/>
            <w:webHidden/>
          </w:rPr>
          <w:fldChar w:fldCharType="begin"/>
        </w:r>
        <w:r w:rsidR="00902FEB">
          <w:rPr>
            <w:noProof/>
            <w:webHidden/>
          </w:rPr>
          <w:instrText xml:space="preserve"> PAGEREF _Toc146607332 \h </w:instrText>
        </w:r>
        <w:r w:rsidR="00902FEB">
          <w:rPr>
            <w:noProof/>
            <w:webHidden/>
          </w:rPr>
        </w:r>
        <w:r w:rsidR="00902FEB">
          <w:rPr>
            <w:noProof/>
            <w:webHidden/>
          </w:rPr>
          <w:fldChar w:fldCharType="separate"/>
        </w:r>
        <w:r w:rsidR="009F5883">
          <w:rPr>
            <w:noProof/>
            <w:webHidden/>
          </w:rPr>
          <w:t>28</w:t>
        </w:r>
        <w:r w:rsidR="00902FEB">
          <w:rPr>
            <w:noProof/>
            <w:webHidden/>
          </w:rPr>
          <w:fldChar w:fldCharType="end"/>
        </w:r>
      </w:hyperlink>
    </w:p>
    <w:p w14:paraId="5C3FFD87" w14:textId="37B6DB62" w:rsidR="00902FEB" w:rsidRDefault="00C57B29">
      <w:pPr>
        <w:pStyle w:val="Tabledesillustrations"/>
        <w:tabs>
          <w:tab w:val="right" w:pos="9062"/>
        </w:tabs>
        <w:rPr>
          <w:rFonts w:asciiTheme="minorHAnsi" w:eastAsiaTheme="minorEastAsia" w:hAnsiTheme="minorHAnsi"/>
          <w:noProof/>
          <w:lang w:eastAsia="fr-CH"/>
        </w:rPr>
      </w:pPr>
      <w:hyperlink r:id="rId118" w:anchor="_Toc146607333" w:history="1">
        <w:r w:rsidR="00902FEB" w:rsidRPr="009056E0">
          <w:rPr>
            <w:rStyle w:val="Lienhypertexte"/>
            <w:noProof/>
          </w:rPr>
          <w:t>Figure 31 : Plan de masse isolé du connecteur RJ45</w:t>
        </w:r>
        <w:r w:rsidR="00902FEB">
          <w:rPr>
            <w:noProof/>
            <w:webHidden/>
          </w:rPr>
          <w:tab/>
        </w:r>
        <w:r w:rsidR="00902FEB">
          <w:rPr>
            <w:noProof/>
            <w:webHidden/>
          </w:rPr>
          <w:fldChar w:fldCharType="begin"/>
        </w:r>
        <w:r w:rsidR="00902FEB">
          <w:rPr>
            <w:noProof/>
            <w:webHidden/>
          </w:rPr>
          <w:instrText xml:space="preserve"> PAGEREF _Toc146607333 \h </w:instrText>
        </w:r>
        <w:r w:rsidR="00902FEB">
          <w:rPr>
            <w:noProof/>
            <w:webHidden/>
          </w:rPr>
        </w:r>
        <w:r w:rsidR="00902FEB">
          <w:rPr>
            <w:noProof/>
            <w:webHidden/>
          </w:rPr>
          <w:fldChar w:fldCharType="separate"/>
        </w:r>
        <w:r w:rsidR="009F5883">
          <w:rPr>
            <w:noProof/>
            <w:webHidden/>
          </w:rPr>
          <w:t>28</w:t>
        </w:r>
        <w:r w:rsidR="00902FEB">
          <w:rPr>
            <w:noProof/>
            <w:webHidden/>
          </w:rPr>
          <w:fldChar w:fldCharType="end"/>
        </w:r>
      </w:hyperlink>
    </w:p>
    <w:p w14:paraId="1DEE0228" w14:textId="2E145475" w:rsidR="00902FEB" w:rsidRDefault="00C57B29">
      <w:pPr>
        <w:pStyle w:val="Tabledesillustrations"/>
        <w:tabs>
          <w:tab w:val="right" w:pos="9062"/>
        </w:tabs>
        <w:rPr>
          <w:rFonts w:asciiTheme="minorHAnsi" w:eastAsiaTheme="minorEastAsia" w:hAnsiTheme="minorHAnsi"/>
          <w:noProof/>
          <w:lang w:eastAsia="fr-CH"/>
        </w:rPr>
      </w:pPr>
      <w:hyperlink w:anchor="_Toc146607334" w:history="1">
        <w:r w:rsidR="00902FEB" w:rsidRPr="009056E0">
          <w:rPr>
            <w:rStyle w:val="Lienhypertexte"/>
            <w:noProof/>
          </w:rPr>
          <w:t>Figure 32 : Recommandations de placement de l'ESP32</w:t>
        </w:r>
        <w:r w:rsidR="00902FEB">
          <w:rPr>
            <w:noProof/>
            <w:webHidden/>
          </w:rPr>
          <w:tab/>
        </w:r>
        <w:r w:rsidR="00902FEB">
          <w:rPr>
            <w:noProof/>
            <w:webHidden/>
          </w:rPr>
          <w:fldChar w:fldCharType="begin"/>
        </w:r>
        <w:r w:rsidR="00902FEB">
          <w:rPr>
            <w:noProof/>
            <w:webHidden/>
          </w:rPr>
          <w:instrText xml:space="preserve"> PAGEREF _Toc146607334 \h </w:instrText>
        </w:r>
        <w:r w:rsidR="00902FEB">
          <w:rPr>
            <w:noProof/>
            <w:webHidden/>
          </w:rPr>
        </w:r>
        <w:r w:rsidR="00902FEB">
          <w:rPr>
            <w:noProof/>
            <w:webHidden/>
          </w:rPr>
          <w:fldChar w:fldCharType="separate"/>
        </w:r>
        <w:r w:rsidR="009F5883">
          <w:rPr>
            <w:noProof/>
            <w:webHidden/>
          </w:rPr>
          <w:t>29</w:t>
        </w:r>
        <w:r w:rsidR="00902FEB">
          <w:rPr>
            <w:noProof/>
            <w:webHidden/>
          </w:rPr>
          <w:fldChar w:fldCharType="end"/>
        </w:r>
      </w:hyperlink>
    </w:p>
    <w:p w14:paraId="4ED57167" w14:textId="5079345E" w:rsidR="00902FEB" w:rsidRDefault="00C57B29">
      <w:pPr>
        <w:pStyle w:val="Tabledesillustrations"/>
        <w:tabs>
          <w:tab w:val="right" w:pos="9062"/>
        </w:tabs>
        <w:rPr>
          <w:rFonts w:asciiTheme="minorHAnsi" w:eastAsiaTheme="minorEastAsia" w:hAnsiTheme="minorHAnsi"/>
          <w:noProof/>
          <w:lang w:eastAsia="fr-CH"/>
        </w:rPr>
      </w:pPr>
      <w:hyperlink w:anchor="_Toc146607335" w:history="1">
        <w:r w:rsidR="00902FEB" w:rsidRPr="009056E0">
          <w:rPr>
            <w:rStyle w:val="Lienhypertexte"/>
            <w:noProof/>
          </w:rPr>
          <w:t>Figure 33 : Recommandation de dégagement pour l'antenne de l'ESP32</w:t>
        </w:r>
        <w:r w:rsidR="00902FEB">
          <w:rPr>
            <w:noProof/>
            <w:webHidden/>
          </w:rPr>
          <w:tab/>
        </w:r>
        <w:r w:rsidR="00902FEB">
          <w:rPr>
            <w:noProof/>
            <w:webHidden/>
          </w:rPr>
          <w:fldChar w:fldCharType="begin"/>
        </w:r>
        <w:r w:rsidR="00902FEB">
          <w:rPr>
            <w:noProof/>
            <w:webHidden/>
          </w:rPr>
          <w:instrText xml:space="preserve"> PAGEREF _Toc146607335 \h </w:instrText>
        </w:r>
        <w:r w:rsidR="00902FEB">
          <w:rPr>
            <w:noProof/>
            <w:webHidden/>
          </w:rPr>
        </w:r>
        <w:r w:rsidR="00902FEB">
          <w:rPr>
            <w:noProof/>
            <w:webHidden/>
          </w:rPr>
          <w:fldChar w:fldCharType="separate"/>
        </w:r>
        <w:r w:rsidR="009F5883">
          <w:rPr>
            <w:noProof/>
            <w:webHidden/>
          </w:rPr>
          <w:t>29</w:t>
        </w:r>
        <w:r w:rsidR="00902FEB">
          <w:rPr>
            <w:noProof/>
            <w:webHidden/>
          </w:rPr>
          <w:fldChar w:fldCharType="end"/>
        </w:r>
      </w:hyperlink>
    </w:p>
    <w:p w14:paraId="6D6C5116" w14:textId="6CDD81BB" w:rsidR="00902FEB" w:rsidRDefault="00C57B29">
      <w:pPr>
        <w:pStyle w:val="Tabledesillustrations"/>
        <w:tabs>
          <w:tab w:val="right" w:pos="9062"/>
        </w:tabs>
        <w:rPr>
          <w:rFonts w:asciiTheme="minorHAnsi" w:eastAsiaTheme="minorEastAsia" w:hAnsiTheme="minorHAnsi"/>
          <w:noProof/>
          <w:lang w:eastAsia="fr-CH"/>
        </w:rPr>
      </w:pPr>
      <w:hyperlink w:anchor="_Toc146607336" w:history="1">
        <w:r w:rsidR="00902FEB" w:rsidRPr="009056E0">
          <w:rPr>
            <w:rStyle w:val="Lienhypertexte"/>
            <w:noProof/>
          </w:rPr>
          <w:t>Figure 34 : Machine d'état global du firmware</w:t>
        </w:r>
        <w:r w:rsidR="00902FEB">
          <w:rPr>
            <w:noProof/>
            <w:webHidden/>
          </w:rPr>
          <w:tab/>
        </w:r>
        <w:r w:rsidR="00902FEB">
          <w:rPr>
            <w:noProof/>
            <w:webHidden/>
          </w:rPr>
          <w:fldChar w:fldCharType="begin"/>
        </w:r>
        <w:r w:rsidR="00902FEB">
          <w:rPr>
            <w:noProof/>
            <w:webHidden/>
          </w:rPr>
          <w:instrText xml:space="preserve"> PAGEREF _Toc146607336 \h </w:instrText>
        </w:r>
        <w:r w:rsidR="00902FEB">
          <w:rPr>
            <w:noProof/>
            <w:webHidden/>
          </w:rPr>
        </w:r>
        <w:r w:rsidR="00902FEB">
          <w:rPr>
            <w:noProof/>
            <w:webHidden/>
          </w:rPr>
          <w:fldChar w:fldCharType="separate"/>
        </w:r>
        <w:r w:rsidR="009F5883">
          <w:rPr>
            <w:noProof/>
            <w:webHidden/>
          </w:rPr>
          <w:t>30</w:t>
        </w:r>
        <w:r w:rsidR="00902FEB">
          <w:rPr>
            <w:noProof/>
            <w:webHidden/>
          </w:rPr>
          <w:fldChar w:fldCharType="end"/>
        </w:r>
      </w:hyperlink>
    </w:p>
    <w:p w14:paraId="6F6F9C92" w14:textId="4F4F9B1E" w:rsidR="00902FEB" w:rsidRDefault="00C57B29">
      <w:pPr>
        <w:pStyle w:val="Tabledesillustrations"/>
        <w:tabs>
          <w:tab w:val="right" w:pos="9062"/>
        </w:tabs>
        <w:rPr>
          <w:rFonts w:asciiTheme="minorHAnsi" w:eastAsiaTheme="minorEastAsia" w:hAnsiTheme="minorHAnsi"/>
          <w:noProof/>
          <w:lang w:eastAsia="fr-CH"/>
        </w:rPr>
      </w:pPr>
      <w:hyperlink w:anchor="_Toc146607337" w:history="1">
        <w:r w:rsidR="00902FEB" w:rsidRPr="009056E0">
          <w:rPr>
            <w:rStyle w:val="Lienhypertexte"/>
            <w:noProof/>
          </w:rPr>
          <w:t>Figure 35 : Machine d'état - ESP</w:t>
        </w:r>
        <w:r w:rsidR="00902FEB">
          <w:rPr>
            <w:noProof/>
            <w:webHidden/>
          </w:rPr>
          <w:tab/>
        </w:r>
        <w:r w:rsidR="00902FEB">
          <w:rPr>
            <w:noProof/>
            <w:webHidden/>
          </w:rPr>
          <w:fldChar w:fldCharType="begin"/>
        </w:r>
        <w:r w:rsidR="00902FEB">
          <w:rPr>
            <w:noProof/>
            <w:webHidden/>
          </w:rPr>
          <w:instrText xml:space="preserve"> PAGEREF _Toc146607337 \h </w:instrText>
        </w:r>
        <w:r w:rsidR="00902FEB">
          <w:rPr>
            <w:noProof/>
            <w:webHidden/>
          </w:rPr>
        </w:r>
        <w:r w:rsidR="00902FEB">
          <w:rPr>
            <w:noProof/>
            <w:webHidden/>
          </w:rPr>
          <w:fldChar w:fldCharType="separate"/>
        </w:r>
        <w:r w:rsidR="009F5883">
          <w:rPr>
            <w:noProof/>
            <w:webHidden/>
          </w:rPr>
          <w:t>32</w:t>
        </w:r>
        <w:r w:rsidR="00902FEB">
          <w:rPr>
            <w:noProof/>
            <w:webHidden/>
          </w:rPr>
          <w:fldChar w:fldCharType="end"/>
        </w:r>
      </w:hyperlink>
    </w:p>
    <w:p w14:paraId="27D67651" w14:textId="3652CE5B" w:rsidR="00902FEB" w:rsidRDefault="00C57B29">
      <w:pPr>
        <w:pStyle w:val="Tabledesillustrations"/>
        <w:tabs>
          <w:tab w:val="right" w:pos="9062"/>
        </w:tabs>
        <w:rPr>
          <w:rFonts w:asciiTheme="minorHAnsi" w:eastAsiaTheme="minorEastAsia" w:hAnsiTheme="minorHAnsi"/>
          <w:noProof/>
          <w:lang w:eastAsia="fr-CH"/>
        </w:rPr>
      </w:pPr>
      <w:hyperlink r:id="rId119" w:anchor="_Toc146607338" w:history="1">
        <w:r w:rsidR="00902FEB" w:rsidRPr="009056E0">
          <w:rPr>
            <w:rStyle w:val="Lienhypertexte"/>
            <w:noProof/>
          </w:rPr>
          <w:t>Figure 36 : Configuration harmony UART1</w:t>
        </w:r>
        <w:r w:rsidR="00902FEB">
          <w:rPr>
            <w:noProof/>
            <w:webHidden/>
          </w:rPr>
          <w:tab/>
        </w:r>
        <w:r w:rsidR="00902FEB">
          <w:rPr>
            <w:noProof/>
            <w:webHidden/>
          </w:rPr>
          <w:fldChar w:fldCharType="begin"/>
        </w:r>
        <w:r w:rsidR="00902FEB">
          <w:rPr>
            <w:noProof/>
            <w:webHidden/>
          </w:rPr>
          <w:instrText xml:space="preserve"> PAGEREF _Toc146607338 \h </w:instrText>
        </w:r>
        <w:r w:rsidR="00902FEB">
          <w:rPr>
            <w:noProof/>
            <w:webHidden/>
          </w:rPr>
        </w:r>
        <w:r w:rsidR="00902FEB">
          <w:rPr>
            <w:noProof/>
            <w:webHidden/>
          </w:rPr>
          <w:fldChar w:fldCharType="separate"/>
        </w:r>
        <w:r w:rsidR="009F5883">
          <w:rPr>
            <w:noProof/>
            <w:webHidden/>
          </w:rPr>
          <w:t>32</w:t>
        </w:r>
        <w:r w:rsidR="00902FEB">
          <w:rPr>
            <w:noProof/>
            <w:webHidden/>
          </w:rPr>
          <w:fldChar w:fldCharType="end"/>
        </w:r>
      </w:hyperlink>
    </w:p>
    <w:p w14:paraId="6985BCD7" w14:textId="5AFD0DFF" w:rsidR="00902FEB" w:rsidRDefault="00C57B29">
      <w:pPr>
        <w:pStyle w:val="Tabledesillustrations"/>
        <w:tabs>
          <w:tab w:val="right" w:pos="9062"/>
        </w:tabs>
        <w:rPr>
          <w:rFonts w:asciiTheme="minorHAnsi" w:eastAsiaTheme="minorEastAsia" w:hAnsiTheme="minorHAnsi"/>
          <w:noProof/>
          <w:lang w:eastAsia="fr-CH"/>
        </w:rPr>
      </w:pPr>
      <w:hyperlink w:anchor="_Toc146607339" w:history="1">
        <w:r w:rsidR="00902FEB" w:rsidRPr="009056E0">
          <w:rPr>
            <w:rStyle w:val="Lienhypertexte"/>
            <w:noProof/>
          </w:rPr>
          <w:t>Figure 37 : Machine d'état - CHU</w:t>
        </w:r>
        <w:r w:rsidR="00902FEB">
          <w:rPr>
            <w:noProof/>
            <w:webHidden/>
          </w:rPr>
          <w:tab/>
        </w:r>
        <w:r w:rsidR="00902FEB">
          <w:rPr>
            <w:noProof/>
            <w:webHidden/>
          </w:rPr>
          <w:fldChar w:fldCharType="begin"/>
        </w:r>
        <w:r w:rsidR="00902FEB">
          <w:rPr>
            <w:noProof/>
            <w:webHidden/>
          </w:rPr>
          <w:instrText xml:space="preserve"> PAGEREF _Toc146607339 \h </w:instrText>
        </w:r>
        <w:r w:rsidR="00902FEB">
          <w:rPr>
            <w:noProof/>
            <w:webHidden/>
          </w:rPr>
        </w:r>
        <w:r w:rsidR="00902FEB">
          <w:rPr>
            <w:noProof/>
            <w:webHidden/>
          </w:rPr>
          <w:fldChar w:fldCharType="separate"/>
        </w:r>
        <w:r w:rsidR="009F5883">
          <w:rPr>
            <w:noProof/>
            <w:webHidden/>
          </w:rPr>
          <w:t>33</w:t>
        </w:r>
        <w:r w:rsidR="00902FEB">
          <w:rPr>
            <w:noProof/>
            <w:webHidden/>
          </w:rPr>
          <w:fldChar w:fldCharType="end"/>
        </w:r>
      </w:hyperlink>
    </w:p>
    <w:p w14:paraId="4AAA85E2" w14:textId="089EB020" w:rsidR="00902FEB" w:rsidRDefault="00C57B29">
      <w:pPr>
        <w:pStyle w:val="Tabledesillustrations"/>
        <w:tabs>
          <w:tab w:val="right" w:pos="9062"/>
        </w:tabs>
        <w:rPr>
          <w:rFonts w:asciiTheme="minorHAnsi" w:eastAsiaTheme="minorEastAsia" w:hAnsiTheme="minorHAnsi"/>
          <w:noProof/>
          <w:lang w:eastAsia="fr-CH"/>
        </w:rPr>
      </w:pPr>
      <w:hyperlink r:id="rId120" w:anchor="_Toc146607340" w:history="1">
        <w:r w:rsidR="00902FEB" w:rsidRPr="009056E0">
          <w:rPr>
            <w:rStyle w:val="Lienhypertexte"/>
            <w:noProof/>
          </w:rPr>
          <w:t>Figure 38 : Configuration Harmony UART2</w:t>
        </w:r>
        <w:r w:rsidR="00902FEB">
          <w:rPr>
            <w:noProof/>
            <w:webHidden/>
          </w:rPr>
          <w:tab/>
        </w:r>
        <w:r w:rsidR="00902FEB">
          <w:rPr>
            <w:noProof/>
            <w:webHidden/>
          </w:rPr>
          <w:fldChar w:fldCharType="begin"/>
        </w:r>
        <w:r w:rsidR="00902FEB">
          <w:rPr>
            <w:noProof/>
            <w:webHidden/>
          </w:rPr>
          <w:instrText xml:space="preserve"> PAGEREF _Toc146607340 \h </w:instrText>
        </w:r>
        <w:r w:rsidR="00902FEB">
          <w:rPr>
            <w:noProof/>
            <w:webHidden/>
          </w:rPr>
        </w:r>
        <w:r w:rsidR="00902FEB">
          <w:rPr>
            <w:noProof/>
            <w:webHidden/>
          </w:rPr>
          <w:fldChar w:fldCharType="separate"/>
        </w:r>
        <w:r w:rsidR="009F5883">
          <w:rPr>
            <w:noProof/>
            <w:webHidden/>
          </w:rPr>
          <w:t>33</w:t>
        </w:r>
        <w:r w:rsidR="00902FEB">
          <w:rPr>
            <w:noProof/>
            <w:webHidden/>
          </w:rPr>
          <w:fldChar w:fldCharType="end"/>
        </w:r>
      </w:hyperlink>
    </w:p>
    <w:p w14:paraId="0ADEF9A9" w14:textId="43B4824D" w:rsidR="00902FEB" w:rsidRDefault="00C57B29">
      <w:pPr>
        <w:pStyle w:val="Tabledesillustrations"/>
        <w:tabs>
          <w:tab w:val="right" w:pos="9062"/>
        </w:tabs>
        <w:rPr>
          <w:rFonts w:asciiTheme="minorHAnsi" w:eastAsiaTheme="minorEastAsia" w:hAnsiTheme="minorHAnsi"/>
          <w:noProof/>
          <w:lang w:eastAsia="fr-CH"/>
        </w:rPr>
      </w:pPr>
      <w:hyperlink r:id="rId121" w:anchor="_Toc146607341" w:history="1">
        <w:r w:rsidR="00902FEB" w:rsidRPr="009056E0">
          <w:rPr>
            <w:rStyle w:val="Lienhypertexte"/>
            <w:noProof/>
          </w:rPr>
          <w:t>Figure 39 : Initialisation librairie RFIDB1</w:t>
        </w:r>
        <w:r w:rsidR="00902FEB">
          <w:rPr>
            <w:noProof/>
            <w:webHidden/>
          </w:rPr>
          <w:tab/>
        </w:r>
        <w:r w:rsidR="00902FEB">
          <w:rPr>
            <w:noProof/>
            <w:webHidden/>
          </w:rPr>
          <w:fldChar w:fldCharType="begin"/>
        </w:r>
        <w:r w:rsidR="00902FEB">
          <w:rPr>
            <w:noProof/>
            <w:webHidden/>
          </w:rPr>
          <w:instrText xml:space="preserve"> PAGEREF _Toc146607341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271C719B" w14:textId="7CDE2130" w:rsidR="00902FEB" w:rsidRDefault="00C57B29">
      <w:pPr>
        <w:pStyle w:val="Tabledesillustrations"/>
        <w:tabs>
          <w:tab w:val="right" w:pos="9062"/>
        </w:tabs>
        <w:rPr>
          <w:rFonts w:asciiTheme="minorHAnsi" w:eastAsiaTheme="minorEastAsia" w:hAnsiTheme="minorHAnsi"/>
          <w:noProof/>
          <w:lang w:eastAsia="fr-CH"/>
        </w:rPr>
      </w:pPr>
      <w:hyperlink w:anchor="_Toc146607342" w:history="1">
        <w:r w:rsidR="00902FEB" w:rsidRPr="009056E0">
          <w:rPr>
            <w:rStyle w:val="Lienhypertexte"/>
            <w:noProof/>
          </w:rPr>
          <w:t>Figure 40 : RFIDB1 - Construction d'une trame de type A</w:t>
        </w:r>
        <w:r w:rsidR="00902FEB">
          <w:rPr>
            <w:noProof/>
            <w:webHidden/>
          </w:rPr>
          <w:tab/>
        </w:r>
        <w:r w:rsidR="00902FEB">
          <w:rPr>
            <w:noProof/>
            <w:webHidden/>
          </w:rPr>
          <w:fldChar w:fldCharType="begin"/>
        </w:r>
        <w:r w:rsidR="00902FEB">
          <w:rPr>
            <w:noProof/>
            <w:webHidden/>
          </w:rPr>
          <w:instrText xml:space="preserve"> PAGEREF _Toc146607342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093F1D68" w14:textId="1760E885" w:rsidR="00902FEB" w:rsidRDefault="00C57B29">
      <w:pPr>
        <w:pStyle w:val="Tabledesillustrations"/>
        <w:tabs>
          <w:tab w:val="right" w:pos="9062"/>
        </w:tabs>
        <w:rPr>
          <w:rFonts w:asciiTheme="minorHAnsi" w:eastAsiaTheme="minorEastAsia" w:hAnsiTheme="minorHAnsi"/>
          <w:noProof/>
          <w:lang w:eastAsia="fr-CH"/>
        </w:rPr>
      </w:pPr>
      <w:hyperlink w:anchor="_Toc146607343" w:history="1">
        <w:r w:rsidR="00902FEB" w:rsidRPr="009056E0">
          <w:rPr>
            <w:rStyle w:val="Lienhypertexte"/>
            <w:noProof/>
          </w:rPr>
          <w:t>Figure 41 : RFIDB1 - Construction d'une commande non crypté</w:t>
        </w:r>
        <w:r w:rsidR="00902FEB">
          <w:rPr>
            <w:noProof/>
            <w:webHidden/>
          </w:rPr>
          <w:tab/>
        </w:r>
        <w:r w:rsidR="00902FEB">
          <w:rPr>
            <w:noProof/>
            <w:webHidden/>
          </w:rPr>
          <w:fldChar w:fldCharType="begin"/>
        </w:r>
        <w:r w:rsidR="00902FEB">
          <w:rPr>
            <w:noProof/>
            <w:webHidden/>
          </w:rPr>
          <w:instrText xml:space="preserve"> PAGEREF _Toc146607343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5557C6F1" w14:textId="4D0799E2" w:rsidR="00902FEB" w:rsidRDefault="00C57B29">
      <w:pPr>
        <w:pStyle w:val="Tabledesillustrations"/>
        <w:tabs>
          <w:tab w:val="right" w:pos="9062"/>
        </w:tabs>
        <w:rPr>
          <w:rFonts w:asciiTheme="minorHAnsi" w:eastAsiaTheme="minorEastAsia" w:hAnsiTheme="minorHAnsi"/>
          <w:noProof/>
          <w:lang w:eastAsia="fr-CH"/>
        </w:rPr>
      </w:pPr>
      <w:hyperlink w:anchor="_Toc146607344" w:history="1">
        <w:r w:rsidR="00902FEB" w:rsidRPr="009056E0">
          <w:rPr>
            <w:rStyle w:val="Lienhypertexte"/>
            <w:noProof/>
          </w:rPr>
          <w:t>Figure 42 : RFIDB1 - Construction d'une réponse du module</w:t>
        </w:r>
        <w:r w:rsidR="00902FEB">
          <w:rPr>
            <w:noProof/>
            <w:webHidden/>
          </w:rPr>
          <w:tab/>
        </w:r>
        <w:r w:rsidR="00902FEB">
          <w:rPr>
            <w:noProof/>
            <w:webHidden/>
          </w:rPr>
          <w:fldChar w:fldCharType="begin"/>
        </w:r>
        <w:r w:rsidR="00902FEB">
          <w:rPr>
            <w:noProof/>
            <w:webHidden/>
          </w:rPr>
          <w:instrText xml:space="preserve"> PAGEREF _Toc146607344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2377F32E" w14:textId="27AA11F3" w:rsidR="00902FEB" w:rsidRDefault="00C57B29">
      <w:pPr>
        <w:pStyle w:val="Tabledesillustrations"/>
        <w:tabs>
          <w:tab w:val="right" w:pos="9062"/>
        </w:tabs>
        <w:rPr>
          <w:rFonts w:asciiTheme="minorHAnsi" w:eastAsiaTheme="minorEastAsia" w:hAnsiTheme="minorHAnsi"/>
          <w:noProof/>
          <w:lang w:eastAsia="fr-CH"/>
        </w:rPr>
      </w:pPr>
      <w:hyperlink w:anchor="_Toc146607345" w:history="1">
        <w:r w:rsidR="00902FEB" w:rsidRPr="009056E0">
          <w:rPr>
            <w:rStyle w:val="Lienhypertexte"/>
            <w:noProof/>
          </w:rPr>
          <w:t>Figure 43 : Machine d'état - BZR</w:t>
        </w:r>
        <w:r w:rsidR="00902FEB">
          <w:rPr>
            <w:noProof/>
            <w:webHidden/>
          </w:rPr>
          <w:tab/>
        </w:r>
        <w:r w:rsidR="00902FEB">
          <w:rPr>
            <w:noProof/>
            <w:webHidden/>
          </w:rPr>
          <w:fldChar w:fldCharType="begin"/>
        </w:r>
        <w:r w:rsidR="00902FEB">
          <w:rPr>
            <w:noProof/>
            <w:webHidden/>
          </w:rPr>
          <w:instrText xml:space="preserve"> PAGEREF _Toc146607345 \h </w:instrText>
        </w:r>
        <w:r w:rsidR="00902FEB">
          <w:rPr>
            <w:noProof/>
            <w:webHidden/>
          </w:rPr>
        </w:r>
        <w:r w:rsidR="00902FEB">
          <w:rPr>
            <w:noProof/>
            <w:webHidden/>
          </w:rPr>
          <w:fldChar w:fldCharType="separate"/>
        </w:r>
        <w:r w:rsidR="009F5883">
          <w:rPr>
            <w:noProof/>
            <w:webHidden/>
          </w:rPr>
          <w:t>35</w:t>
        </w:r>
        <w:r w:rsidR="00902FEB">
          <w:rPr>
            <w:noProof/>
            <w:webHidden/>
          </w:rPr>
          <w:fldChar w:fldCharType="end"/>
        </w:r>
      </w:hyperlink>
    </w:p>
    <w:p w14:paraId="4BB8E734" w14:textId="2BB0B9C4" w:rsidR="00902FEB" w:rsidRDefault="00C57B29">
      <w:pPr>
        <w:pStyle w:val="Tabledesillustrations"/>
        <w:tabs>
          <w:tab w:val="right" w:pos="9062"/>
        </w:tabs>
        <w:rPr>
          <w:rFonts w:asciiTheme="minorHAnsi" w:eastAsiaTheme="minorEastAsia" w:hAnsiTheme="minorHAnsi"/>
          <w:noProof/>
          <w:lang w:eastAsia="fr-CH"/>
        </w:rPr>
      </w:pPr>
      <w:hyperlink r:id="rId122" w:anchor="_Toc146607346" w:history="1">
        <w:r w:rsidR="00902FEB" w:rsidRPr="009056E0">
          <w:rPr>
            <w:rStyle w:val="Lienhypertexte"/>
            <w:noProof/>
          </w:rPr>
          <w:t>Figure 44 : Configuration Harmony - OC5</w:t>
        </w:r>
        <w:r w:rsidR="00902FEB">
          <w:rPr>
            <w:noProof/>
            <w:webHidden/>
          </w:rPr>
          <w:tab/>
        </w:r>
        <w:r w:rsidR="00902FEB">
          <w:rPr>
            <w:noProof/>
            <w:webHidden/>
          </w:rPr>
          <w:fldChar w:fldCharType="begin"/>
        </w:r>
        <w:r w:rsidR="00902FEB">
          <w:rPr>
            <w:noProof/>
            <w:webHidden/>
          </w:rPr>
          <w:instrText xml:space="preserve"> PAGEREF _Toc146607346 \h </w:instrText>
        </w:r>
        <w:r w:rsidR="00902FEB">
          <w:rPr>
            <w:noProof/>
            <w:webHidden/>
          </w:rPr>
        </w:r>
        <w:r w:rsidR="00902FEB">
          <w:rPr>
            <w:noProof/>
            <w:webHidden/>
          </w:rPr>
          <w:fldChar w:fldCharType="separate"/>
        </w:r>
        <w:r w:rsidR="009F5883">
          <w:rPr>
            <w:noProof/>
            <w:webHidden/>
          </w:rPr>
          <w:t>35</w:t>
        </w:r>
        <w:r w:rsidR="00902FEB">
          <w:rPr>
            <w:noProof/>
            <w:webHidden/>
          </w:rPr>
          <w:fldChar w:fldCharType="end"/>
        </w:r>
      </w:hyperlink>
    </w:p>
    <w:p w14:paraId="0F8A9846" w14:textId="07C794FD" w:rsidR="00902FEB" w:rsidRDefault="00C57B29">
      <w:pPr>
        <w:pStyle w:val="Tabledesillustrations"/>
        <w:tabs>
          <w:tab w:val="right" w:pos="9062"/>
        </w:tabs>
        <w:rPr>
          <w:rFonts w:asciiTheme="minorHAnsi" w:eastAsiaTheme="minorEastAsia" w:hAnsiTheme="minorHAnsi"/>
          <w:noProof/>
          <w:lang w:eastAsia="fr-CH"/>
        </w:rPr>
      </w:pPr>
      <w:hyperlink r:id="rId123" w:anchor="_Toc146607347" w:history="1">
        <w:r w:rsidR="00902FEB" w:rsidRPr="009056E0">
          <w:rPr>
            <w:rStyle w:val="Lienhypertexte"/>
            <w:noProof/>
          </w:rPr>
          <w:t>Figure 45 : Configuration Harmony - TMR3</w:t>
        </w:r>
        <w:r w:rsidR="00902FEB">
          <w:rPr>
            <w:noProof/>
            <w:webHidden/>
          </w:rPr>
          <w:tab/>
        </w:r>
        <w:r w:rsidR="00902FEB">
          <w:rPr>
            <w:noProof/>
            <w:webHidden/>
          </w:rPr>
          <w:fldChar w:fldCharType="begin"/>
        </w:r>
        <w:r w:rsidR="00902FEB">
          <w:rPr>
            <w:noProof/>
            <w:webHidden/>
          </w:rPr>
          <w:instrText xml:space="preserve"> PAGEREF _Toc146607347 \h </w:instrText>
        </w:r>
        <w:r w:rsidR="00902FEB">
          <w:rPr>
            <w:noProof/>
            <w:webHidden/>
          </w:rPr>
        </w:r>
        <w:r w:rsidR="00902FEB">
          <w:rPr>
            <w:noProof/>
            <w:webHidden/>
          </w:rPr>
          <w:fldChar w:fldCharType="separate"/>
        </w:r>
        <w:r w:rsidR="009F5883">
          <w:rPr>
            <w:noProof/>
            <w:webHidden/>
          </w:rPr>
          <w:t>35</w:t>
        </w:r>
        <w:r w:rsidR="00902FEB">
          <w:rPr>
            <w:noProof/>
            <w:webHidden/>
          </w:rPr>
          <w:fldChar w:fldCharType="end"/>
        </w:r>
      </w:hyperlink>
    </w:p>
    <w:p w14:paraId="53007BDD" w14:textId="5DB8BC2C" w:rsidR="00902FEB" w:rsidRDefault="00C57B29">
      <w:pPr>
        <w:pStyle w:val="Tabledesillustrations"/>
        <w:tabs>
          <w:tab w:val="right" w:pos="9062"/>
        </w:tabs>
        <w:rPr>
          <w:rFonts w:asciiTheme="minorHAnsi" w:eastAsiaTheme="minorEastAsia" w:hAnsiTheme="minorHAnsi"/>
          <w:noProof/>
          <w:lang w:eastAsia="fr-CH"/>
        </w:rPr>
      </w:pPr>
      <w:hyperlink w:anchor="_Toc146607348" w:history="1">
        <w:r w:rsidR="00902FEB" w:rsidRPr="009056E0">
          <w:rPr>
            <w:rStyle w:val="Lienhypertexte"/>
            <w:noProof/>
          </w:rPr>
          <w:t>Figure 46 : Séquences de contrôle des LEDs</w:t>
        </w:r>
        <w:r w:rsidR="00902FEB">
          <w:rPr>
            <w:noProof/>
            <w:webHidden/>
          </w:rPr>
          <w:tab/>
        </w:r>
        <w:r w:rsidR="00902FEB">
          <w:rPr>
            <w:noProof/>
            <w:webHidden/>
          </w:rPr>
          <w:fldChar w:fldCharType="begin"/>
        </w:r>
        <w:r w:rsidR="00902FEB">
          <w:rPr>
            <w:noProof/>
            <w:webHidden/>
          </w:rPr>
          <w:instrText xml:space="preserve"> PAGEREF _Toc146607348 \h </w:instrText>
        </w:r>
        <w:r w:rsidR="00902FEB">
          <w:rPr>
            <w:noProof/>
            <w:webHidden/>
          </w:rPr>
        </w:r>
        <w:r w:rsidR="00902FEB">
          <w:rPr>
            <w:noProof/>
            <w:webHidden/>
          </w:rPr>
          <w:fldChar w:fldCharType="separate"/>
        </w:r>
        <w:r w:rsidR="009F5883">
          <w:rPr>
            <w:noProof/>
            <w:webHidden/>
          </w:rPr>
          <w:t>36</w:t>
        </w:r>
        <w:r w:rsidR="00902FEB">
          <w:rPr>
            <w:noProof/>
            <w:webHidden/>
          </w:rPr>
          <w:fldChar w:fldCharType="end"/>
        </w:r>
      </w:hyperlink>
    </w:p>
    <w:p w14:paraId="549C9D3C" w14:textId="13F375A2" w:rsidR="00902FEB" w:rsidRDefault="00C57B29">
      <w:pPr>
        <w:pStyle w:val="Tabledesillustrations"/>
        <w:tabs>
          <w:tab w:val="right" w:pos="9062"/>
        </w:tabs>
        <w:rPr>
          <w:rFonts w:asciiTheme="minorHAnsi" w:eastAsiaTheme="minorEastAsia" w:hAnsiTheme="minorHAnsi"/>
          <w:noProof/>
          <w:lang w:eastAsia="fr-CH"/>
        </w:rPr>
      </w:pPr>
      <w:hyperlink w:anchor="_Toc146607349" w:history="1">
        <w:r w:rsidR="00902FEB" w:rsidRPr="009056E0">
          <w:rPr>
            <w:rStyle w:val="Lienhypertexte"/>
            <w:noProof/>
          </w:rPr>
          <w:t>Figure 47 : Timings à respecter - TLC5973</w:t>
        </w:r>
        <w:r w:rsidR="00902FEB">
          <w:rPr>
            <w:noProof/>
            <w:webHidden/>
          </w:rPr>
          <w:tab/>
        </w:r>
        <w:r w:rsidR="00902FEB">
          <w:rPr>
            <w:noProof/>
            <w:webHidden/>
          </w:rPr>
          <w:fldChar w:fldCharType="begin"/>
        </w:r>
        <w:r w:rsidR="00902FEB">
          <w:rPr>
            <w:noProof/>
            <w:webHidden/>
          </w:rPr>
          <w:instrText xml:space="preserve"> PAGEREF _Toc146607349 \h </w:instrText>
        </w:r>
        <w:r w:rsidR="00902FEB">
          <w:rPr>
            <w:noProof/>
            <w:webHidden/>
          </w:rPr>
        </w:r>
        <w:r w:rsidR="00902FEB">
          <w:rPr>
            <w:noProof/>
            <w:webHidden/>
          </w:rPr>
          <w:fldChar w:fldCharType="separate"/>
        </w:r>
        <w:r w:rsidR="009F5883">
          <w:rPr>
            <w:noProof/>
            <w:webHidden/>
          </w:rPr>
          <w:t>36</w:t>
        </w:r>
        <w:r w:rsidR="00902FEB">
          <w:rPr>
            <w:noProof/>
            <w:webHidden/>
          </w:rPr>
          <w:fldChar w:fldCharType="end"/>
        </w:r>
      </w:hyperlink>
    </w:p>
    <w:p w14:paraId="1748D95F" w14:textId="292040B0" w:rsidR="00902FEB" w:rsidRDefault="00C57B29">
      <w:pPr>
        <w:pStyle w:val="Tabledesillustrations"/>
        <w:tabs>
          <w:tab w:val="right" w:pos="9062"/>
        </w:tabs>
        <w:rPr>
          <w:rFonts w:asciiTheme="minorHAnsi" w:eastAsiaTheme="minorEastAsia" w:hAnsiTheme="minorHAnsi"/>
          <w:noProof/>
          <w:lang w:eastAsia="fr-CH"/>
        </w:rPr>
      </w:pPr>
      <w:hyperlink r:id="rId124" w:anchor="_Toc146607350" w:history="1">
        <w:r w:rsidR="00902FEB" w:rsidRPr="009056E0">
          <w:rPr>
            <w:rStyle w:val="Lienhypertexte"/>
            <w:noProof/>
          </w:rPr>
          <w:t>Figure 48 : Configuration Harmony - TMR2</w:t>
        </w:r>
        <w:r w:rsidR="00902FEB">
          <w:rPr>
            <w:noProof/>
            <w:webHidden/>
          </w:rPr>
          <w:tab/>
        </w:r>
        <w:r w:rsidR="00902FEB">
          <w:rPr>
            <w:noProof/>
            <w:webHidden/>
          </w:rPr>
          <w:fldChar w:fldCharType="begin"/>
        </w:r>
        <w:r w:rsidR="00902FEB">
          <w:rPr>
            <w:noProof/>
            <w:webHidden/>
          </w:rPr>
          <w:instrText xml:space="preserve"> PAGEREF _Toc146607350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60C7CB6E" w14:textId="2067C786" w:rsidR="00902FEB" w:rsidRDefault="00C57B29">
      <w:pPr>
        <w:pStyle w:val="Tabledesillustrations"/>
        <w:tabs>
          <w:tab w:val="right" w:pos="9062"/>
        </w:tabs>
        <w:rPr>
          <w:rFonts w:asciiTheme="minorHAnsi" w:eastAsiaTheme="minorEastAsia" w:hAnsiTheme="minorHAnsi"/>
          <w:noProof/>
          <w:lang w:eastAsia="fr-CH"/>
        </w:rPr>
      </w:pPr>
      <w:hyperlink w:anchor="_Toc146607351" w:history="1">
        <w:r w:rsidR="00902FEB" w:rsidRPr="009056E0">
          <w:rPr>
            <w:rStyle w:val="Lienhypertexte"/>
            <w:noProof/>
          </w:rPr>
          <w:t>Figure 49 : Représentation temporel de l'encodage des bits</w:t>
        </w:r>
        <w:r w:rsidR="00902FEB">
          <w:rPr>
            <w:noProof/>
            <w:webHidden/>
          </w:rPr>
          <w:tab/>
        </w:r>
        <w:r w:rsidR="00902FEB">
          <w:rPr>
            <w:noProof/>
            <w:webHidden/>
          </w:rPr>
          <w:fldChar w:fldCharType="begin"/>
        </w:r>
        <w:r w:rsidR="00902FEB">
          <w:rPr>
            <w:noProof/>
            <w:webHidden/>
          </w:rPr>
          <w:instrText xml:space="preserve"> PAGEREF _Toc146607351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6BD42475" w14:textId="5FDD4B7D" w:rsidR="00902FEB" w:rsidRDefault="00C57B29">
      <w:pPr>
        <w:pStyle w:val="Tabledesillustrations"/>
        <w:tabs>
          <w:tab w:val="right" w:pos="9062"/>
        </w:tabs>
        <w:rPr>
          <w:rFonts w:asciiTheme="minorHAnsi" w:eastAsiaTheme="minorEastAsia" w:hAnsiTheme="minorHAnsi"/>
          <w:noProof/>
          <w:lang w:eastAsia="fr-CH"/>
        </w:rPr>
      </w:pPr>
      <w:hyperlink w:anchor="_Toc146607352" w:history="1">
        <w:r w:rsidR="00902FEB" w:rsidRPr="009056E0">
          <w:rPr>
            <w:rStyle w:val="Lienhypertexte"/>
            <w:noProof/>
          </w:rPr>
          <w:t>Figure 50 : Illustration - SQLite</w:t>
        </w:r>
        <w:r w:rsidR="00902FEB">
          <w:rPr>
            <w:noProof/>
            <w:webHidden/>
          </w:rPr>
          <w:tab/>
        </w:r>
        <w:r w:rsidR="00902FEB">
          <w:rPr>
            <w:noProof/>
            <w:webHidden/>
          </w:rPr>
          <w:fldChar w:fldCharType="begin"/>
        </w:r>
        <w:r w:rsidR="00902FEB">
          <w:rPr>
            <w:noProof/>
            <w:webHidden/>
          </w:rPr>
          <w:instrText xml:space="preserve"> PAGEREF _Toc146607352 \h </w:instrText>
        </w:r>
        <w:r w:rsidR="00902FEB">
          <w:rPr>
            <w:noProof/>
            <w:webHidden/>
          </w:rPr>
        </w:r>
        <w:r w:rsidR="00902FEB">
          <w:rPr>
            <w:noProof/>
            <w:webHidden/>
          </w:rPr>
          <w:fldChar w:fldCharType="separate"/>
        </w:r>
        <w:r w:rsidR="009F5883">
          <w:rPr>
            <w:noProof/>
            <w:webHidden/>
          </w:rPr>
          <w:t>38</w:t>
        </w:r>
        <w:r w:rsidR="00902FEB">
          <w:rPr>
            <w:noProof/>
            <w:webHidden/>
          </w:rPr>
          <w:fldChar w:fldCharType="end"/>
        </w:r>
      </w:hyperlink>
    </w:p>
    <w:p w14:paraId="4487931E" w14:textId="43B4BFEB" w:rsidR="00902FEB" w:rsidRDefault="00C57B29">
      <w:pPr>
        <w:pStyle w:val="Tabledesillustrations"/>
        <w:tabs>
          <w:tab w:val="right" w:pos="9062"/>
        </w:tabs>
        <w:rPr>
          <w:rFonts w:asciiTheme="minorHAnsi" w:eastAsiaTheme="minorEastAsia" w:hAnsiTheme="minorHAnsi"/>
          <w:noProof/>
          <w:lang w:eastAsia="fr-CH"/>
        </w:rPr>
      </w:pPr>
      <w:hyperlink w:anchor="_Toc146607353" w:history="1">
        <w:r w:rsidR="00902FEB" w:rsidRPr="009056E0">
          <w:rPr>
            <w:rStyle w:val="Lienhypertexte"/>
            <w:noProof/>
          </w:rPr>
          <w:t>Figure 51 : Mesure du +3V3</w:t>
        </w:r>
        <w:r w:rsidR="00902FEB">
          <w:rPr>
            <w:noProof/>
            <w:webHidden/>
          </w:rPr>
          <w:tab/>
        </w:r>
        <w:r w:rsidR="00902FEB">
          <w:rPr>
            <w:noProof/>
            <w:webHidden/>
          </w:rPr>
          <w:fldChar w:fldCharType="begin"/>
        </w:r>
        <w:r w:rsidR="00902FEB">
          <w:rPr>
            <w:noProof/>
            <w:webHidden/>
          </w:rPr>
          <w:instrText xml:space="preserve"> PAGEREF _Toc146607353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2023AE0F" w14:textId="36B9676A" w:rsidR="00902FEB" w:rsidRDefault="00C57B29">
      <w:pPr>
        <w:pStyle w:val="Tabledesillustrations"/>
        <w:tabs>
          <w:tab w:val="right" w:pos="9062"/>
        </w:tabs>
        <w:rPr>
          <w:rFonts w:asciiTheme="minorHAnsi" w:eastAsiaTheme="minorEastAsia" w:hAnsiTheme="minorHAnsi"/>
          <w:noProof/>
          <w:lang w:eastAsia="fr-CH"/>
        </w:rPr>
      </w:pPr>
      <w:hyperlink w:anchor="_Toc146607354" w:history="1">
        <w:r w:rsidR="00902FEB" w:rsidRPr="009056E0">
          <w:rPr>
            <w:rStyle w:val="Lienhypertexte"/>
            <w:noProof/>
          </w:rPr>
          <w:t>Figure 52 : Mesure de la commutation 230VAC sur le relai</w:t>
        </w:r>
        <w:r w:rsidR="00902FEB">
          <w:rPr>
            <w:noProof/>
            <w:webHidden/>
          </w:rPr>
          <w:tab/>
        </w:r>
        <w:r w:rsidR="00902FEB">
          <w:rPr>
            <w:noProof/>
            <w:webHidden/>
          </w:rPr>
          <w:fldChar w:fldCharType="begin"/>
        </w:r>
        <w:r w:rsidR="00902FEB">
          <w:rPr>
            <w:noProof/>
            <w:webHidden/>
          </w:rPr>
          <w:instrText xml:space="preserve"> PAGEREF _Toc146607354 \h </w:instrText>
        </w:r>
        <w:r w:rsidR="00902FEB">
          <w:rPr>
            <w:noProof/>
            <w:webHidden/>
          </w:rPr>
        </w:r>
        <w:r w:rsidR="00902FEB">
          <w:rPr>
            <w:noProof/>
            <w:webHidden/>
          </w:rPr>
          <w:fldChar w:fldCharType="separate"/>
        </w:r>
        <w:r w:rsidR="009F5883">
          <w:rPr>
            <w:noProof/>
            <w:webHidden/>
          </w:rPr>
          <w:t>40</w:t>
        </w:r>
        <w:r w:rsidR="00902FEB">
          <w:rPr>
            <w:noProof/>
            <w:webHidden/>
          </w:rPr>
          <w:fldChar w:fldCharType="end"/>
        </w:r>
      </w:hyperlink>
    </w:p>
    <w:p w14:paraId="13D925DB" w14:textId="684367B2" w:rsidR="00902FEB" w:rsidRDefault="00C57B29">
      <w:pPr>
        <w:pStyle w:val="Tabledesillustrations"/>
        <w:tabs>
          <w:tab w:val="right" w:pos="9062"/>
        </w:tabs>
        <w:rPr>
          <w:rFonts w:asciiTheme="minorHAnsi" w:eastAsiaTheme="minorEastAsia" w:hAnsiTheme="minorHAnsi"/>
          <w:noProof/>
          <w:lang w:eastAsia="fr-CH"/>
        </w:rPr>
      </w:pPr>
      <w:hyperlink w:anchor="_Toc146607355" w:history="1">
        <w:r w:rsidR="00902FEB" w:rsidRPr="009056E0">
          <w:rPr>
            <w:rStyle w:val="Lienhypertexte"/>
            <w:noProof/>
          </w:rPr>
          <w:t>Figure 53 : Mesure trame UART RFID</w:t>
        </w:r>
        <w:r w:rsidR="00902FEB">
          <w:rPr>
            <w:noProof/>
            <w:webHidden/>
          </w:rPr>
          <w:tab/>
        </w:r>
        <w:r w:rsidR="00902FEB">
          <w:rPr>
            <w:noProof/>
            <w:webHidden/>
          </w:rPr>
          <w:fldChar w:fldCharType="begin"/>
        </w:r>
        <w:r w:rsidR="00902FEB">
          <w:rPr>
            <w:noProof/>
            <w:webHidden/>
          </w:rPr>
          <w:instrText xml:space="preserve"> PAGEREF _Toc146607355 \h </w:instrText>
        </w:r>
        <w:r w:rsidR="00902FEB">
          <w:rPr>
            <w:noProof/>
            <w:webHidden/>
          </w:rPr>
        </w:r>
        <w:r w:rsidR="00902FEB">
          <w:rPr>
            <w:noProof/>
            <w:webHidden/>
          </w:rPr>
          <w:fldChar w:fldCharType="separate"/>
        </w:r>
        <w:r w:rsidR="009F5883">
          <w:rPr>
            <w:noProof/>
            <w:webHidden/>
          </w:rPr>
          <w:t>41</w:t>
        </w:r>
        <w:r w:rsidR="00902FEB">
          <w:rPr>
            <w:noProof/>
            <w:webHidden/>
          </w:rPr>
          <w:fldChar w:fldCharType="end"/>
        </w:r>
      </w:hyperlink>
    </w:p>
    <w:p w14:paraId="0C8E0313" w14:textId="50597EE6" w:rsidR="00902FEB" w:rsidRDefault="00C57B29">
      <w:pPr>
        <w:pStyle w:val="Tabledesillustrations"/>
        <w:tabs>
          <w:tab w:val="right" w:pos="9062"/>
        </w:tabs>
        <w:rPr>
          <w:rFonts w:asciiTheme="minorHAnsi" w:eastAsiaTheme="minorEastAsia" w:hAnsiTheme="minorHAnsi"/>
          <w:noProof/>
          <w:lang w:eastAsia="fr-CH"/>
        </w:rPr>
      </w:pPr>
      <w:hyperlink w:anchor="_Toc146607356" w:history="1">
        <w:r w:rsidR="00902FEB" w:rsidRPr="009056E0">
          <w:rPr>
            <w:rStyle w:val="Lienhypertexte"/>
            <w:noProof/>
          </w:rPr>
          <w:t>Figure 54 : Analyse trame UART RFID</w:t>
        </w:r>
        <w:r w:rsidR="00902FEB">
          <w:rPr>
            <w:noProof/>
            <w:webHidden/>
          </w:rPr>
          <w:tab/>
        </w:r>
        <w:r w:rsidR="00902FEB">
          <w:rPr>
            <w:noProof/>
            <w:webHidden/>
          </w:rPr>
          <w:fldChar w:fldCharType="begin"/>
        </w:r>
        <w:r w:rsidR="00902FEB">
          <w:rPr>
            <w:noProof/>
            <w:webHidden/>
          </w:rPr>
          <w:instrText xml:space="preserve"> PAGEREF _Toc146607356 \h </w:instrText>
        </w:r>
        <w:r w:rsidR="00902FEB">
          <w:rPr>
            <w:noProof/>
            <w:webHidden/>
          </w:rPr>
        </w:r>
        <w:r w:rsidR="00902FEB">
          <w:rPr>
            <w:noProof/>
            <w:webHidden/>
          </w:rPr>
          <w:fldChar w:fldCharType="separate"/>
        </w:r>
        <w:r w:rsidR="009F5883">
          <w:rPr>
            <w:noProof/>
            <w:webHidden/>
          </w:rPr>
          <w:t>41</w:t>
        </w:r>
        <w:r w:rsidR="00902FEB">
          <w:rPr>
            <w:noProof/>
            <w:webHidden/>
          </w:rPr>
          <w:fldChar w:fldCharType="end"/>
        </w:r>
      </w:hyperlink>
    </w:p>
    <w:p w14:paraId="3F18B270" w14:textId="2C1AC9AD" w:rsidR="00902FEB" w:rsidRDefault="00C57B29">
      <w:pPr>
        <w:pStyle w:val="Tabledesillustrations"/>
        <w:tabs>
          <w:tab w:val="right" w:pos="9062"/>
        </w:tabs>
        <w:rPr>
          <w:rFonts w:asciiTheme="minorHAnsi" w:eastAsiaTheme="minorEastAsia" w:hAnsiTheme="minorHAnsi"/>
          <w:noProof/>
          <w:lang w:eastAsia="fr-CH"/>
        </w:rPr>
      </w:pPr>
      <w:hyperlink w:anchor="_Toc146607357" w:history="1">
        <w:r w:rsidR="00902FEB" w:rsidRPr="009056E0">
          <w:rPr>
            <w:rStyle w:val="Lienhypertexte"/>
            <w:noProof/>
          </w:rPr>
          <w:t>Figure 55 : Mesure trame UART TX ESP32</w:t>
        </w:r>
        <w:r w:rsidR="00902FEB">
          <w:rPr>
            <w:noProof/>
            <w:webHidden/>
          </w:rPr>
          <w:tab/>
        </w:r>
        <w:r w:rsidR="00902FEB">
          <w:rPr>
            <w:noProof/>
            <w:webHidden/>
          </w:rPr>
          <w:fldChar w:fldCharType="begin"/>
        </w:r>
        <w:r w:rsidR="00902FEB">
          <w:rPr>
            <w:noProof/>
            <w:webHidden/>
          </w:rPr>
          <w:instrText xml:space="preserve"> PAGEREF _Toc146607357 \h </w:instrText>
        </w:r>
        <w:r w:rsidR="00902FEB">
          <w:rPr>
            <w:noProof/>
            <w:webHidden/>
          </w:rPr>
        </w:r>
        <w:r w:rsidR="00902FEB">
          <w:rPr>
            <w:noProof/>
            <w:webHidden/>
          </w:rPr>
          <w:fldChar w:fldCharType="separate"/>
        </w:r>
        <w:r w:rsidR="009F5883">
          <w:rPr>
            <w:noProof/>
            <w:webHidden/>
          </w:rPr>
          <w:t>42</w:t>
        </w:r>
        <w:r w:rsidR="00902FEB">
          <w:rPr>
            <w:noProof/>
            <w:webHidden/>
          </w:rPr>
          <w:fldChar w:fldCharType="end"/>
        </w:r>
      </w:hyperlink>
    </w:p>
    <w:p w14:paraId="318257EB" w14:textId="13CF617F" w:rsidR="00902FEB" w:rsidRDefault="00C57B29">
      <w:pPr>
        <w:pStyle w:val="Tabledesillustrations"/>
        <w:tabs>
          <w:tab w:val="right" w:pos="9062"/>
        </w:tabs>
        <w:rPr>
          <w:rFonts w:asciiTheme="minorHAnsi" w:eastAsiaTheme="minorEastAsia" w:hAnsiTheme="minorHAnsi"/>
          <w:noProof/>
          <w:lang w:eastAsia="fr-CH"/>
        </w:rPr>
      </w:pPr>
      <w:hyperlink w:anchor="_Toc146607358" w:history="1">
        <w:r w:rsidR="00902FEB" w:rsidRPr="009056E0">
          <w:rPr>
            <w:rStyle w:val="Lienhypertexte"/>
            <w:noProof/>
          </w:rPr>
          <w:t>Figure 56 : Mesure trame UART RX ESP32</w:t>
        </w:r>
        <w:r w:rsidR="00902FEB">
          <w:rPr>
            <w:noProof/>
            <w:webHidden/>
          </w:rPr>
          <w:tab/>
        </w:r>
        <w:r w:rsidR="00902FEB">
          <w:rPr>
            <w:noProof/>
            <w:webHidden/>
          </w:rPr>
          <w:fldChar w:fldCharType="begin"/>
        </w:r>
        <w:r w:rsidR="00902FEB">
          <w:rPr>
            <w:noProof/>
            <w:webHidden/>
          </w:rPr>
          <w:instrText xml:space="preserve"> PAGEREF _Toc146607358 \h </w:instrText>
        </w:r>
        <w:r w:rsidR="00902FEB">
          <w:rPr>
            <w:noProof/>
            <w:webHidden/>
          </w:rPr>
        </w:r>
        <w:r w:rsidR="00902FEB">
          <w:rPr>
            <w:noProof/>
            <w:webHidden/>
          </w:rPr>
          <w:fldChar w:fldCharType="separate"/>
        </w:r>
        <w:r w:rsidR="009F5883">
          <w:rPr>
            <w:noProof/>
            <w:webHidden/>
          </w:rPr>
          <w:t>42</w:t>
        </w:r>
        <w:r w:rsidR="00902FEB">
          <w:rPr>
            <w:noProof/>
            <w:webHidden/>
          </w:rPr>
          <w:fldChar w:fldCharType="end"/>
        </w:r>
      </w:hyperlink>
    </w:p>
    <w:p w14:paraId="7073950E" w14:textId="36474965" w:rsidR="00902FEB" w:rsidRDefault="00C57B29">
      <w:pPr>
        <w:pStyle w:val="Tabledesillustrations"/>
        <w:tabs>
          <w:tab w:val="right" w:pos="9062"/>
        </w:tabs>
        <w:rPr>
          <w:rFonts w:asciiTheme="minorHAnsi" w:eastAsiaTheme="minorEastAsia" w:hAnsiTheme="minorHAnsi"/>
          <w:noProof/>
          <w:lang w:eastAsia="fr-CH"/>
        </w:rPr>
      </w:pPr>
      <w:hyperlink w:anchor="_Toc146607359" w:history="1">
        <w:r w:rsidR="00902FEB" w:rsidRPr="009056E0">
          <w:rPr>
            <w:rStyle w:val="Lienhypertexte"/>
            <w:noProof/>
          </w:rPr>
          <w:t>Figure 57 : Analyse trame UART ESP32</w:t>
        </w:r>
        <w:r w:rsidR="00902FEB">
          <w:rPr>
            <w:noProof/>
            <w:webHidden/>
          </w:rPr>
          <w:tab/>
        </w:r>
        <w:r w:rsidR="00902FEB">
          <w:rPr>
            <w:noProof/>
            <w:webHidden/>
          </w:rPr>
          <w:fldChar w:fldCharType="begin"/>
        </w:r>
        <w:r w:rsidR="00902FEB">
          <w:rPr>
            <w:noProof/>
            <w:webHidden/>
          </w:rPr>
          <w:instrText xml:space="preserve"> PAGEREF _Toc146607359 \h </w:instrText>
        </w:r>
        <w:r w:rsidR="00902FEB">
          <w:rPr>
            <w:noProof/>
            <w:webHidden/>
          </w:rPr>
        </w:r>
        <w:r w:rsidR="00902FEB">
          <w:rPr>
            <w:noProof/>
            <w:webHidden/>
          </w:rPr>
          <w:fldChar w:fldCharType="separate"/>
        </w:r>
        <w:r w:rsidR="009F5883">
          <w:rPr>
            <w:noProof/>
            <w:webHidden/>
          </w:rPr>
          <w:t>42</w:t>
        </w:r>
        <w:r w:rsidR="00902FEB">
          <w:rPr>
            <w:noProof/>
            <w:webHidden/>
          </w:rPr>
          <w:fldChar w:fldCharType="end"/>
        </w:r>
      </w:hyperlink>
    </w:p>
    <w:p w14:paraId="1D2A2D41" w14:textId="4DB9FC4F" w:rsidR="00902FEB" w:rsidRDefault="00C57B29">
      <w:pPr>
        <w:pStyle w:val="Tabledesillustrations"/>
        <w:tabs>
          <w:tab w:val="right" w:pos="9062"/>
        </w:tabs>
        <w:rPr>
          <w:rFonts w:asciiTheme="minorHAnsi" w:eastAsiaTheme="minorEastAsia" w:hAnsiTheme="minorHAnsi"/>
          <w:noProof/>
          <w:lang w:eastAsia="fr-CH"/>
        </w:rPr>
      </w:pPr>
      <w:hyperlink w:anchor="_Toc146607360" w:history="1">
        <w:r w:rsidR="00902FEB" w:rsidRPr="009056E0">
          <w:rPr>
            <w:rStyle w:val="Lienhypertexte"/>
            <w:noProof/>
          </w:rPr>
          <w:t>Figure 58 : Mesure fréquences TLC5973</w:t>
        </w:r>
        <w:r w:rsidR="00902FEB">
          <w:rPr>
            <w:noProof/>
            <w:webHidden/>
          </w:rPr>
          <w:tab/>
        </w:r>
        <w:r w:rsidR="00902FEB">
          <w:rPr>
            <w:noProof/>
            <w:webHidden/>
          </w:rPr>
          <w:fldChar w:fldCharType="begin"/>
        </w:r>
        <w:r w:rsidR="00902FEB">
          <w:rPr>
            <w:noProof/>
            <w:webHidden/>
          </w:rPr>
          <w:instrText xml:space="preserve"> PAGEREF _Toc146607360 \h </w:instrText>
        </w:r>
        <w:r w:rsidR="00902FEB">
          <w:rPr>
            <w:noProof/>
            <w:webHidden/>
          </w:rPr>
        </w:r>
        <w:r w:rsidR="00902FEB">
          <w:rPr>
            <w:noProof/>
            <w:webHidden/>
          </w:rPr>
          <w:fldChar w:fldCharType="separate"/>
        </w:r>
        <w:r w:rsidR="009F5883">
          <w:rPr>
            <w:noProof/>
            <w:webHidden/>
          </w:rPr>
          <w:t>43</w:t>
        </w:r>
        <w:r w:rsidR="00902FEB">
          <w:rPr>
            <w:noProof/>
            <w:webHidden/>
          </w:rPr>
          <w:fldChar w:fldCharType="end"/>
        </w:r>
      </w:hyperlink>
    </w:p>
    <w:p w14:paraId="7616D121" w14:textId="75B9DDE8" w:rsidR="00902FEB" w:rsidRDefault="00C57B29">
      <w:pPr>
        <w:pStyle w:val="Tabledesillustrations"/>
        <w:tabs>
          <w:tab w:val="right" w:pos="9062"/>
        </w:tabs>
        <w:rPr>
          <w:rFonts w:asciiTheme="minorHAnsi" w:eastAsiaTheme="minorEastAsia" w:hAnsiTheme="minorHAnsi"/>
          <w:noProof/>
          <w:lang w:eastAsia="fr-CH"/>
        </w:rPr>
      </w:pPr>
      <w:hyperlink w:anchor="_Toc146607361" w:history="1">
        <w:r w:rsidR="00902FEB" w:rsidRPr="009056E0">
          <w:rPr>
            <w:rStyle w:val="Lienhypertexte"/>
            <w:noProof/>
          </w:rPr>
          <w:t>Figure 59 : Mesure de la trame complète du TLC5973</w:t>
        </w:r>
        <w:r w:rsidR="00902FEB">
          <w:rPr>
            <w:noProof/>
            <w:webHidden/>
          </w:rPr>
          <w:tab/>
        </w:r>
        <w:r w:rsidR="00902FEB">
          <w:rPr>
            <w:noProof/>
            <w:webHidden/>
          </w:rPr>
          <w:fldChar w:fldCharType="begin"/>
        </w:r>
        <w:r w:rsidR="00902FEB">
          <w:rPr>
            <w:noProof/>
            <w:webHidden/>
          </w:rPr>
          <w:instrText xml:space="preserve"> PAGEREF _Toc146607361 \h </w:instrText>
        </w:r>
        <w:r w:rsidR="00902FEB">
          <w:rPr>
            <w:noProof/>
            <w:webHidden/>
          </w:rPr>
        </w:r>
        <w:r w:rsidR="00902FEB">
          <w:rPr>
            <w:noProof/>
            <w:webHidden/>
          </w:rPr>
          <w:fldChar w:fldCharType="separate"/>
        </w:r>
        <w:r w:rsidR="009F5883">
          <w:rPr>
            <w:noProof/>
            <w:webHidden/>
          </w:rPr>
          <w:t>43</w:t>
        </w:r>
        <w:r w:rsidR="00902FEB">
          <w:rPr>
            <w:noProof/>
            <w:webHidden/>
          </w:rPr>
          <w:fldChar w:fldCharType="end"/>
        </w:r>
      </w:hyperlink>
    </w:p>
    <w:p w14:paraId="6461D9DE" w14:textId="1CD71DBA" w:rsidR="00902FEB" w:rsidRDefault="00C57B29">
      <w:pPr>
        <w:pStyle w:val="Tabledesillustrations"/>
        <w:tabs>
          <w:tab w:val="right" w:pos="9062"/>
        </w:tabs>
        <w:rPr>
          <w:rFonts w:asciiTheme="minorHAnsi" w:eastAsiaTheme="minorEastAsia" w:hAnsiTheme="minorHAnsi"/>
          <w:noProof/>
          <w:lang w:eastAsia="fr-CH"/>
        </w:rPr>
      </w:pPr>
      <w:hyperlink w:anchor="_Toc146607362" w:history="1">
        <w:r w:rsidR="00902FEB" w:rsidRPr="009056E0">
          <w:rPr>
            <w:rStyle w:val="Lienhypertexte"/>
            <w:noProof/>
          </w:rPr>
          <w:t>Figure 60 : Mesure de la fréquence de l'OC du buzzer</w:t>
        </w:r>
        <w:r w:rsidR="00902FEB">
          <w:rPr>
            <w:noProof/>
            <w:webHidden/>
          </w:rPr>
          <w:tab/>
        </w:r>
        <w:r w:rsidR="00902FEB">
          <w:rPr>
            <w:noProof/>
            <w:webHidden/>
          </w:rPr>
          <w:fldChar w:fldCharType="begin"/>
        </w:r>
        <w:r w:rsidR="00902FEB">
          <w:rPr>
            <w:noProof/>
            <w:webHidden/>
          </w:rPr>
          <w:instrText xml:space="preserve"> PAGEREF _Toc146607362 \h </w:instrText>
        </w:r>
        <w:r w:rsidR="00902FEB">
          <w:rPr>
            <w:noProof/>
            <w:webHidden/>
          </w:rPr>
        </w:r>
        <w:r w:rsidR="00902FEB">
          <w:rPr>
            <w:noProof/>
            <w:webHidden/>
          </w:rPr>
          <w:fldChar w:fldCharType="separate"/>
        </w:r>
        <w:r w:rsidR="009F5883">
          <w:rPr>
            <w:noProof/>
            <w:webHidden/>
          </w:rPr>
          <w:t>44</w:t>
        </w:r>
        <w:r w:rsidR="00902FEB">
          <w:rPr>
            <w:noProof/>
            <w:webHidden/>
          </w:rPr>
          <w:fldChar w:fldCharType="end"/>
        </w:r>
      </w:hyperlink>
    </w:p>
    <w:p w14:paraId="18F015A8" w14:textId="1987AC08" w:rsidR="00902FEB" w:rsidRDefault="00C57B29">
      <w:pPr>
        <w:pStyle w:val="Tabledesillustrations"/>
        <w:tabs>
          <w:tab w:val="right" w:pos="9062"/>
        </w:tabs>
        <w:rPr>
          <w:rFonts w:asciiTheme="minorHAnsi" w:eastAsiaTheme="minorEastAsia" w:hAnsiTheme="minorHAnsi"/>
          <w:noProof/>
          <w:lang w:eastAsia="fr-CH"/>
        </w:rPr>
      </w:pPr>
      <w:hyperlink w:anchor="_Toc146607363" w:history="1">
        <w:r w:rsidR="00902FEB" w:rsidRPr="009056E0">
          <w:rPr>
            <w:rStyle w:val="Lienhypertexte"/>
            <w:noProof/>
          </w:rPr>
          <w:t>Figure 61 : Mesure du temps des notes du buzzer</w:t>
        </w:r>
        <w:r w:rsidR="00902FEB">
          <w:rPr>
            <w:noProof/>
            <w:webHidden/>
          </w:rPr>
          <w:tab/>
        </w:r>
        <w:r w:rsidR="00902FEB">
          <w:rPr>
            <w:noProof/>
            <w:webHidden/>
          </w:rPr>
          <w:fldChar w:fldCharType="begin"/>
        </w:r>
        <w:r w:rsidR="00902FEB">
          <w:rPr>
            <w:noProof/>
            <w:webHidden/>
          </w:rPr>
          <w:instrText xml:space="preserve"> PAGEREF _Toc146607363 \h </w:instrText>
        </w:r>
        <w:r w:rsidR="00902FEB">
          <w:rPr>
            <w:noProof/>
            <w:webHidden/>
          </w:rPr>
        </w:r>
        <w:r w:rsidR="00902FEB">
          <w:rPr>
            <w:noProof/>
            <w:webHidden/>
          </w:rPr>
          <w:fldChar w:fldCharType="separate"/>
        </w:r>
        <w:r w:rsidR="009F5883">
          <w:rPr>
            <w:noProof/>
            <w:webHidden/>
          </w:rPr>
          <w:t>44</w:t>
        </w:r>
        <w:r w:rsidR="00902FEB">
          <w:rPr>
            <w:noProof/>
            <w:webHidden/>
          </w:rPr>
          <w:fldChar w:fldCharType="end"/>
        </w:r>
      </w:hyperlink>
    </w:p>
    <w:p w14:paraId="58CF7FB7" w14:textId="548805FF" w:rsidR="00055E28" w:rsidRDefault="008211FE" w:rsidP="008211FE">
      <w:pPr>
        <w:pStyle w:val="Titre1"/>
      </w:pPr>
      <w:r>
        <w:fldChar w:fldCharType="end"/>
      </w:r>
      <w:bookmarkStart w:id="218" w:name="_Toc146607290"/>
      <w:r>
        <w:t>Tableaux</w:t>
      </w:r>
      <w:bookmarkEnd w:id="218"/>
    </w:p>
    <w:p w14:paraId="7DDF1AF0" w14:textId="0AB474D6"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Tableau" </w:instrText>
      </w:r>
      <w:r>
        <w:fldChar w:fldCharType="separate"/>
      </w:r>
      <w:hyperlink w:anchor="_Toc146607364" w:history="1">
        <w:r w:rsidR="00902FEB" w:rsidRPr="00D065B9">
          <w:rPr>
            <w:rStyle w:val="Lienhypertexte"/>
            <w:noProof/>
          </w:rPr>
          <w:t>Tableau 1 : Caractéristiques principales de la prise IEC C14</w:t>
        </w:r>
        <w:r w:rsidR="00902FEB">
          <w:rPr>
            <w:noProof/>
            <w:webHidden/>
          </w:rPr>
          <w:tab/>
        </w:r>
        <w:r w:rsidR="00902FEB">
          <w:rPr>
            <w:noProof/>
            <w:webHidden/>
          </w:rPr>
          <w:fldChar w:fldCharType="begin"/>
        </w:r>
        <w:r w:rsidR="00902FEB">
          <w:rPr>
            <w:noProof/>
            <w:webHidden/>
          </w:rPr>
          <w:instrText xml:space="preserve"> PAGEREF _Toc146607364 \h </w:instrText>
        </w:r>
        <w:r w:rsidR="00902FEB">
          <w:rPr>
            <w:noProof/>
            <w:webHidden/>
          </w:rPr>
        </w:r>
        <w:r w:rsidR="00902FEB">
          <w:rPr>
            <w:noProof/>
            <w:webHidden/>
          </w:rPr>
          <w:fldChar w:fldCharType="separate"/>
        </w:r>
        <w:r w:rsidR="009F5883">
          <w:rPr>
            <w:noProof/>
            <w:webHidden/>
          </w:rPr>
          <w:t>9</w:t>
        </w:r>
        <w:r w:rsidR="00902FEB">
          <w:rPr>
            <w:noProof/>
            <w:webHidden/>
          </w:rPr>
          <w:fldChar w:fldCharType="end"/>
        </w:r>
      </w:hyperlink>
    </w:p>
    <w:p w14:paraId="73196D6F" w14:textId="4A82B6B1" w:rsidR="00902FEB" w:rsidRDefault="00C57B29">
      <w:pPr>
        <w:pStyle w:val="Tabledesillustrations"/>
        <w:tabs>
          <w:tab w:val="right" w:pos="9062"/>
        </w:tabs>
        <w:rPr>
          <w:rFonts w:asciiTheme="minorHAnsi" w:eastAsiaTheme="minorEastAsia" w:hAnsiTheme="minorHAnsi"/>
          <w:noProof/>
          <w:lang w:eastAsia="fr-CH"/>
        </w:rPr>
      </w:pPr>
      <w:hyperlink w:anchor="_Toc146607365" w:history="1">
        <w:r w:rsidR="00902FEB" w:rsidRPr="00D065B9">
          <w:rPr>
            <w:rStyle w:val="Lienhypertexte"/>
            <w:noProof/>
          </w:rPr>
          <w:t>Tableau 2 : Caractéristiques principales des borniers</w:t>
        </w:r>
        <w:r w:rsidR="00902FEB">
          <w:rPr>
            <w:noProof/>
            <w:webHidden/>
          </w:rPr>
          <w:tab/>
        </w:r>
        <w:r w:rsidR="00902FEB">
          <w:rPr>
            <w:noProof/>
            <w:webHidden/>
          </w:rPr>
          <w:fldChar w:fldCharType="begin"/>
        </w:r>
        <w:r w:rsidR="00902FEB">
          <w:rPr>
            <w:noProof/>
            <w:webHidden/>
          </w:rPr>
          <w:instrText xml:space="preserve"> PAGEREF _Toc146607365 \h </w:instrText>
        </w:r>
        <w:r w:rsidR="00902FEB">
          <w:rPr>
            <w:noProof/>
            <w:webHidden/>
          </w:rPr>
        </w:r>
        <w:r w:rsidR="00902FEB">
          <w:rPr>
            <w:noProof/>
            <w:webHidden/>
          </w:rPr>
          <w:fldChar w:fldCharType="separate"/>
        </w:r>
        <w:r w:rsidR="009F5883">
          <w:rPr>
            <w:noProof/>
            <w:webHidden/>
          </w:rPr>
          <w:t>9</w:t>
        </w:r>
        <w:r w:rsidR="00902FEB">
          <w:rPr>
            <w:noProof/>
            <w:webHidden/>
          </w:rPr>
          <w:fldChar w:fldCharType="end"/>
        </w:r>
      </w:hyperlink>
    </w:p>
    <w:p w14:paraId="31882C18" w14:textId="1B7C7E4E" w:rsidR="00902FEB" w:rsidRDefault="00C57B29">
      <w:pPr>
        <w:pStyle w:val="Tabledesillustrations"/>
        <w:tabs>
          <w:tab w:val="right" w:pos="9062"/>
        </w:tabs>
        <w:rPr>
          <w:rFonts w:asciiTheme="minorHAnsi" w:eastAsiaTheme="minorEastAsia" w:hAnsiTheme="minorHAnsi"/>
          <w:noProof/>
          <w:lang w:eastAsia="fr-CH"/>
        </w:rPr>
      </w:pPr>
      <w:hyperlink w:anchor="_Toc146607366" w:history="1">
        <w:r w:rsidR="00902FEB" w:rsidRPr="00D065B9">
          <w:rPr>
            <w:rStyle w:val="Lienhypertexte"/>
            <w:noProof/>
          </w:rPr>
          <w:t>Tableau 3 : Estimation du courant maximal</w:t>
        </w:r>
        <w:r w:rsidR="00902FEB">
          <w:rPr>
            <w:noProof/>
            <w:webHidden/>
          </w:rPr>
          <w:tab/>
        </w:r>
        <w:r w:rsidR="00902FEB">
          <w:rPr>
            <w:noProof/>
            <w:webHidden/>
          </w:rPr>
          <w:fldChar w:fldCharType="begin"/>
        </w:r>
        <w:r w:rsidR="00902FEB">
          <w:rPr>
            <w:noProof/>
            <w:webHidden/>
          </w:rPr>
          <w:instrText xml:space="preserve"> PAGEREF _Toc146607366 \h </w:instrText>
        </w:r>
        <w:r w:rsidR="00902FEB">
          <w:rPr>
            <w:noProof/>
            <w:webHidden/>
          </w:rPr>
        </w:r>
        <w:r w:rsidR="00902FEB">
          <w:rPr>
            <w:noProof/>
            <w:webHidden/>
          </w:rPr>
          <w:fldChar w:fldCharType="separate"/>
        </w:r>
        <w:r w:rsidR="009F5883">
          <w:rPr>
            <w:noProof/>
            <w:webHidden/>
          </w:rPr>
          <w:t>10</w:t>
        </w:r>
        <w:r w:rsidR="00902FEB">
          <w:rPr>
            <w:noProof/>
            <w:webHidden/>
          </w:rPr>
          <w:fldChar w:fldCharType="end"/>
        </w:r>
      </w:hyperlink>
    </w:p>
    <w:p w14:paraId="5010566E" w14:textId="13170FE0" w:rsidR="00902FEB" w:rsidRDefault="00C57B29">
      <w:pPr>
        <w:pStyle w:val="Tabledesillustrations"/>
        <w:tabs>
          <w:tab w:val="right" w:pos="9062"/>
        </w:tabs>
        <w:rPr>
          <w:rFonts w:asciiTheme="minorHAnsi" w:eastAsiaTheme="minorEastAsia" w:hAnsiTheme="minorHAnsi"/>
          <w:noProof/>
          <w:lang w:eastAsia="fr-CH"/>
        </w:rPr>
      </w:pPr>
      <w:hyperlink w:anchor="_Toc146607367" w:history="1">
        <w:r w:rsidR="00902FEB" w:rsidRPr="00D065B9">
          <w:rPr>
            <w:rStyle w:val="Lienhypertexte"/>
            <w:noProof/>
          </w:rPr>
          <w:t>Tableau 4 : Caractéristiques principales du convertisseur AC/DC</w:t>
        </w:r>
        <w:r w:rsidR="00902FEB">
          <w:rPr>
            <w:noProof/>
            <w:webHidden/>
          </w:rPr>
          <w:tab/>
        </w:r>
        <w:r w:rsidR="00902FEB">
          <w:rPr>
            <w:noProof/>
            <w:webHidden/>
          </w:rPr>
          <w:fldChar w:fldCharType="begin"/>
        </w:r>
        <w:r w:rsidR="00902FEB">
          <w:rPr>
            <w:noProof/>
            <w:webHidden/>
          </w:rPr>
          <w:instrText xml:space="preserve"> PAGEREF _Toc146607367 \h </w:instrText>
        </w:r>
        <w:r w:rsidR="00902FEB">
          <w:rPr>
            <w:noProof/>
            <w:webHidden/>
          </w:rPr>
        </w:r>
        <w:r w:rsidR="00902FEB">
          <w:rPr>
            <w:noProof/>
            <w:webHidden/>
          </w:rPr>
          <w:fldChar w:fldCharType="separate"/>
        </w:r>
        <w:r w:rsidR="009F5883">
          <w:rPr>
            <w:noProof/>
            <w:webHidden/>
          </w:rPr>
          <w:t>10</w:t>
        </w:r>
        <w:r w:rsidR="00902FEB">
          <w:rPr>
            <w:noProof/>
            <w:webHidden/>
          </w:rPr>
          <w:fldChar w:fldCharType="end"/>
        </w:r>
      </w:hyperlink>
    </w:p>
    <w:p w14:paraId="1DD09F44" w14:textId="0BBB0976" w:rsidR="00902FEB" w:rsidRDefault="00C57B29">
      <w:pPr>
        <w:pStyle w:val="Tabledesillustrations"/>
        <w:tabs>
          <w:tab w:val="right" w:pos="9062"/>
        </w:tabs>
        <w:rPr>
          <w:rFonts w:asciiTheme="minorHAnsi" w:eastAsiaTheme="minorEastAsia" w:hAnsiTheme="minorHAnsi"/>
          <w:noProof/>
          <w:lang w:eastAsia="fr-CH"/>
        </w:rPr>
      </w:pPr>
      <w:hyperlink w:anchor="_Toc146607368" w:history="1">
        <w:r w:rsidR="00902FEB" w:rsidRPr="00D065B9">
          <w:rPr>
            <w:rStyle w:val="Lienhypertexte"/>
            <w:noProof/>
          </w:rPr>
          <w:t>Tableau 5 : Caractéristiques principales du relai de puissance</w:t>
        </w:r>
        <w:r w:rsidR="00902FEB">
          <w:rPr>
            <w:noProof/>
            <w:webHidden/>
          </w:rPr>
          <w:tab/>
        </w:r>
        <w:r w:rsidR="00902FEB">
          <w:rPr>
            <w:noProof/>
            <w:webHidden/>
          </w:rPr>
          <w:fldChar w:fldCharType="begin"/>
        </w:r>
        <w:r w:rsidR="00902FEB">
          <w:rPr>
            <w:noProof/>
            <w:webHidden/>
          </w:rPr>
          <w:instrText xml:space="preserve"> PAGEREF _Toc146607368 \h </w:instrText>
        </w:r>
        <w:r w:rsidR="00902FEB">
          <w:rPr>
            <w:noProof/>
            <w:webHidden/>
          </w:rPr>
        </w:r>
        <w:r w:rsidR="00902FEB">
          <w:rPr>
            <w:noProof/>
            <w:webHidden/>
          </w:rPr>
          <w:fldChar w:fldCharType="separate"/>
        </w:r>
        <w:r w:rsidR="009F5883">
          <w:rPr>
            <w:noProof/>
            <w:webHidden/>
          </w:rPr>
          <w:t>11</w:t>
        </w:r>
        <w:r w:rsidR="00902FEB">
          <w:rPr>
            <w:noProof/>
            <w:webHidden/>
          </w:rPr>
          <w:fldChar w:fldCharType="end"/>
        </w:r>
      </w:hyperlink>
    </w:p>
    <w:p w14:paraId="677ABD5B" w14:textId="77E44705" w:rsidR="00902FEB" w:rsidRDefault="00C57B29">
      <w:pPr>
        <w:pStyle w:val="Tabledesillustrations"/>
        <w:tabs>
          <w:tab w:val="right" w:pos="9062"/>
        </w:tabs>
        <w:rPr>
          <w:rFonts w:asciiTheme="minorHAnsi" w:eastAsiaTheme="minorEastAsia" w:hAnsiTheme="minorHAnsi"/>
          <w:noProof/>
          <w:lang w:eastAsia="fr-CH"/>
        </w:rPr>
      </w:pPr>
      <w:hyperlink w:anchor="_Toc146607369" w:history="1">
        <w:r w:rsidR="00902FEB" w:rsidRPr="00D065B9">
          <w:rPr>
            <w:rStyle w:val="Lienhypertexte"/>
            <w:noProof/>
          </w:rPr>
          <w:t>Tableau 6 : Caractéristiques principales du microcontrôleur</w:t>
        </w:r>
        <w:r w:rsidR="00902FEB">
          <w:rPr>
            <w:noProof/>
            <w:webHidden/>
          </w:rPr>
          <w:tab/>
        </w:r>
        <w:r w:rsidR="00902FEB">
          <w:rPr>
            <w:noProof/>
            <w:webHidden/>
          </w:rPr>
          <w:fldChar w:fldCharType="begin"/>
        </w:r>
        <w:r w:rsidR="00902FEB">
          <w:rPr>
            <w:noProof/>
            <w:webHidden/>
          </w:rPr>
          <w:instrText xml:space="preserve"> PAGEREF _Toc146607369 \h </w:instrText>
        </w:r>
        <w:r w:rsidR="00902FEB">
          <w:rPr>
            <w:noProof/>
            <w:webHidden/>
          </w:rPr>
        </w:r>
        <w:r w:rsidR="00902FEB">
          <w:rPr>
            <w:noProof/>
            <w:webHidden/>
          </w:rPr>
          <w:fldChar w:fldCharType="separate"/>
        </w:r>
        <w:r w:rsidR="009F5883">
          <w:rPr>
            <w:noProof/>
            <w:webHidden/>
          </w:rPr>
          <w:t>12</w:t>
        </w:r>
        <w:r w:rsidR="00902FEB">
          <w:rPr>
            <w:noProof/>
            <w:webHidden/>
          </w:rPr>
          <w:fldChar w:fldCharType="end"/>
        </w:r>
      </w:hyperlink>
    </w:p>
    <w:p w14:paraId="6ABF3B1A" w14:textId="1CA35708" w:rsidR="00902FEB" w:rsidRDefault="00C57B29">
      <w:pPr>
        <w:pStyle w:val="Tabledesillustrations"/>
        <w:tabs>
          <w:tab w:val="right" w:pos="9062"/>
        </w:tabs>
        <w:rPr>
          <w:rFonts w:asciiTheme="minorHAnsi" w:eastAsiaTheme="minorEastAsia" w:hAnsiTheme="minorHAnsi"/>
          <w:noProof/>
          <w:lang w:eastAsia="fr-CH"/>
        </w:rPr>
      </w:pPr>
      <w:hyperlink w:anchor="_Toc146607370" w:history="1">
        <w:r w:rsidR="00902FEB" w:rsidRPr="00D065B9">
          <w:rPr>
            <w:rStyle w:val="Lienhypertexte"/>
            <w:noProof/>
          </w:rPr>
          <w:t>Tableau 7 : Périphériques et nombre de broches nécessaires pour le PIC32</w:t>
        </w:r>
        <w:r w:rsidR="00902FEB">
          <w:rPr>
            <w:noProof/>
            <w:webHidden/>
          </w:rPr>
          <w:tab/>
        </w:r>
        <w:r w:rsidR="00902FEB">
          <w:rPr>
            <w:noProof/>
            <w:webHidden/>
          </w:rPr>
          <w:fldChar w:fldCharType="begin"/>
        </w:r>
        <w:r w:rsidR="00902FEB">
          <w:rPr>
            <w:noProof/>
            <w:webHidden/>
          </w:rPr>
          <w:instrText xml:space="preserve"> PAGEREF _Toc146607370 \h </w:instrText>
        </w:r>
        <w:r w:rsidR="00902FEB">
          <w:rPr>
            <w:noProof/>
            <w:webHidden/>
          </w:rPr>
        </w:r>
        <w:r w:rsidR="00902FEB">
          <w:rPr>
            <w:noProof/>
            <w:webHidden/>
          </w:rPr>
          <w:fldChar w:fldCharType="separate"/>
        </w:r>
        <w:r w:rsidR="009F5883">
          <w:rPr>
            <w:noProof/>
            <w:webHidden/>
          </w:rPr>
          <w:t>12</w:t>
        </w:r>
        <w:r w:rsidR="00902FEB">
          <w:rPr>
            <w:noProof/>
            <w:webHidden/>
          </w:rPr>
          <w:fldChar w:fldCharType="end"/>
        </w:r>
      </w:hyperlink>
    </w:p>
    <w:p w14:paraId="454B35A1" w14:textId="7EE29A72" w:rsidR="00902FEB" w:rsidRDefault="00C57B29">
      <w:pPr>
        <w:pStyle w:val="Tabledesillustrations"/>
        <w:tabs>
          <w:tab w:val="right" w:pos="9062"/>
        </w:tabs>
        <w:rPr>
          <w:rFonts w:asciiTheme="minorHAnsi" w:eastAsiaTheme="minorEastAsia" w:hAnsiTheme="minorHAnsi"/>
          <w:noProof/>
          <w:lang w:eastAsia="fr-CH"/>
        </w:rPr>
      </w:pPr>
      <w:hyperlink w:anchor="_Toc146607371" w:history="1">
        <w:r w:rsidR="00902FEB" w:rsidRPr="00D065B9">
          <w:rPr>
            <w:rStyle w:val="Lienhypertexte"/>
            <w:noProof/>
          </w:rPr>
          <w:t>Tableau 8 : Caractéristiques principales du contrôleur PHY</w:t>
        </w:r>
        <w:r w:rsidR="00902FEB">
          <w:rPr>
            <w:noProof/>
            <w:webHidden/>
          </w:rPr>
          <w:tab/>
        </w:r>
        <w:r w:rsidR="00902FEB">
          <w:rPr>
            <w:noProof/>
            <w:webHidden/>
          </w:rPr>
          <w:fldChar w:fldCharType="begin"/>
        </w:r>
        <w:r w:rsidR="00902FEB">
          <w:rPr>
            <w:noProof/>
            <w:webHidden/>
          </w:rPr>
          <w:instrText xml:space="preserve"> PAGEREF _Toc146607371 \h </w:instrText>
        </w:r>
        <w:r w:rsidR="00902FEB">
          <w:rPr>
            <w:noProof/>
            <w:webHidden/>
          </w:rPr>
        </w:r>
        <w:r w:rsidR="00902FEB">
          <w:rPr>
            <w:noProof/>
            <w:webHidden/>
          </w:rPr>
          <w:fldChar w:fldCharType="separate"/>
        </w:r>
        <w:r w:rsidR="009F5883">
          <w:rPr>
            <w:noProof/>
            <w:webHidden/>
          </w:rPr>
          <w:t>14</w:t>
        </w:r>
        <w:r w:rsidR="00902FEB">
          <w:rPr>
            <w:noProof/>
            <w:webHidden/>
          </w:rPr>
          <w:fldChar w:fldCharType="end"/>
        </w:r>
      </w:hyperlink>
    </w:p>
    <w:p w14:paraId="71552B84" w14:textId="3F231AD5" w:rsidR="00902FEB" w:rsidRDefault="00C57B29">
      <w:pPr>
        <w:pStyle w:val="Tabledesillustrations"/>
        <w:tabs>
          <w:tab w:val="right" w:pos="9062"/>
        </w:tabs>
        <w:rPr>
          <w:rFonts w:asciiTheme="minorHAnsi" w:eastAsiaTheme="minorEastAsia" w:hAnsiTheme="minorHAnsi"/>
          <w:noProof/>
          <w:lang w:eastAsia="fr-CH"/>
        </w:rPr>
      </w:pPr>
      <w:hyperlink w:anchor="_Toc146607372" w:history="1">
        <w:r w:rsidR="00902FEB" w:rsidRPr="00D065B9">
          <w:rPr>
            <w:rStyle w:val="Lienhypertexte"/>
            <w:noProof/>
          </w:rPr>
          <w:t>Tableau 9 : Caractéristiques principales du connecteur RJ45</w:t>
        </w:r>
        <w:r w:rsidR="00902FEB">
          <w:rPr>
            <w:noProof/>
            <w:webHidden/>
          </w:rPr>
          <w:tab/>
        </w:r>
        <w:r w:rsidR="00902FEB">
          <w:rPr>
            <w:noProof/>
            <w:webHidden/>
          </w:rPr>
          <w:fldChar w:fldCharType="begin"/>
        </w:r>
        <w:r w:rsidR="00902FEB">
          <w:rPr>
            <w:noProof/>
            <w:webHidden/>
          </w:rPr>
          <w:instrText xml:space="preserve"> PAGEREF _Toc146607372 \h </w:instrText>
        </w:r>
        <w:r w:rsidR="00902FEB">
          <w:rPr>
            <w:noProof/>
            <w:webHidden/>
          </w:rPr>
        </w:r>
        <w:r w:rsidR="00902FEB">
          <w:rPr>
            <w:noProof/>
            <w:webHidden/>
          </w:rPr>
          <w:fldChar w:fldCharType="separate"/>
        </w:r>
        <w:r w:rsidR="009F5883">
          <w:rPr>
            <w:noProof/>
            <w:webHidden/>
          </w:rPr>
          <w:t>14</w:t>
        </w:r>
        <w:r w:rsidR="00902FEB">
          <w:rPr>
            <w:noProof/>
            <w:webHidden/>
          </w:rPr>
          <w:fldChar w:fldCharType="end"/>
        </w:r>
      </w:hyperlink>
    </w:p>
    <w:p w14:paraId="6B735279" w14:textId="7FDCED98" w:rsidR="00902FEB" w:rsidRDefault="00C57B29">
      <w:pPr>
        <w:pStyle w:val="Tabledesillustrations"/>
        <w:tabs>
          <w:tab w:val="right" w:pos="9062"/>
        </w:tabs>
        <w:rPr>
          <w:rFonts w:asciiTheme="minorHAnsi" w:eastAsiaTheme="minorEastAsia" w:hAnsiTheme="minorHAnsi"/>
          <w:noProof/>
          <w:lang w:eastAsia="fr-CH"/>
        </w:rPr>
      </w:pPr>
      <w:hyperlink w:anchor="_Toc146607373" w:history="1">
        <w:r w:rsidR="00902FEB" w:rsidRPr="00D065B9">
          <w:rPr>
            <w:rStyle w:val="Lienhypertexte"/>
            <w:noProof/>
          </w:rPr>
          <w:t>Tableau 10 : Caractéristiques principales du module Wi-Fi</w:t>
        </w:r>
        <w:r w:rsidR="00902FEB">
          <w:rPr>
            <w:noProof/>
            <w:webHidden/>
          </w:rPr>
          <w:tab/>
        </w:r>
        <w:r w:rsidR="00902FEB">
          <w:rPr>
            <w:noProof/>
            <w:webHidden/>
          </w:rPr>
          <w:fldChar w:fldCharType="begin"/>
        </w:r>
        <w:r w:rsidR="00902FEB">
          <w:rPr>
            <w:noProof/>
            <w:webHidden/>
          </w:rPr>
          <w:instrText xml:space="preserve"> PAGEREF _Toc146607373 \h </w:instrText>
        </w:r>
        <w:r w:rsidR="00902FEB">
          <w:rPr>
            <w:noProof/>
            <w:webHidden/>
          </w:rPr>
        </w:r>
        <w:r w:rsidR="00902FEB">
          <w:rPr>
            <w:noProof/>
            <w:webHidden/>
          </w:rPr>
          <w:fldChar w:fldCharType="separate"/>
        </w:r>
        <w:r w:rsidR="009F5883">
          <w:rPr>
            <w:noProof/>
            <w:webHidden/>
          </w:rPr>
          <w:t>16</w:t>
        </w:r>
        <w:r w:rsidR="00902FEB">
          <w:rPr>
            <w:noProof/>
            <w:webHidden/>
          </w:rPr>
          <w:fldChar w:fldCharType="end"/>
        </w:r>
      </w:hyperlink>
    </w:p>
    <w:p w14:paraId="422FDEF9" w14:textId="1785D2E3" w:rsidR="00902FEB" w:rsidRDefault="00C57B29">
      <w:pPr>
        <w:pStyle w:val="Tabledesillustrations"/>
        <w:tabs>
          <w:tab w:val="right" w:pos="9062"/>
        </w:tabs>
        <w:rPr>
          <w:rFonts w:asciiTheme="minorHAnsi" w:eastAsiaTheme="minorEastAsia" w:hAnsiTheme="minorHAnsi"/>
          <w:noProof/>
          <w:lang w:eastAsia="fr-CH"/>
        </w:rPr>
      </w:pPr>
      <w:hyperlink w:anchor="_Toc146607374" w:history="1">
        <w:r w:rsidR="00902FEB" w:rsidRPr="00D065B9">
          <w:rPr>
            <w:rStyle w:val="Lienhypertexte"/>
            <w:noProof/>
          </w:rPr>
          <w:t>Tableau 11 : Comparaison des modules RFID</w:t>
        </w:r>
        <w:r w:rsidR="00902FEB">
          <w:rPr>
            <w:noProof/>
            <w:webHidden/>
          </w:rPr>
          <w:tab/>
        </w:r>
        <w:r w:rsidR="00902FEB">
          <w:rPr>
            <w:noProof/>
            <w:webHidden/>
          </w:rPr>
          <w:fldChar w:fldCharType="begin"/>
        </w:r>
        <w:r w:rsidR="00902FEB">
          <w:rPr>
            <w:noProof/>
            <w:webHidden/>
          </w:rPr>
          <w:instrText xml:space="preserve"> PAGEREF _Toc146607374 \h </w:instrText>
        </w:r>
        <w:r w:rsidR="00902FEB">
          <w:rPr>
            <w:noProof/>
            <w:webHidden/>
          </w:rPr>
        </w:r>
        <w:r w:rsidR="00902FEB">
          <w:rPr>
            <w:noProof/>
            <w:webHidden/>
          </w:rPr>
          <w:fldChar w:fldCharType="separate"/>
        </w:r>
        <w:r w:rsidR="009F5883">
          <w:rPr>
            <w:noProof/>
            <w:webHidden/>
          </w:rPr>
          <w:t>17</w:t>
        </w:r>
        <w:r w:rsidR="00902FEB">
          <w:rPr>
            <w:noProof/>
            <w:webHidden/>
          </w:rPr>
          <w:fldChar w:fldCharType="end"/>
        </w:r>
      </w:hyperlink>
    </w:p>
    <w:p w14:paraId="4189C967" w14:textId="5BF97186" w:rsidR="00902FEB" w:rsidRDefault="00C57B29">
      <w:pPr>
        <w:pStyle w:val="Tabledesillustrations"/>
        <w:tabs>
          <w:tab w:val="right" w:pos="9062"/>
        </w:tabs>
        <w:rPr>
          <w:rFonts w:asciiTheme="minorHAnsi" w:eastAsiaTheme="minorEastAsia" w:hAnsiTheme="minorHAnsi"/>
          <w:noProof/>
          <w:lang w:eastAsia="fr-CH"/>
        </w:rPr>
      </w:pPr>
      <w:hyperlink w:anchor="_Toc146607375" w:history="1">
        <w:r w:rsidR="00902FEB" w:rsidRPr="00D065B9">
          <w:rPr>
            <w:rStyle w:val="Lienhypertexte"/>
            <w:noProof/>
          </w:rPr>
          <w:t>Tableau 12 : Caractéristiques principales des LEDs RGB</w:t>
        </w:r>
        <w:r w:rsidR="00902FEB">
          <w:rPr>
            <w:noProof/>
            <w:webHidden/>
          </w:rPr>
          <w:tab/>
        </w:r>
        <w:r w:rsidR="00902FEB">
          <w:rPr>
            <w:noProof/>
            <w:webHidden/>
          </w:rPr>
          <w:fldChar w:fldCharType="begin"/>
        </w:r>
        <w:r w:rsidR="00902FEB">
          <w:rPr>
            <w:noProof/>
            <w:webHidden/>
          </w:rPr>
          <w:instrText xml:space="preserve"> PAGEREF _Toc146607375 \h </w:instrText>
        </w:r>
        <w:r w:rsidR="00902FEB">
          <w:rPr>
            <w:noProof/>
            <w:webHidden/>
          </w:rPr>
        </w:r>
        <w:r w:rsidR="00902FEB">
          <w:rPr>
            <w:noProof/>
            <w:webHidden/>
          </w:rPr>
          <w:fldChar w:fldCharType="separate"/>
        </w:r>
        <w:r w:rsidR="009F5883">
          <w:rPr>
            <w:noProof/>
            <w:webHidden/>
          </w:rPr>
          <w:t>18</w:t>
        </w:r>
        <w:r w:rsidR="00902FEB">
          <w:rPr>
            <w:noProof/>
            <w:webHidden/>
          </w:rPr>
          <w:fldChar w:fldCharType="end"/>
        </w:r>
      </w:hyperlink>
    </w:p>
    <w:p w14:paraId="5E00512D" w14:textId="09F3B4FF" w:rsidR="00902FEB" w:rsidRDefault="00C57B29">
      <w:pPr>
        <w:pStyle w:val="Tabledesillustrations"/>
        <w:tabs>
          <w:tab w:val="right" w:pos="9062"/>
        </w:tabs>
        <w:rPr>
          <w:rFonts w:asciiTheme="minorHAnsi" w:eastAsiaTheme="minorEastAsia" w:hAnsiTheme="minorHAnsi"/>
          <w:noProof/>
          <w:lang w:eastAsia="fr-CH"/>
        </w:rPr>
      </w:pPr>
      <w:hyperlink w:anchor="_Toc146607376" w:history="1">
        <w:r w:rsidR="00902FEB" w:rsidRPr="00D065B9">
          <w:rPr>
            <w:rStyle w:val="Lienhypertexte"/>
            <w:noProof/>
          </w:rPr>
          <w:t>Tableau 13 : Caractéristiques principales du driver de LED</w:t>
        </w:r>
        <w:r w:rsidR="00902FEB">
          <w:rPr>
            <w:noProof/>
            <w:webHidden/>
          </w:rPr>
          <w:tab/>
        </w:r>
        <w:r w:rsidR="00902FEB">
          <w:rPr>
            <w:noProof/>
            <w:webHidden/>
          </w:rPr>
          <w:fldChar w:fldCharType="begin"/>
        </w:r>
        <w:r w:rsidR="00902FEB">
          <w:rPr>
            <w:noProof/>
            <w:webHidden/>
          </w:rPr>
          <w:instrText xml:space="preserve"> PAGEREF _Toc146607376 \h </w:instrText>
        </w:r>
        <w:r w:rsidR="00902FEB">
          <w:rPr>
            <w:noProof/>
            <w:webHidden/>
          </w:rPr>
        </w:r>
        <w:r w:rsidR="00902FEB">
          <w:rPr>
            <w:noProof/>
            <w:webHidden/>
          </w:rPr>
          <w:fldChar w:fldCharType="separate"/>
        </w:r>
        <w:r w:rsidR="009F5883">
          <w:rPr>
            <w:noProof/>
            <w:webHidden/>
          </w:rPr>
          <w:t>18</w:t>
        </w:r>
        <w:r w:rsidR="00902FEB">
          <w:rPr>
            <w:noProof/>
            <w:webHidden/>
          </w:rPr>
          <w:fldChar w:fldCharType="end"/>
        </w:r>
      </w:hyperlink>
    </w:p>
    <w:p w14:paraId="4D37269B" w14:textId="15D005F5" w:rsidR="00902FEB" w:rsidRDefault="00C57B29">
      <w:pPr>
        <w:pStyle w:val="Tabledesillustrations"/>
        <w:tabs>
          <w:tab w:val="right" w:pos="9062"/>
        </w:tabs>
        <w:rPr>
          <w:rFonts w:asciiTheme="minorHAnsi" w:eastAsiaTheme="minorEastAsia" w:hAnsiTheme="minorHAnsi"/>
          <w:noProof/>
          <w:lang w:eastAsia="fr-CH"/>
        </w:rPr>
      </w:pPr>
      <w:hyperlink w:anchor="_Toc146607377" w:history="1">
        <w:r w:rsidR="00902FEB" w:rsidRPr="00D065B9">
          <w:rPr>
            <w:rStyle w:val="Lienhypertexte"/>
            <w:noProof/>
          </w:rPr>
          <w:t>Tableau 14 : Caractéristiques principales du buzzer</w:t>
        </w:r>
        <w:r w:rsidR="00902FEB">
          <w:rPr>
            <w:noProof/>
            <w:webHidden/>
          </w:rPr>
          <w:tab/>
        </w:r>
        <w:r w:rsidR="00902FEB">
          <w:rPr>
            <w:noProof/>
            <w:webHidden/>
          </w:rPr>
          <w:fldChar w:fldCharType="begin"/>
        </w:r>
        <w:r w:rsidR="00902FEB">
          <w:rPr>
            <w:noProof/>
            <w:webHidden/>
          </w:rPr>
          <w:instrText xml:space="preserve"> PAGEREF _Toc146607377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57D0DA6E" w14:textId="41DF0354" w:rsidR="00902FEB" w:rsidRDefault="00C57B29">
      <w:pPr>
        <w:pStyle w:val="Tabledesillustrations"/>
        <w:tabs>
          <w:tab w:val="right" w:pos="9062"/>
        </w:tabs>
        <w:rPr>
          <w:rFonts w:asciiTheme="minorHAnsi" w:eastAsiaTheme="minorEastAsia" w:hAnsiTheme="minorHAnsi"/>
          <w:noProof/>
          <w:lang w:eastAsia="fr-CH"/>
        </w:rPr>
      </w:pPr>
      <w:hyperlink w:anchor="_Toc146607378" w:history="1">
        <w:r w:rsidR="00902FEB" w:rsidRPr="00D065B9">
          <w:rPr>
            <w:rStyle w:val="Lienhypertexte"/>
            <w:noProof/>
          </w:rPr>
          <w:t>Tableau 15 : Liste des points de mesure du système</w:t>
        </w:r>
        <w:r w:rsidR="00902FEB">
          <w:rPr>
            <w:noProof/>
            <w:webHidden/>
          </w:rPr>
          <w:tab/>
        </w:r>
        <w:r w:rsidR="00902FEB">
          <w:rPr>
            <w:noProof/>
            <w:webHidden/>
          </w:rPr>
          <w:fldChar w:fldCharType="begin"/>
        </w:r>
        <w:r w:rsidR="00902FEB">
          <w:rPr>
            <w:noProof/>
            <w:webHidden/>
          </w:rPr>
          <w:instrText xml:space="preserve"> PAGEREF _Toc146607378 \h </w:instrText>
        </w:r>
        <w:r w:rsidR="00902FEB">
          <w:rPr>
            <w:noProof/>
            <w:webHidden/>
          </w:rPr>
        </w:r>
        <w:r w:rsidR="00902FEB">
          <w:rPr>
            <w:noProof/>
            <w:webHidden/>
          </w:rPr>
          <w:fldChar w:fldCharType="separate"/>
        </w:r>
        <w:r w:rsidR="009F5883">
          <w:rPr>
            <w:noProof/>
            <w:webHidden/>
          </w:rPr>
          <w:t>20</w:t>
        </w:r>
        <w:r w:rsidR="00902FEB">
          <w:rPr>
            <w:noProof/>
            <w:webHidden/>
          </w:rPr>
          <w:fldChar w:fldCharType="end"/>
        </w:r>
      </w:hyperlink>
    </w:p>
    <w:p w14:paraId="02588ACD" w14:textId="54459FDC" w:rsidR="00902FEB" w:rsidRDefault="00C57B29">
      <w:pPr>
        <w:pStyle w:val="Tabledesillustrations"/>
        <w:tabs>
          <w:tab w:val="right" w:pos="9062"/>
        </w:tabs>
        <w:rPr>
          <w:rFonts w:asciiTheme="minorHAnsi" w:eastAsiaTheme="minorEastAsia" w:hAnsiTheme="minorHAnsi"/>
          <w:noProof/>
          <w:lang w:eastAsia="fr-CH"/>
        </w:rPr>
      </w:pPr>
      <w:hyperlink w:anchor="_Toc146607379" w:history="1">
        <w:r w:rsidR="00902FEB" w:rsidRPr="00D065B9">
          <w:rPr>
            <w:rStyle w:val="Lienhypertexte"/>
            <w:noProof/>
          </w:rPr>
          <w:t>Tableau 16 : Spécifications principales du PCB</w:t>
        </w:r>
        <w:r w:rsidR="00902FEB">
          <w:rPr>
            <w:noProof/>
            <w:webHidden/>
          </w:rPr>
          <w:tab/>
        </w:r>
        <w:r w:rsidR="00902FEB">
          <w:rPr>
            <w:noProof/>
            <w:webHidden/>
          </w:rPr>
          <w:fldChar w:fldCharType="begin"/>
        </w:r>
        <w:r w:rsidR="00902FEB">
          <w:rPr>
            <w:noProof/>
            <w:webHidden/>
          </w:rPr>
          <w:instrText xml:space="preserve"> PAGEREF _Toc146607379 \h </w:instrText>
        </w:r>
        <w:r w:rsidR="00902FEB">
          <w:rPr>
            <w:noProof/>
            <w:webHidden/>
          </w:rPr>
        </w:r>
        <w:r w:rsidR="00902FEB">
          <w:rPr>
            <w:noProof/>
            <w:webHidden/>
          </w:rPr>
          <w:fldChar w:fldCharType="separate"/>
        </w:r>
        <w:r w:rsidR="009F5883">
          <w:rPr>
            <w:noProof/>
            <w:webHidden/>
          </w:rPr>
          <w:t>24</w:t>
        </w:r>
        <w:r w:rsidR="00902FEB">
          <w:rPr>
            <w:noProof/>
            <w:webHidden/>
          </w:rPr>
          <w:fldChar w:fldCharType="end"/>
        </w:r>
      </w:hyperlink>
    </w:p>
    <w:p w14:paraId="19D18FF9" w14:textId="7A6EA82C" w:rsidR="00902FEB" w:rsidRDefault="00C57B29">
      <w:pPr>
        <w:pStyle w:val="Tabledesillustrations"/>
        <w:tabs>
          <w:tab w:val="right" w:pos="9062"/>
        </w:tabs>
        <w:rPr>
          <w:rFonts w:asciiTheme="minorHAnsi" w:eastAsiaTheme="minorEastAsia" w:hAnsiTheme="minorHAnsi"/>
          <w:noProof/>
          <w:lang w:eastAsia="fr-CH"/>
        </w:rPr>
      </w:pPr>
      <w:hyperlink w:anchor="_Toc146607380" w:history="1">
        <w:r w:rsidR="00902FEB" w:rsidRPr="00D065B9">
          <w:rPr>
            <w:rStyle w:val="Lienhypertexte"/>
            <w:noProof/>
          </w:rPr>
          <w:t>Tableau 17 : Règles principales de fabrication Eurocircuit - Classe 6C</w:t>
        </w:r>
        <w:r w:rsidR="00902FEB">
          <w:rPr>
            <w:noProof/>
            <w:webHidden/>
          </w:rPr>
          <w:tab/>
        </w:r>
        <w:r w:rsidR="00902FEB">
          <w:rPr>
            <w:noProof/>
            <w:webHidden/>
          </w:rPr>
          <w:fldChar w:fldCharType="begin"/>
        </w:r>
        <w:r w:rsidR="00902FEB">
          <w:rPr>
            <w:noProof/>
            <w:webHidden/>
          </w:rPr>
          <w:instrText xml:space="preserve"> PAGEREF _Toc146607380 \h </w:instrText>
        </w:r>
        <w:r w:rsidR="00902FEB">
          <w:rPr>
            <w:noProof/>
            <w:webHidden/>
          </w:rPr>
        </w:r>
        <w:r w:rsidR="00902FEB">
          <w:rPr>
            <w:noProof/>
            <w:webHidden/>
          </w:rPr>
          <w:fldChar w:fldCharType="separate"/>
        </w:r>
        <w:r w:rsidR="009F5883">
          <w:rPr>
            <w:noProof/>
            <w:webHidden/>
          </w:rPr>
          <w:t>24</w:t>
        </w:r>
        <w:r w:rsidR="00902FEB">
          <w:rPr>
            <w:noProof/>
            <w:webHidden/>
          </w:rPr>
          <w:fldChar w:fldCharType="end"/>
        </w:r>
      </w:hyperlink>
    </w:p>
    <w:p w14:paraId="178D1176" w14:textId="0316D580" w:rsidR="00902FEB" w:rsidRDefault="00C57B29">
      <w:pPr>
        <w:pStyle w:val="Tabledesillustrations"/>
        <w:tabs>
          <w:tab w:val="right" w:pos="9062"/>
        </w:tabs>
        <w:rPr>
          <w:rFonts w:asciiTheme="minorHAnsi" w:eastAsiaTheme="minorEastAsia" w:hAnsiTheme="minorHAnsi"/>
          <w:noProof/>
          <w:lang w:eastAsia="fr-CH"/>
        </w:rPr>
      </w:pPr>
      <w:hyperlink w:anchor="_Toc146607381" w:history="1">
        <w:r w:rsidR="00902FEB" w:rsidRPr="00D065B9">
          <w:rPr>
            <w:rStyle w:val="Lienhypertexte"/>
            <w:noProof/>
          </w:rPr>
          <w:t>Tableau 18 : Largeurs des pistes de puissance</w:t>
        </w:r>
        <w:r w:rsidR="00902FEB">
          <w:rPr>
            <w:noProof/>
            <w:webHidden/>
          </w:rPr>
          <w:tab/>
        </w:r>
        <w:r w:rsidR="00902FEB">
          <w:rPr>
            <w:noProof/>
            <w:webHidden/>
          </w:rPr>
          <w:fldChar w:fldCharType="begin"/>
        </w:r>
        <w:r w:rsidR="00902FEB">
          <w:rPr>
            <w:noProof/>
            <w:webHidden/>
          </w:rPr>
          <w:instrText xml:space="preserve"> PAGEREF _Toc146607381 \h </w:instrText>
        </w:r>
        <w:r w:rsidR="00902FEB">
          <w:rPr>
            <w:noProof/>
            <w:webHidden/>
          </w:rPr>
        </w:r>
        <w:r w:rsidR="00902FEB">
          <w:rPr>
            <w:noProof/>
            <w:webHidden/>
          </w:rPr>
          <w:fldChar w:fldCharType="separate"/>
        </w:r>
        <w:r w:rsidR="009F5883">
          <w:rPr>
            <w:noProof/>
            <w:webHidden/>
          </w:rPr>
          <w:t>26</w:t>
        </w:r>
        <w:r w:rsidR="00902FEB">
          <w:rPr>
            <w:noProof/>
            <w:webHidden/>
          </w:rPr>
          <w:fldChar w:fldCharType="end"/>
        </w:r>
      </w:hyperlink>
    </w:p>
    <w:p w14:paraId="19E3A9B8" w14:textId="61789ABA" w:rsidR="00902FEB" w:rsidRDefault="00C57B29">
      <w:pPr>
        <w:pStyle w:val="Tabledesillustrations"/>
        <w:tabs>
          <w:tab w:val="right" w:pos="9062"/>
        </w:tabs>
        <w:rPr>
          <w:rFonts w:asciiTheme="minorHAnsi" w:eastAsiaTheme="minorEastAsia" w:hAnsiTheme="minorHAnsi"/>
          <w:noProof/>
          <w:lang w:eastAsia="fr-CH"/>
        </w:rPr>
      </w:pPr>
      <w:hyperlink w:anchor="_Toc146607382" w:history="1">
        <w:r w:rsidR="00902FEB" w:rsidRPr="00D065B9">
          <w:rPr>
            <w:rStyle w:val="Lienhypertexte"/>
            <w:noProof/>
          </w:rPr>
          <w:t>Tableau 19 : Distance d'isolation 230 [VAC]</w:t>
        </w:r>
        <w:r w:rsidR="00902FEB">
          <w:rPr>
            <w:noProof/>
            <w:webHidden/>
          </w:rPr>
          <w:tab/>
        </w:r>
        <w:r w:rsidR="00902FEB">
          <w:rPr>
            <w:noProof/>
            <w:webHidden/>
          </w:rPr>
          <w:fldChar w:fldCharType="begin"/>
        </w:r>
        <w:r w:rsidR="00902FEB">
          <w:rPr>
            <w:noProof/>
            <w:webHidden/>
          </w:rPr>
          <w:instrText xml:space="preserve"> PAGEREF _Toc146607382 \h </w:instrText>
        </w:r>
        <w:r w:rsidR="00902FEB">
          <w:rPr>
            <w:noProof/>
            <w:webHidden/>
          </w:rPr>
        </w:r>
        <w:r w:rsidR="00902FEB">
          <w:rPr>
            <w:noProof/>
            <w:webHidden/>
          </w:rPr>
          <w:fldChar w:fldCharType="separate"/>
        </w:r>
        <w:r w:rsidR="009F5883">
          <w:rPr>
            <w:noProof/>
            <w:webHidden/>
          </w:rPr>
          <w:t>26</w:t>
        </w:r>
        <w:r w:rsidR="00902FEB">
          <w:rPr>
            <w:noProof/>
            <w:webHidden/>
          </w:rPr>
          <w:fldChar w:fldCharType="end"/>
        </w:r>
      </w:hyperlink>
    </w:p>
    <w:p w14:paraId="4DF2C71E" w14:textId="7CAC6235" w:rsidR="00902FEB" w:rsidRDefault="00C57B29">
      <w:pPr>
        <w:pStyle w:val="Tabledesillustrations"/>
        <w:tabs>
          <w:tab w:val="right" w:pos="9062"/>
        </w:tabs>
        <w:rPr>
          <w:rFonts w:asciiTheme="minorHAnsi" w:eastAsiaTheme="minorEastAsia" w:hAnsiTheme="minorHAnsi"/>
          <w:noProof/>
          <w:lang w:eastAsia="fr-CH"/>
        </w:rPr>
      </w:pPr>
      <w:hyperlink w:anchor="_Toc146607383" w:history="1">
        <w:r w:rsidR="00902FEB" w:rsidRPr="00D065B9">
          <w:rPr>
            <w:rStyle w:val="Lienhypertexte"/>
            <w:noProof/>
          </w:rPr>
          <w:t>Tableau 20 : Description des librairies firmware</w:t>
        </w:r>
        <w:r w:rsidR="00902FEB">
          <w:rPr>
            <w:noProof/>
            <w:webHidden/>
          </w:rPr>
          <w:tab/>
        </w:r>
        <w:r w:rsidR="00902FEB">
          <w:rPr>
            <w:noProof/>
            <w:webHidden/>
          </w:rPr>
          <w:fldChar w:fldCharType="begin"/>
        </w:r>
        <w:r w:rsidR="00902FEB">
          <w:rPr>
            <w:noProof/>
            <w:webHidden/>
          </w:rPr>
          <w:instrText xml:space="preserve"> PAGEREF _Toc146607383 \h </w:instrText>
        </w:r>
        <w:r w:rsidR="00902FEB">
          <w:rPr>
            <w:noProof/>
            <w:webHidden/>
          </w:rPr>
        </w:r>
        <w:r w:rsidR="00902FEB">
          <w:rPr>
            <w:noProof/>
            <w:webHidden/>
          </w:rPr>
          <w:fldChar w:fldCharType="separate"/>
        </w:r>
        <w:r w:rsidR="009F5883">
          <w:rPr>
            <w:noProof/>
            <w:webHidden/>
          </w:rPr>
          <w:t>31</w:t>
        </w:r>
        <w:r w:rsidR="00902FEB">
          <w:rPr>
            <w:noProof/>
            <w:webHidden/>
          </w:rPr>
          <w:fldChar w:fldCharType="end"/>
        </w:r>
      </w:hyperlink>
    </w:p>
    <w:p w14:paraId="75CDAA7A" w14:textId="543B4D5A" w:rsidR="00902FEB" w:rsidRDefault="00C57B29">
      <w:pPr>
        <w:pStyle w:val="Tabledesillustrations"/>
        <w:tabs>
          <w:tab w:val="right" w:pos="9062"/>
        </w:tabs>
        <w:rPr>
          <w:rFonts w:asciiTheme="minorHAnsi" w:eastAsiaTheme="minorEastAsia" w:hAnsiTheme="minorHAnsi"/>
          <w:noProof/>
          <w:lang w:eastAsia="fr-CH"/>
        </w:rPr>
      </w:pPr>
      <w:hyperlink w:anchor="_Toc146607384" w:history="1">
        <w:r w:rsidR="00902FEB" w:rsidRPr="00D065B9">
          <w:rPr>
            <w:rStyle w:val="Lienhypertexte"/>
            <w:noProof/>
          </w:rPr>
          <w:t>Tableau 21  : Composantes principales des machines d'états</w:t>
        </w:r>
        <w:r w:rsidR="00902FEB">
          <w:rPr>
            <w:noProof/>
            <w:webHidden/>
          </w:rPr>
          <w:tab/>
        </w:r>
        <w:r w:rsidR="00902FEB">
          <w:rPr>
            <w:noProof/>
            <w:webHidden/>
          </w:rPr>
          <w:fldChar w:fldCharType="begin"/>
        </w:r>
        <w:r w:rsidR="00902FEB">
          <w:rPr>
            <w:noProof/>
            <w:webHidden/>
          </w:rPr>
          <w:instrText xml:space="preserve"> PAGEREF _Toc146607384 \h </w:instrText>
        </w:r>
        <w:r w:rsidR="00902FEB">
          <w:rPr>
            <w:noProof/>
            <w:webHidden/>
          </w:rPr>
        </w:r>
        <w:r w:rsidR="00902FEB">
          <w:rPr>
            <w:noProof/>
            <w:webHidden/>
          </w:rPr>
          <w:fldChar w:fldCharType="separate"/>
        </w:r>
        <w:r w:rsidR="009F5883">
          <w:rPr>
            <w:noProof/>
            <w:webHidden/>
          </w:rPr>
          <w:t>31</w:t>
        </w:r>
        <w:r w:rsidR="00902FEB">
          <w:rPr>
            <w:noProof/>
            <w:webHidden/>
          </w:rPr>
          <w:fldChar w:fldCharType="end"/>
        </w:r>
      </w:hyperlink>
    </w:p>
    <w:p w14:paraId="6E120FB1" w14:textId="3B88794D" w:rsidR="00902FEB" w:rsidRDefault="00C57B29">
      <w:pPr>
        <w:pStyle w:val="Tabledesillustrations"/>
        <w:tabs>
          <w:tab w:val="right" w:pos="9062"/>
        </w:tabs>
        <w:rPr>
          <w:rFonts w:asciiTheme="minorHAnsi" w:eastAsiaTheme="minorEastAsia" w:hAnsiTheme="minorHAnsi"/>
          <w:noProof/>
          <w:lang w:eastAsia="fr-CH"/>
        </w:rPr>
      </w:pPr>
      <w:hyperlink w:anchor="_Toc146607385" w:history="1">
        <w:r w:rsidR="00902FEB" w:rsidRPr="00D065B9">
          <w:rPr>
            <w:rStyle w:val="Lienhypertexte"/>
            <w:noProof/>
          </w:rPr>
          <w:t>Tableau 22 : Spécificités de la librairie ESP</w:t>
        </w:r>
        <w:r w:rsidR="00902FEB">
          <w:rPr>
            <w:noProof/>
            <w:webHidden/>
          </w:rPr>
          <w:tab/>
        </w:r>
        <w:r w:rsidR="00902FEB">
          <w:rPr>
            <w:noProof/>
            <w:webHidden/>
          </w:rPr>
          <w:fldChar w:fldCharType="begin"/>
        </w:r>
        <w:r w:rsidR="00902FEB">
          <w:rPr>
            <w:noProof/>
            <w:webHidden/>
          </w:rPr>
          <w:instrText xml:space="preserve"> PAGEREF _Toc146607385 \h </w:instrText>
        </w:r>
        <w:r w:rsidR="00902FEB">
          <w:rPr>
            <w:noProof/>
            <w:webHidden/>
          </w:rPr>
        </w:r>
        <w:r w:rsidR="00902FEB">
          <w:rPr>
            <w:noProof/>
            <w:webHidden/>
          </w:rPr>
          <w:fldChar w:fldCharType="separate"/>
        </w:r>
        <w:r w:rsidR="009F5883">
          <w:rPr>
            <w:noProof/>
            <w:webHidden/>
          </w:rPr>
          <w:t>32</w:t>
        </w:r>
        <w:r w:rsidR="00902FEB">
          <w:rPr>
            <w:noProof/>
            <w:webHidden/>
          </w:rPr>
          <w:fldChar w:fldCharType="end"/>
        </w:r>
      </w:hyperlink>
    </w:p>
    <w:p w14:paraId="45F0DF6E" w14:textId="58BA464A" w:rsidR="00902FEB" w:rsidRDefault="00C57B29">
      <w:pPr>
        <w:pStyle w:val="Tabledesillustrations"/>
        <w:tabs>
          <w:tab w:val="right" w:pos="9062"/>
        </w:tabs>
        <w:rPr>
          <w:rFonts w:asciiTheme="minorHAnsi" w:eastAsiaTheme="minorEastAsia" w:hAnsiTheme="minorHAnsi"/>
          <w:noProof/>
          <w:lang w:eastAsia="fr-CH"/>
        </w:rPr>
      </w:pPr>
      <w:hyperlink w:anchor="_Toc146607386" w:history="1">
        <w:r w:rsidR="00902FEB" w:rsidRPr="00D065B9">
          <w:rPr>
            <w:rStyle w:val="Lienhypertexte"/>
            <w:noProof/>
          </w:rPr>
          <w:t>Tableau 23 : Spécificités de la librairie CHU</w:t>
        </w:r>
        <w:r w:rsidR="00902FEB">
          <w:rPr>
            <w:noProof/>
            <w:webHidden/>
          </w:rPr>
          <w:tab/>
        </w:r>
        <w:r w:rsidR="00902FEB">
          <w:rPr>
            <w:noProof/>
            <w:webHidden/>
          </w:rPr>
          <w:fldChar w:fldCharType="begin"/>
        </w:r>
        <w:r w:rsidR="00902FEB">
          <w:rPr>
            <w:noProof/>
            <w:webHidden/>
          </w:rPr>
          <w:instrText xml:space="preserve"> PAGEREF _Toc146607386 \h </w:instrText>
        </w:r>
        <w:r w:rsidR="00902FEB">
          <w:rPr>
            <w:noProof/>
            <w:webHidden/>
          </w:rPr>
        </w:r>
        <w:r w:rsidR="00902FEB">
          <w:rPr>
            <w:noProof/>
            <w:webHidden/>
          </w:rPr>
          <w:fldChar w:fldCharType="separate"/>
        </w:r>
        <w:r w:rsidR="009F5883">
          <w:rPr>
            <w:noProof/>
            <w:webHidden/>
          </w:rPr>
          <w:t>33</w:t>
        </w:r>
        <w:r w:rsidR="00902FEB">
          <w:rPr>
            <w:noProof/>
            <w:webHidden/>
          </w:rPr>
          <w:fldChar w:fldCharType="end"/>
        </w:r>
      </w:hyperlink>
    </w:p>
    <w:p w14:paraId="44B8489E" w14:textId="6955BD4B" w:rsidR="00902FEB" w:rsidRDefault="00C57B29">
      <w:pPr>
        <w:pStyle w:val="Tabledesillustrations"/>
        <w:tabs>
          <w:tab w:val="right" w:pos="9062"/>
        </w:tabs>
        <w:rPr>
          <w:rFonts w:asciiTheme="minorHAnsi" w:eastAsiaTheme="minorEastAsia" w:hAnsiTheme="minorHAnsi"/>
          <w:noProof/>
          <w:lang w:eastAsia="fr-CH"/>
        </w:rPr>
      </w:pPr>
      <w:hyperlink w:anchor="_Toc146607387" w:history="1">
        <w:r w:rsidR="00902FEB" w:rsidRPr="00D065B9">
          <w:rPr>
            <w:rStyle w:val="Lienhypertexte"/>
            <w:noProof/>
          </w:rPr>
          <w:t>Tableau 24 : Spécificités de la librairie RFIDB1ClientInterface</w:t>
        </w:r>
        <w:r w:rsidR="00902FEB">
          <w:rPr>
            <w:noProof/>
            <w:webHidden/>
          </w:rPr>
          <w:tab/>
        </w:r>
        <w:r w:rsidR="00902FEB">
          <w:rPr>
            <w:noProof/>
            <w:webHidden/>
          </w:rPr>
          <w:fldChar w:fldCharType="begin"/>
        </w:r>
        <w:r w:rsidR="00902FEB">
          <w:rPr>
            <w:noProof/>
            <w:webHidden/>
          </w:rPr>
          <w:instrText xml:space="preserve"> PAGEREF _Toc146607387 \h </w:instrText>
        </w:r>
        <w:r w:rsidR="00902FEB">
          <w:rPr>
            <w:noProof/>
            <w:webHidden/>
          </w:rPr>
        </w:r>
        <w:r w:rsidR="00902FEB">
          <w:rPr>
            <w:noProof/>
            <w:webHidden/>
          </w:rPr>
          <w:fldChar w:fldCharType="separate"/>
        </w:r>
        <w:r w:rsidR="009F5883">
          <w:rPr>
            <w:noProof/>
            <w:webHidden/>
          </w:rPr>
          <w:t>34</w:t>
        </w:r>
        <w:r w:rsidR="00902FEB">
          <w:rPr>
            <w:noProof/>
            <w:webHidden/>
          </w:rPr>
          <w:fldChar w:fldCharType="end"/>
        </w:r>
      </w:hyperlink>
    </w:p>
    <w:p w14:paraId="6CC69E14" w14:textId="0BD5497E" w:rsidR="00902FEB" w:rsidRDefault="00C57B29">
      <w:pPr>
        <w:pStyle w:val="Tabledesillustrations"/>
        <w:tabs>
          <w:tab w:val="right" w:pos="9062"/>
        </w:tabs>
        <w:rPr>
          <w:rFonts w:asciiTheme="minorHAnsi" w:eastAsiaTheme="minorEastAsia" w:hAnsiTheme="minorHAnsi"/>
          <w:noProof/>
          <w:lang w:eastAsia="fr-CH"/>
        </w:rPr>
      </w:pPr>
      <w:hyperlink w:anchor="_Toc146607388" w:history="1">
        <w:r w:rsidR="00902FEB" w:rsidRPr="00D065B9">
          <w:rPr>
            <w:rStyle w:val="Lienhypertexte"/>
            <w:noProof/>
          </w:rPr>
          <w:t>Tableau 25 : Spécificités de la librairie BZR</w:t>
        </w:r>
        <w:r w:rsidR="00902FEB">
          <w:rPr>
            <w:noProof/>
            <w:webHidden/>
          </w:rPr>
          <w:tab/>
        </w:r>
        <w:r w:rsidR="00902FEB">
          <w:rPr>
            <w:noProof/>
            <w:webHidden/>
          </w:rPr>
          <w:fldChar w:fldCharType="begin"/>
        </w:r>
        <w:r w:rsidR="00902FEB">
          <w:rPr>
            <w:noProof/>
            <w:webHidden/>
          </w:rPr>
          <w:instrText xml:space="preserve"> PAGEREF _Toc146607388 \h </w:instrText>
        </w:r>
        <w:r w:rsidR="00902FEB">
          <w:rPr>
            <w:noProof/>
            <w:webHidden/>
          </w:rPr>
        </w:r>
        <w:r w:rsidR="00902FEB">
          <w:rPr>
            <w:noProof/>
            <w:webHidden/>
          </w:rPr>
          <w:fldChar w:fldCharType="separate"/>
        </w:r>
        <w:r w:rsidR="009F5883">
          <w:rPr>
            <w:noProof/>
            <w:webHidden/>
          </w:rPr>
          <w:t>35</w:t>
        </w:r>
        <w:r w:rsidR="00902FEB">
          <w:rPr>
            <w:noProof/>
            <w:webHidden/>
          </w:rPr>
          <w:fldChar w:fldCharType="end"/>
        </w:r>
      </w:hyperlink>
    </w:p>
    <w:p w14:paraId="1AAB4673" w14:textId="5F5C0BA9" w:rsidR="00902FEB" w:rsidRDefault="00C57B29">
      <w:pPr>
        <w:pStyle w:val="Tabledesillustrations"/>
        <w:tabs>
          <w:tab w:val="right" w:pos="9062"/>
        </w:tabs>
        <w:rPr>
          <w:rFonts w:asciiTheme="minorHAnsi" w:eastAsiaTheme="minorEastAsia" w:hAnsiTheme="minorHAnsi"/>
          <w:noProof/>
          <w:lang w:eastAsia="fr-CH"/>
        </w:rPr>
      </w:pPr>
      <w:hyperlink w:anchor="_Toc146607389" w:history="1">
        <w:r w:rsidR="00902FEB" w:rsidRPr="00D065B9">
          <w:rPr>
            <w:rStyle w:val="Lienhypertexte"/>
            <w:noProof/>
          </w:rPr>
          <w:t>Tableau 26 : Spécificités de la librairie TLC5973</w:t>
        </w:r>
        <w:r w:rsidR="00902FEB">
          <w:rPr>
            <w:noProof/>
            <w:webHidden/>
          </w:rPr>
          <w:tab/>
        </w:r>
        <w:r w:rsidR="00902FEB">
          <w:rPr>
            <w:noProof/>
            <w:webHidden/>
          </w:rPr>
          <w:fldChar w:fldCharType="begin"/>
        </w:r>
        <w:r w:rsidR="00902FEB">
          <w:rPr>
            <w:noProof/>
            <w:webHidden/>
          </w:rPr>
          <w:instrText xml:space="preserve"> PAGEREF _Toc146607389 \h </w:instrText>
        </w:r>
        <w:r w:rsidR="00902FEB">
          <w:rPr>
            <w:noProof/>
            <w:webHidden/>
          </w:rPr>
        </w:r>
        <w:r w:rsidR="00902FEB">
          <w:rPr>
            <w:noProof/>
            <w:webHidden/>
          </w:rPr>
          <w:fldChar w:fldCharType="separate"/>
        </w:r>
        <w:r w:rsidR="009F5883">
          <w:rPr>
            <w:noProof/>
            <w:webHidden/>
          </w:rPr>
          <w:t>36</w:t>
        </w:r>
        <w:r w:rsidR="00902FEB">
          <w:rPr>
            <w:noProof/>
            <w:webHidden/>
          </w:rPr>
          <w:fldChar w:fldCharType="end"/>
        </w:r>
      </w:hyperlink>
    </w:p>
    <w:p w14:paraId="37BA73E2" w14:textId="2CD1B6C7" w:rsidR="00902FEB" w:rsidRDefault="00C57B29">
      <w:pPr>
        <w:pStyle w:val="Tabledesillustrations"/>
        <w:tabs>
          <w:tab w:val="right" w:pos="9062"/>
        </w:tabs>
        <w:rPr>
          <w:rFonts w:asciiTheme="minorHAnsi" w:eastAsiaTheme="minorEastAsia" w:hAnsiTheme="minorHAnsi"/>
          <w:noProof/>
          <w:lang w:eastAsia="fr-CH"/>
        </w:rPr>
      </w:pPr>
      <w:hyperlink w:anchor="_Toc146607390" w:history="1">
        <w:r w:rsidR="00902FEB" w:rsidRPr="00D065B9">
          <w:rPr>
            <w:rStyle w:val="Lienhypertexte"/>
            <w:noProof/>
          </w:rPr>
          <w:t>Tableau 27 : Liste du matériel de mesure</w:t>
        </w:r>
        <w:r w:rsidR="00902FEB">
          <w:rPr>
            <w:noProof/>
            <w:webHidden/>
          </w:rPr>
          <w:tab/>
        </w:r>
        <w:r w:rsidR="00902FEB">
          <w:rPr>
            <w:noProof/>
            <w:webHidden/>
          </w:rPr>
          <w:fldChar w:fldCharType="begin"/>
        </w:r>
        <w:r w:rsidR="00902FEB">
          <w:rPr>
            <w:noProof/>
            <w:webHidden/>
          </w:rPr>
          <w:instrText xml:space="preserve"> PAGEREF _Toc146607390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06FC713C" w14:textId="1BFB1938" w:rsidR="00902FEB" w:rsidRDefault="00C57B29">
      <w:pPr>
        <w:pStyle w:val="Tabledesillustrations"/>
        <w:tabs>
          <w:tab w:val="right" w:pos="9062"/>
        </w:tabs>
        <w:rPr>
          <w:rFonts w:asciiTheme="minorHAnsi" w:eastAsiaTheme="minorEastAsia" w:hAnsiTheme="minorHAnsi"/>
          <w:noProof/>
          <w:lang w:eastAsia="fr-CH"/>
        </w:rPr>
      </w:pPr>
      <w:hyperlink w:anchor="_Toc146607391" w:history="1">
        <w:r w:rsidR="00902FEB" w:rsidRPr="00D065B9">
          <w:rPr>
            <w:rStyle w:val="Lienhypertexte"/>
            <w:noProof/>
          </w:rPr>
          <w:t>Tableau 28 : Points de tests – Mesure convertisseur AC/DC</w:t>
        </w:r>
        <w:r w:rsidR="00902FEB">
          <w:rPr>
            <w:noProof/>
            <w:webHidden/>
          </w:rPr>
          <w:tab/>
        </w:r>
        <w:r w:rsidR="00902FEB">
          <w:rPr>
            <w:noProof/>
            <w:webHidden/>
          </w:rPr>
          <w:fldChar w:fldCharType="begin"/>
        </w:r>
        <w:r w:rsidR="00902FEB">
          <w:rPr>
            <w:noProof/>
            <w:webHidden/>
          </w:rPr>
          <w:instrText xml:space="preserve"> PAGEREF _Toc146607391 \h </w:instrText>
        </w:r>
        <w:r w:rsidR="00902FEB">
          <w:rPr>
            <w:noProof/>
            <w:webHidden/>
          </w:rPr>
        </w:r>
        <w:r w:rsidR="00902FEB">
          <w:rPr>
            <w:noProof/>
            <w:webHidden/>
          </w:rPr>
          <w:fldChar w:fldCharType="separate"/>
        </w:r>
        <w:r w:rsidR="009F5883">
          <w:rPr>
            <w:noProof/>
            <w:webHidden/>
          </w:rPr>
          <w:t>39</w:t>
        </w:r>
        <w:r w:rsidR="00902FEB">
          <w:rPr>
            <w:noProof/>
            <w:webHidden/>
          </w:rPr>
          <w:fldChar w:fldCharType="end"/>
        </w:r>
      </w:hyperlink>
    </w:p>
    <w:p w14:paraId="1D90ACE4" w14:textId="138AC996" w:rsidR="00902FEB" w:rsidRDefault="00C57B29">
      <w:pPr>
        <w:pStyle w:val="Tabledesillustrations"/>
        <w:tabs>
          <w:tab w:val="right" w:pos="9062"/>
        </w:tabs>
        <w:rPr>
          <w:rFonts w:asciiTheme="minorHAnsi" w:eastAsiaTheme="minorEastAsia" w:hAnsiTheme="minorHAnsi"/>
          <w:noProof/>
          <w:lang w:eastAsia="fr-CH"/>
        </w:rPr>
      </w:pPr>
      <w:hyperlink w:anchor="_Toc146607392" w:history="1">
        <w:r w:rsidR="00902FEB" w:rsidRPr="00D065B9">
          <w:rPr>
            <w:rStyle w:val="Lienhypertexte"/>
            <w:noProof/>
          </w:rPr>
          <w:t>Tableau 29 : Points de tests - Mesure commutation 230VAC</w:t>
        </w:r>
        <w:r w:rsidR="00902FEB">
          <w:rPr>
            <w:noProof/>
            <w:webHidden/>
          </w:rPr>
          <w:tab/>
        </w:r>
        <w:r w:rsidR="00902FEB">
          <w:rPr>
            <w:noProof/>
            <w:webHidden/>
          </w:rPr>
          <w:fldChar w:fldCharType="begin"/>
        </w:r>
        <w:r w:rsidR="00902FEB">
          <w:rPr>
            <w:noProof/>
            <w:webHidden/>
          </w:rPr>
          <w:instrText xml:space="preserve"> PAGEREF _Toc146607392 \h </w:instrText>
        </w:r>
        <w:r w:rsidR="00902FEB">
          <w:rPr>
            <w:noProof/>
            <w:webHidden/>
          </w:rPr>
        </w:r>
        <w:r w:rsidR="00902FEB">
          <w:rPr>
            <w:noProof/>
            <w:webHidden/>
          </w:rPr>
          <w:fldChar w:fldCharType="separate"/>
        </w:r>
        <w:r w:rsidR="009F5883">
          <w:rPr>
            <w:noProof/>
            <w:webHidden/>
          </w:rPr>
          <w:t>40</w:t>
        </w:r>
        <w:r w:rsidR="00902FEB">
          <w:rPr>
            <w:noProof/>
            <w:webHidden/>
          </w:rPr>
          <w:fldChar w:fldCharType="end"/>
        </w:r>
      </w:hyperlink>
    </w:p>
    <w:p w14:paraId="5245731B" w14:textId="74FE6605" w:rsidR="00902FEB" w:rsidRDefault="00C57B29">
      <w:pPr>
        <w:pStyle w:val="Tabledesillustrations"/>
        <w:tabs>
          <w:tab w:val="right" w:pos="9062"/>
        </w:tabs>
        <w:rPr>
          <w:rFonts w:asciiTheme="minorHAnsi" w:eastAsiaTheme="minorEastAsia" w:hAnsiTheme="minorHAnsi"/>
          <w:noProof/>
          <w:lang w:eastAsia="fr-CH"/>
        </w:rPr>
      </w:pPr>
      <w:hyperlink w:anchor="_Toc146607393" w:history="1">
        <w:r w:rsidR="00902FEB" w:rsidRPr="00D065B9">
          <w:rPr>
            <w:rStyle w:val="Lienhypertexte"/>
            <w:noProof/>
          </w:rPr>
          <w:t>Tableau 30 : Points de tests - Mesure UART RFID</w:t>
        </w:r>
        <w:r w:rsidR="00902FEB">
          <w:rPr>
            <w:noProof/>
            <w:webHidden/>
          </w:rPr>
          <w:tab/>
        </w:r>
        <w:r w:rsidR="00902FEB">
          <w:rPr>
            <w:noProof/>
            <w:webHidden/>
          </w:rPr>
          <w:fldChar w:fldCharType="begin"/>
        </w:r>
        <w:r w:rsidR="00902FEB">
          <w:rPr>
            <w:noProof/>
            <w:webHidden/>
          </w:rPr>
          <w:instrText xml:space="preserve"> PAGEREF _Toc146607393 \h </w:instrText>
        </w:r>
        <w:r w:rsidR="00902FEB">
          <w:rPr>
            <w:noProof/>
            <w:webHidden/>
          </w:rPr>
        </w:r>
        <w:r w:rsidR="00902FEB">
          <w:rPr>
            <w:noProof/>
            <w:webHidden/>
          </w:rPr>
          <w:fldChar w:fldCharType="separate"/>
        </w:r>
        <w:r w:rsidR="009F5883">
          <w:rPr>
            <w:noProof/>
            <w:webHidden/>
          </w:rPr>
          <w:t>41</w:t>
        </w:r>
        <w:r w:rsidR="00902FEB">
          <w:rPr>
            <w:noProof/>
            <w:webHidden/>
          </w:rPr>
          <w:fldChar w:fldCharType="end"/>
        </w:r>
      </w:hyperlink>
    </w:p>
    <w:p w14:paraId="4D5DA933" w14:textId="41C35A1D" w:rsidR="00902FEB" w:rsidRDefault="00C57B29">
      <w:pPr>
        <w:pStyle w:val="Tabledesillustrations"/>
        <w:tabs>
          <w:tab w:val="right" w:pos="9062"/>
        </w:tabs>
        <w:rPr>
          <w:rFonts w:asciiTheme="minorHAnsi" w:eastAsiaTheme="minorEastAsia" w:hAnsiTheme="minorHAnsi"/>
          <w:noProof/>
          <w:lang w:eastAsia="fr-CH"/>
        </w:rPr>
      </w:pPr>
      <w:hyperlink w:anchor="_Toc146607394" w:history="1">
        <w:r w:rsidR="00902FEB" w:rsidRPr="00D065B9">
          <w:rPr>
            <w:rStyle w:val="Lienhypertexte"/>
            <w:noProof/>
          </w:rPr>
          <w:t>Tableau 31 : Points de tests - Mesure UART ESP32</w:t>
        </w:r>
        <w:r w:rsidR="00902FEB">
          <w:rPr>
            <w:noProof/>
            <w:webHidden/>
          </w:rPr>
          <w:tab/>
        </w:r>
        <w:r w:rsidR="00902FEB">
          <w:rPr>
            <w:noProof/>
            <w:webHidden/>
          </w:rPr>
          <w:fldChar w:fldCharType="begin"/>
        </w:r>
        <w:r w:rsidR="00902FEB">
          <w:rPr>
            <w:noProof/>
            <w:webHidden/>
          </w:rPr>
          <w:instrText xml:space="preserve"> PAGEREF _Toc146607394 \h </w:instrText>
        </w:r>
        <w:r w:rsidR="00902FEB">
          <w:rPr>
            <w:noProof/>
            <w:webHidden/>
          </w:rPr>
        </w:r>
        <w:r w:rsidR="00902FEB">
          <w:rPr>
            <w:noProof/>
            <w:webHidden/>
          </w:rPr>
          <w:fldChar w:fldCharType="separate"/>
        </w:r>
        <w:r w:rsidR="009F5883">
          <w:rPr>
            <w:noProof/>
            <w:webHidden/>
          </w:rPr>
          <w:t>42</w:t>
        </w:r>
        <w:r w:rsidR="00902FEB">
          <w:rPr>
            <w:noProof/>
            <w:webHidden/>
          </w:rPr>
          <w:fldChar w:fldCharType="end"/>
        </w:r>
      </w:hyperlink>
    </w:p>
    <w:p w14:paraId="1D30F3EE" w14:textId="7F9728AC" w:rsidR="00902FEB" w:rsidRDefault="00C57B29">
      <w:pPr>
        <w:pStyle w:val="Tabledesillustrations"/>
        <w:tabs>
          <w:tab w:val="right" w:pos="9062"/>
        </w:tabs>
        <w:rPr>
          <w:rFonts w:asciiTheme="minorHAnsi" w:eastAsiaTheme="minorEastAsia" w:hAnsiTheme="minorHAnsi"/>
          <w:noProof/>
          <w:lang w:eastAsia="fr-CH"/>
        </w:rPr>
      </w:pPr>
      <w:hyperlink w:anchor="_Toc146607395" w:history="1">
        <w:r w:rsidR="00902FEB" w:rsidRPr="00D065B9">
          <w:rPr>
            <w:rStyle w:val="Lienhypertexte"/>
            <w:noProof/>
          </w:rPr>
          <w:t>Tableau 32 : Points de tests - Mesure TLC5973</w:t>
        </w:r>
        <w:r w:rsidR="00902FEB">
          <w:rPr>
            <w:noProof/>
            <w:webHidden/>
          </w:rPr>
          <w:tab/>
        </w:r>
        <w:r w:rsidR="00902FEB">
          <w:rPr>
            <w:noProof/>
            <w:webHidden/>
          </w:rPr>
          <w:fldChar w:fldCharType="begin"/>
        </w:r>
        <w:r w:rsidR="00902FEB">
          <w:rPr>
            <w:noProof/>
            <w:webHidden/>
          </w:rPr>
          <w:instrText xml:space="preserve"> PAGEREF _Toc146607395 \h </w:instrText>
        </w:r>
        <w:r w:rsidR="00902FEB">
          <w:rPr>
            <w:noProof/>
            <w:webHidden/>
          </w:rPr>
        </w:r>
        <w:r w:rsidR="00902FEB">
          <w:rPr>
            <w:noProof/>
            <w:webHidden/>
          </w:rPr>
          <w:fldChar w:fldCharType="separate"/>
        </w:r>
        <w:r w:rsidR="009F5883">
          <w:rPr>
            <w:noProof/>
            <w:webHidden/>
          </w:rPr>
          <w:t>43</w:t>
        </w:r>
        <w:r w:rsidR="00902FEB">
          <w:rPr>
            <w:noProof/>
            <w:webHidden/>
          </w:rPr>
          <w:fldChar w:fldCharType="end"/>
        </w:r>
      </w:hyperlink>
    </w:p>
    <w:p w14:paraId="7A0AA23C" w14:textId="58674138" w:rsidR="00902FEB" w:rsidRDefault="00C57B29">
      <w:pPr>
        <w:pStyle w:val="Tabledesillustrations"/>
        <w:tabs>
          <w:tab w:val="right" w:pos="9062"/>
        </w:tabs>
        <w:rPr>
          <w:rFonts w:asciiTheme="minorHAnsi" w:eastAsiaTheme="minorEastAsia" w:hAnsiTheme="minorHAnsi"/>
          <w:noProof/>
          <w:lang w:eastAsia="fr-CH"/>
        </w:rPr>
      </w:pPr>
      <w:hyperlink w:anchor="_Toc146607396" w:history="1">
        <w:r w:rsidR="00902FEB" w:rsidRPr="00D065B9">
          <w:rPr>
            <w:rStyle w:val="Lienhypertexte"/>
            <w:noProof/>
          </w:rPr>
          <w:t>Tableau 33 : Points de tests - Mesure Buzzer</w:t>
        </w:r>
        <w:r w:rsidR="00902FEB">
          <w:rPr>
            <w:noProof/>
            <w:webHidden/>
          </w:rPr>
          <w:tab/>
        </w:r>
        <w:r w:rsidR="00902FEB">
          <w:rPr>
            <w:noProof/>
            <w:webHidden/>
          </w:rPr>
          <w:fldChar w:fldCharType="begin"/>
        </w:r>
        <w:r w:rsidR="00902FEB">
          <w:rPr>
            <w:noProof/>
            <w:webHidden/>
          </w:rPr>
          <w:instrText xml:space="preserve"> PAGEREF _Toc146607396 \h </w:instrText>
        </w:r>
        <w:r w:rsidR="00902FEB">
          <w:rPr>
            <w:noProof/>
            <w:webHidden/>
          </w:rPr>
        </w:r>
        <w:r w:rsidR="00902FEB">
          <w:rPr>
            <w:noProof/>
            <w:webHidden/>
          </w:rPr>
          <w:fldChar w:fldCharType="separate"/>
        </w:r>
        <w:r w:rsidR="009F5883">
          <w:rPr>
            <w:noProof/>
            <w:webHidden/>
          </w:rPr>
          <w:t>44</w:t>
        </w:r>
        <w:r w:rsidR="00902FEB">
          <w:rPr>
            <w:noProof/>
            <w:webHidden/>
          </w:rPr>
          <w:fldChar w:fldCharType="end"/>
        </w:r>
      </w:hyperlink>
    </w:p>
    <w:p w14:paraId="04FEE185" w14:textId="3AE65911" w:rsidR="00902FEB" w:rsidRDefault="00C57B29">
      <w:pPr>
        <w:pStyle w:val="Tabledesillustrations"/>
        <w:tabs>
          <w:tab w:val="right" w:pos="9062"/>
        </w:tabs>
        <w:rPr>
          <w:rFonts w:asciiTheme="minorHAnsi" w:eastAsiaTheme="minorEastAsia" w:hAnsiTheme="minorHAnsi"/>
          <w:noProof/>
          <w:lang w:eastAsia="fr-CH"/>
        </w:rPr>
      </w:pPr>
      <w:hyperlink w:anchor="_Toc146607397" w:history="1">
        <w:r w:rsidR="00902FEB" w:rsidRPr="00D065B9">
          <w:rPr>
            <w:rStyle w:val="Lienhypertexte"/>
            <w:noProof/>
          </w:rPr>
          <w:t>Tableau 34 : Etat d'avancement du projet</w:t>
        </w:r>
        <w:r w:rsidR="00902FEB">
          <w:rPr>
            <w:noProof/>
            <w:webHidden/>
          </w:rPr>
          <w:tab/>
        </w:r>
        <w:r w:rsidR="00902FEB">
          <w:rPr>
            <w:noProof/>
            <w:webHidden/>
          </w:rPr>
          <w:fldChar w:fldCharType="begin"/>
        </w:r>
        <w:r w:rsidR="00902FEB">
          <w:rPr>
            <w:noProof/>
            <w:webHidden/>
          </w:rPr>
          <w:instrText xml:space="preserve"> PAGEREF _Toc146607397 \h </w:instrText>
        </w:r>
        <w:r w:rsidR="00902FEB">
          <w:rPr>
            <w:noProof/>
            <w:webHidden/>
          </w:rPr>
        </w:r>
        <w:r w:rsidR="00902FEB">
          <w:rPr>
            <w:noProof/>
            <w:webHidden/>
          </w:rPr>
          <w:fldChar w:fldCharType="separate"/>
        </w:r>
        <w:r w:rsidR="009F5883">
          <w:rPr>
            <w:noProof/>
            <w:webHidden/>
          </w:rPr>
          <w:t>45</w:t>
        </w:r>
        <w:r w:rsidR="00902FEB">
          <w:rPr>
            <w:noProof/>
            <w:webHidden/>
          </w:rPr>
          <w:fldChar w:fldCharType="end"/>
        </w:r>
      </w:hyperlink>
    </w:p>
    <w:p w14:paraId="48866673" w14:textId="7BD0371C" w:rsidR="00055E28" w:rsidRDefault="008211FE" w:rsidP="008211FE">
      <w:pPr>
        <w:pStyle w:val="Titre1"/>
      </w:pPr>
      <w:r>
        <w:fldChar w:fldCharType="end"/>
      </w:r>
      <w:bookmarkStart w:id="219" w:name="_Toc146607291"/>
      <w:r>
        <w:t>Equations</w:t>
      </w:r>
      <w:bookmarkEnd w:id="219"/>
    </w:p>
    <w:p w14:paraId="6552B298" w14:textId="3A4EDD87"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Équation" </w:instrText>
      </w:r>
      <w:r>
        <w:fldChar w:fldCharType="separate"/>
      </w:r>
      <w:hyperlink w:anchor="_Toc146607398" w:history="1">
        <w:r w:rsidR="00902FEB" w:rsidRPr="00465F15">
          <w:rPr>
            <w:rStyle w:val="Lienhypertexte"/>
            <w:noProof/>
          </w:rPr>
          <w:t>Équation 1 : Résistance de base du transistor</w:t>
        </w:r>
        <w:r w:rsidR="00902FEB">
          <w:rPr>
            <w:noProof/>
            <w:webHidden/>
          </w:rPr>
          <w:tab/>
        </w:r>
        <w:r w:rsidR="00902FEB">
          <w:rPr>
            <w:noProof/>
            <w:webHidden/>
          </w:rPr>
          <w:fldChar w:fldCharType="begin"/>
        </w:r>
        <w:r w:rsidR="00902FEB">
          <w:rPr>
            <w:noProof/>
            <w:webHidden/>
          </w:rPr>
          <w:instrText xml:space="preserve"> PAGEREF _Toc146607398 \h </w:instrText>
        </w:r>
        <w:r w:rsidR="00902FEB">
          <w:rPr>
            <w:noProof/>
            <w:webHidden/>
          </w:rPr>
        </w:r>
        <w:r w:rsidR="00902FEB">
          <w:rPr>
            <w:noProof/>
            <w:webHidden/>
          </w:rPr>
          <w:fldChar w:fldCharType="separate"/>
        </w:r>
        <w:r w:rsidR="009F5883">
          <w:rPr>
            <w:noProof/>
            <w:webHidden/>
          </w:rPr>
          <w:t>11</w:t>
        </w:r>
        <w:r w:rsidR="00902FEB">
          <w:rPr>
            <w:noProof/>
            <w:webHidden/>
          </w:rPr>
          <w:fldChar w:fldCharType="end"/>
        </w:r>
      </w:hyperlink>
    </w:p>
    <w:p w14:paraId="309A53AD" w14:textId="44D1E6AB" w:rsidR="00902FEB" w:rsidRDefault="00C57B29">
      <w:pPr>
        <w:pStyle w:val="Tabledesillustrations"/>
        <w:tabs>
          <w:tab w:val="right" w:pos="9062"/>
        </w:tabs>
        <w:rPr>
          <w:rFonts w:asciiTheme="minorHAnsi" w:eastAsiaTheme="minorEastAsia" w:hAnsiTheme="minorHAnsi"/>
          <w:noProof/>
          <w:lang w:eastAsia="fr-CH"/>
        </w:rPr>
      </w:pPr>
      <w:hyperlink w:anchor="_Toc146607399" w:history="1">
        <w:r w:rsidR="00902FEB" w:rsidRPr="00465F15">
          <w:rPr>
            <w:rStyle w:val="Lienhypertexte"/>
            <w:noProof/>
          </w:rPr>
          <w:t>Équation 2 : Calcul des condensateurs du quartz externe</w:t>
        </w:r>
        <w:r w:rsidR="00902FEB">
          <w:rPr>
            <w:noProof/>
            <w:webHidden/>
          </w:rPr>
          <w:tab/>
        </w:r>
        <w:r w:rsidR="00902FEB">
          <w:rPr>
            <w:noProof/>
            <w:webHidden/>
          </w:rPr>
          <w:fldChar w:fldCharType="begin"/>
        </w:r>
        <w:r w:rsidR="00902FEB">
          <w:rPr>
            <w:noProof/>
            <w:webHidden/>
          </w:rPr>
          <w:instrText xml:space="preserve"> PAGEREF _Toc146607399 \h </w:instrText>
        </w:r>
        <w:r w:rsidR="00902FEB">
          <w:rPr>
            <w:noProof/>
            <w:webHidden/>
          </w:rPr>
        </w:r>
        <w:r w:rsidR="00902FEB">
          <w:rPr>
            <w:noProof/>
            <w:webHidden/>
          </w:rPr>
          <w:fldChar w:fldCharType="separate"/>
        </w:r>
        <w:r w:rsidR="009F5883">
          <w:rPr>
            <w:noProof/>
            <w:webHidden/>
          </w:rPr>
          <w:t>13</w:t>
        </w:r>
        <w:r w:rsidR="00902FEB">
          <w:rPr>
            <w:noProof/>
            <w:webHidden/>
          </w:rPr>
          <w:fldChar w:fldCharType="end"/>
        </w:r>
      </w:hyperlink>
    </w:p>
    <w:p w14:paraId="2B88E140" w14:textId="47783D25" w:rsidR="00902FEB" w:rsidRDefault="00C57B29">
      <w:pPr>
        <w:pStyle w:val="Tabledesillustrations"/>
        <w:tabs>
          <w:tab w:val="right" w:pos="9062"/>
        </w:tabs>
        <w:rPr>
          <w:rFonts w:asciiTheme="minorHAnsi" w:eastAsiaTheme="minorEastAsia" w:hAnsiTheme="minorHAnsi"/>
          <w:noProof/>
          <w:lang w:eastAsia="fr-CH"/>
        </w:rPr>
      </w:pPr>
      <w:hyperlink w:anchor="_Toc146607400" w:history="1">
        <w:r w:rsidR="00902FEB" w:rsidRPr="00465F15">
          <w:rPr>
            <w:rStyle w:val="Lienhypertexte"/>
            <w:noProof/>
          </w:rPr>
          <w:t>Équation 3 : Résistance de limitation de courant du TLC5973</w:t>
        </w:r>
        <w:r w:rsidR="00902FEB">
          <w:rPr>
            <w:noProof/>
            <w:webHidden/>
          </w:rPr>
          <w:tab/>
        </w:r>
        <w:r w:rsidR="00902FEB">
          <w:rPr>
            <w:noProof/>
            <w:webHidden/>
          </w:rPr>
          <w:fldChar w:fldCharType="begin"/>
        </w:r>
        <w:r w:rsidR="00902FEB">
          <w:rPr>
            <w:noProof/>
            <w:webHidden/>
          </w:rPr>
          <w:instrText xml:space="preserve"> PAGEREF _Toc146607400 \h </w:instrText>
        </w:r>
        <w:r w:rsidR="00902FEB">
          <w:rPr>
            <w:noProof/>
            <w:webHidden/>
          </w:rPr>
        </w:r>
        <w:r w:rsidR="00902FEB">
          <w:rPr>
            <w:noProof/>
            <w:webHidden/>
          </w:rPr>
          <w:fldChar w:fldCharType="separate"/>
        </w:r>
        <w:r w:rsidR="009F5883">
          <w:rPr>
            <w:noProof/>
            <w:webHidden/>
          </w:rPr>
          <w:t>18</w:t>
        </w:r>
        <w:r w:rsidR="00902FEB">
          <w:rPr>
            <w:noProof/>
            <w:webHidden/>
          </w:rPr>
          <w:fldChar w:fldCharType="end"/>
        </w:r>
      </w:hyperlink>
    </w:p>
    <w:p w14:paraId="3D362014" w14:textId="0EB70E8B" w:rsidR="00902FEB" w:rsidRDefault="00C57B29">
      <w:pPr>
        <w:pStyle w:val="Tabledesillustrations"/>
        <w:tabs>
          <w:tab w:val="right" w:pos="9062"/>
        </w:tabs>
        <w:rPr>
          <w:rFonts w:asciiTheme="minorHAnsi" w:eastAsiaTheme="minorEastAsia" w:hAnsiTheme="minorHAnsi"/>
          <w:noProof/>
          <w:lang w:eastAsia="fr-CH"/>
        </w:rPr>
      </w:pPr>
      <w:hyperlink w:anchor="_Toc146607401" w:history="1">
        <w:r w:rsidR="00902FEB" w:rsidRPr="00465F15">
          <w:rPr>
            <w:rStyle w:val="Lienhypertexte"/>
            <w:noProof/>
          </w:rPr>
          <w:t>Équation 4 : Calcul de la résistance des LEDs témoins</w:t>
        </w:r>
        <w:r w:rsidR="00902FEB">
          <w:rPr>
            <w:noProof/>
            <w:webHidden/>
          </w:rPr>
          <w:tab/>
        </w:r>
        <w:r w:rsidR="00902FEB">
          <w:rPr>
            <w:noProof/>
            <w:webHidden/>
          </w:rPr>
          <w:fldChar w:fldCharType="begin"/>
        </w:r>
        <w:r w:rsidR="00902FEB">
          <w:rPr>
            <w:noProof/>
            <w:webHidden/>
          </w:rPr>
          <w:instrText xml:space="preserve"> PAGEREF _Toc146607401 \h </w:instrText>
        </w:r>
        <w:r w:rsidR="00902FEB">
          <w:rPr>
            <w:noProof/>
            <w:webHidden/>
          </w:rPr>
        </w:r>
        <w:r w:rsidR="00902FEB">
          <w:rPr>
            <w:noProof/>
            <w:webHidden/>
          </w:rPr>
          <w:fldChar w:fldCharType="separate"/>
        </w:r>
        <w:r w:rsidR="009F5883">
          <w:rPr>
            <w:noProof/>
            <w:webHidden/>
          </w:rPr>
          <w:t>19</w:t>
        </w:r>
        <w:r w:rsidR="00902FEB">
          <w:rPr>
            <w:noProof/>
            <w:webHidden/>
          </w:rPr>
          <w:fldChar w:fldCharType="end"/>
        </w:r>
      </w:hyperlink>
    </w:p>
    <w:p w14:paraId="60797236" w14:textId="1488B5FF" w:rsidR="00902FEB" w:rsidRDefault="00C57B29">
      <w:pPr>
        <w:pStyle w:val="Tabledesillustrations"/>
        <w:tabs>
          <w:tab w:val="right" w:pos="9062"/>
        </w:tabs>
        <w:rPr>
          <w:rFonts w:asciiTheme="minorHAnsi" w:eastAsiaTheme="minorEastAsia" w:hAnsiTheme="minorHAnsi"/>
          <w:noProof/>
          <w:lang w:eastAsia="fr-CH"/>
        </w:rPr>
      </w:pPr>
      <w:hyperlink w:anchor="_Toc146607402" w:history="1">
        <w:r w:rsidR="00902FEB" w:rsidRPr="00465F15">
          <w:rPr>
            <w:rStyle w:val="Lienhypertexte"/>
            <w:noProof/>
          </w:rPr>
          <w:t>Équation 5 : Calcul du prescaler minimum</w:t>
        </w:r>
        <w:r w:rsidR="00902FEB">
          <w:rPr>
            <w:noProof/>
            <w:webHidden/>
          </w:rPr>
          <w:tab/>
        </w:r>
        <w:r w:rsidR="00902FEB">
          <w:rPr>
            <w:noProof/>
            <w:webHidden/>
          </w:rPr>
          <w:fldChar w:fldCharType="begin"/>
        </w:r>
        <w:r w:rsidR="00902FEB">
          <w:rPr>
            <w:noProof/>
            <w:webHidden/>
          </w:rPr>
          <w:instrText xml:space="preserve"> PAGEREF _Toc146607402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2E1F5E61" w14:textId="2354886F" w:rsidR="00902FEB" w:rsidRDefault="00C57B29">
      <w:pPr>
        <w:pStyle w:val="Tabledesillustrations"/>
        <w:tabs>
          <w:tab w:val="right" w:pos="9062"/>
        </w:tabs>
        <w:rPr>
          <w:rFonts w:asciiTheme="minorHAnsi" w:eastAsiaTheme="minorEastAsia" w:hAnsiTheme="minorHAnsi"/>
          <w:noProof/>
          <w:lang w:eastAsia="fr-CH"/>
        </w:rPr>
      </w:pPr>
      <w:hyperlink w:anchor="_Toc146607403" w:history="1">
        <w:r w:rsidR="00902FEB" w:rsidRPr="00465F15">
          <w:rPr>
            <w:rStyle w:val="Lienhypertexte"/>
            <w:noProof/>
          </w:rPr>
          <w:t>Équation 6 : Calcul de la période d'un timer</w:t>
        </w:r>
        <w:r w:rsidR="00902FEB">
          <w:rPr>
            <w:noProof/>
            <w:webHidden/>
          </w:rPr>
          <w:tab/>
        </w:r>
        <w:r w:rsidR="00902FEB">
          <w:rPr>
            <w:noProof/>
            <w:webHidden/>
          </w:rPr>
          <w:fldChar w:fldCharType="begin"/>
        </w:r>
        <w:r w:rsidR="00902FEB">
          <w:rPr>
            <w:noProof/>
            <w:webHidden/>
          </w:rPr>
          <w:instrText xml:space="preserve"> PAGEREF _Toc146607403 \h </w:instrText>
        </w:r>
        <w:r w:rsidR="00902FEB">
          <w:rPr>
            <w:noProof/>
            <w:webHidden/>
          </w:rPr>
        </w:r>
        <w:r w:rsidR="00902FEB">
          <w:rPr>
            <w:noProof/>
            <w:webHidden/>
          </w:rPr>
          <w:fldChar w:fldCharType="separate"/>
        </w:r>
        <w:r w:rsidR="009F5883">
          <w:rPr>
            <w:noProof/>
            <w:webHidden/>
          </w:rPr>
          <w:t>37</w:t>
        </w:r>
        <w:r w:rsidR="00902FEB">
          <w:rPr>
            <w:noProof/>
            <w:webHidden/>
          </w:rPr>
          <w:fldChar w:fldCharType="end"/>
        </w:r>
      </w:hyperlink>
    </w:p>
    <w:p w14:paraId="19135A1A" w14:textId="3A4ADED0" w:rsidR="008760E4" w:rsidRPr="00537868" w:rsidRDefault="008211FE" w:rsidP="00CA5AA4">
      <w:pPr>
        <w:pStyle w:val="Titre1"/>
      </w:pPr>
      <w:r>
        <w:fldChar w:fldCharType="end"/>
      </w:r>
      <w:bookmarkStart w:id="220" w:name="_Toc146607292"/>
      <w:r w:rsidR="008760E4" w:rsidRPr="00537868">
        <w:t>Annexes</w:t>
      </w:r>
      <w:bookmarkEnd w:id="220"/>
    </w:p>
    <w:p w14:paraId="02ABC2A7" w14:textId="5A2CB6B0" w:rsidR="00282B24" w:rsidRPr="00537868" w:rsidRDefault="00282B24" w:rsidP="00D97689">
      <w:pPr>
        <w:pStyle w:val="Titre2"/>
      </w:pPr>
      <w:bookmarkStart w:id="221" w:name="_Ref145058489"/>
      <w:bookmarkStart w:id="222" w:name="_Toc146607293"/>
      <w:r w:rsidRPr="00537868">
        <w:t>Cahier des charges</w:t>
      </w:r>
      <w:bookmarkEnd w:id="221"/>
      <w:bookmarkEnd w:id="222"/>
    </w:p>
    <w:p w14:paraId="006955FC" w14:textId="378FC285" w:rsidR="00282B24" w:rsidRPr="00537868" w:rsidRDefault="00282B24" w:rsidP="00D97689">
      <w:pPr>
        <w:pStyle w:val="Titre2"/>
      </w:pPr>
      <w:bookmarkStart w:id="223" w:name="_Ref146361361"/>
      <w:bookmarkStart w:id="224" w:name="_Toc146607294"/>
      <w:r w:rsidRPr="00537868">
        <w:t>Planification</w:t>
      </w:r>
      <w:bookmarkEnd w:id="223"/>
      <w:bookmarkEnd w:id="224"/>
    </w:p>
    <w:p w14:paraId="21262D1A" w14:textId="342B1443" w:rsidR="00282B24" w:rsidRPr="00537868" w:rsidRDefault="00282B24" w:rsidP="00D97689">
      <w:pPr>
        <w:pStyle w:val="Titre2"/>
      </w:pPr>
      <w:bookmarkStart w:id="225" w:name="_Toc146607295"/>
      <w:r w:rsidRPr="00537868">
        <w:t>Journal de travail</w:t>
      </w:r>
      <w:bookmarkEnd w:id="225"/>
    </w:p>
    <w:p w14:paraId="73B51AEA" w14:textId="1A0EC439" w:rsidR="00282B24" w:rsidRDefault="00282B24" w:rsidP="00D97689">
      <w:pPr>
        <w:pStyle w:val="Titre2"/>
      </w:pPr>
      <w:bookmarkStart w:id="226" w:name="_Ref146361364"/>
      <w:bookmarkStart w:id="227" w:name="_Toc146607296"/>
      <w:r w:rsidRPr="00537868">
        <w:t>Procès-verbaux des séances hebdomadaires</w:t>
      </w:r>
      <w:bookmarkEnd w:id="226"/>
      <w:bookmarkEnd w:id="227"/>
    </w:p>
    <w:p w14:paraId="4D9F8F3B" w14:textId="45F489D2" w:rsidR="00F82222" w:rsidRDefault="00F82222" w:rsidP="00F82222">
      <w:pPr>
        <w:pStyle w:val="Titre2"/>
      </w:pPr>
      <w:bookmarkStart w:id="228" w:name="_Ref146463495"/>
      <w:bookmarkStart w:id="229" w:name="_Toc146607297"/>
      <w:r>
        <w:t>Schémas électroniques</w:t>
      </w:r>
      <w:bookmarkEnd w:id="228"/>
      <w:bookmarkEnd w:id="229"/>
    </w:p>
    <w:p w14:paraId="5158043F" w14:textId="5ED068B6" w:rsidR="00805FD0" w:rsidRDefault="00805FD0" w:rsidP="00805FD0">
      <w:pPr>
        <w:pStyle w:val="Paragraphedeliste"/>
        <w:numPr>
          <w:ilvl w:val="0"/>
          <w:numId w:val="11"/>
        </w:numPr>
      </w:pPr>
      <w:r>
        <w:t>Schéma bloc</w:t>
      </w:r>
    </w:p>
    <w:p w14:paraId="7C4E04CD" w14:textId="613B9D14" w:rsidR="00805FD0" w:rsidRDefault="00805FD0" w:rsidP="00805FD0">
      <w:pPr>
        <w:pStyle w:val="Paragraphedeliste"/>
        <w:numPr>
          <w:ilvl w:val="0"/>
          <w:numId w:val="11"/>
        </w:numPr>
      </w:pPr>
      <w:r>
        <w:t>Puissance</w:t>
      </w:r>
    </w:p>
    <w:p w14:paraId="4705E028" w14:textId="0F479A87" w:rsidR="00805FD0" w:rsidRDefault="00805FD0" w:rsidP="00805FD0">
      <w:pPr>
        <w:pStyle w:val="Paragraphedeliste"/>
        <w:numPr>
          <w:ilvl w:val="0"/>
          <w:numId w:val="11"/>
        </w:numPr>
      </w:pPr>
      <w:r>
        <w:t>PIC32</w:t>
      </w:r>
    </w:p>
    <w:p w14:paraId="48FFE431" w14:textId="13F265D7" w:rsidR="00805FD0" w:rsidRDefault="00805FD0" w:rsidP="00805FD0">
      <w:pPr>
        <w:pStyle w:val="Paragraphedeliste"/>
        <w:numPr>
          <w:ilvl w:val="0"/>
          <w:numId w:val="11"/>
        </w:numPr>
      </w:pPr>
      <w:r>
        <w:t>Ethernet</w:t>
      </w:r>
    </w:p>
    <w:p w14:paraId="5539A50C" w14:textId="1DA54C3B" w:rsidR="00805FD0" w:rsidRDefault="00805FD0" w:rsidP="00805FD0">
      <w:pPr>
        <w:pStyle w:val="Paragraphedeliste"/>
        <w:numPr>
          <w:ilvl w:val="0"/>
          <w:numId w:val="11"/>
        </w:numPr>
      </w:pPr>
      <w:r>
        <w:t>ESP32</w:t>
      </w:r>
    </w:p>
    <w:p w14:paraId="696A3EF6" w14:textId="47BDA73C" w:rsidR="00805FD0" w:rsidRDefault="00805FD0" w:rsidP="00805FD0">
      <w:pPr>
        <w:pStyle w:val="Paragraphedeliste"/>
        <w:numPr>
          <w:ilvl w:val="0"/>
          <w:numId w:val="11"/>
        </w:numPr>
      </w:pPr>
      <w:r>
        <w:t>RFID</w:t>
      </w:r>
    </w:p>
    <w:p w14:paraId="51C58DA6" w14:textId="222C23B0" w:rsidR="00805FD0" w:rsidRPr="00805FD0" w:rsidRDefault="00805FD0" w:rsidP="00805FD0">
      <w:pPr>
        <w:pStyle w:val="Paragraphedeliste"/>
        <w:numPr>
          <w:ilvl w:val="0"/>
          <w:numId w:val="11"/>
        </w:numPr>
      </w:pPr>
      <w:r>
        <w:t>Interfaces</w:t>
      </w:r>
    </w:p>
    <w:p w14:paraId="06F48801" w14:textId="197C37D7" w:rsidR="000E744C" w:rsidRDefault="000E744C" w:rsidP="000E744C">
      <w:pPr>
        <w:pStyle w:val="Titre2"/>
      </w:pPr>
      <w:bookmarkStart w:id="230" w:name="_Ref146463528"/>
      <w:bookmarkStart w:id="231" w:name="_Toc146607298"/>
      <w:r>
        <w:t>Fichiers de fabrication</w:t>
      </w:r>
      <w:bookmarkEnd w:id="230"/>
      <w:bookmarkEnd w:id="231"/>
    </w:p>
    <w:p w14:paraId="4D770560" w14:textId="1C99B32F" w:rsidR="0078627B" w:rsidRDefault="0078627B" w:rsidP="0078627B">
      <w:pPr>
        <w:pStyle w:val="Paragraphedeliste"/>
        <w:numPr>
          <w:ilvl w:val="0"/>
          <w:numId w:val="10"/>
        </w:numPr>
      </w:pPr>
      <w:r>
        <w:t>Vues des projections du PCB</w:t>
      </w:r>
    </w:p>
    <w:p w14:paraId="4F7BC5B3" w14:textId="09EC242B" w:rsidR="00805FD0" w:rsidRDefault="00805FD0" w:rsidP="0078627B">
      <w:pPr>
        <w:pStyle w:val="Paragraphedeliste"/>
        <w:numPr>
          <w:ilvl w:val="0"/>
          <w:numId w:val="10"/>
        </w:numPr>
      </w:pPr>
      <w:r>
        <w:t>Cotations du PCB et composants</w:t>
      </w:r>
    </w:p>
    <w:p w14:paraId="69A0B52B" w14:textId="32021475" w:rsidR="0078627B" w:rsidRDefault="0078627B" w:rsidP="0078627B">
      <w:pPr>
        <w:pStyle w:val="Paragraphedeliste"/>
        <w:numPr>
          <w:ilvl w:val="0"/>
          <w:numId w:val="10"/>
        </w:numPr>
      </w:pPr>
      <w:r>
        <w:t>Vues des couches du PCB</w:t>
      </w:r>
    </w:p>
    <w:p w14:paraId="14D79B8E" w14:textId="0252172D" w:rsidR="0078627B" w:rsidRDefault="00805FD0" w:rsidP="0078627B">
      <w:pPr>
        <w:pStyle w:val="Paragraphedeliste"/>
        <w:numPr>
          <w:ilvl w:val="0"/>
          <w:numId w:val="10"/>
        </w:numPr>
      </w:pPr>
      <w:r>
        <w:t>Vues réalistes du PCB</w:t>
      </w:r>
    </w:p>
    <w:p w14:paraId="224FDAC3" w14:textId="79BE7292" w:rsidR="00805FD0" w:rsidRPr="0078627B" w:rsidRDefault="00805FD0" w:rsidP="0078627B">
      <w:pPr>
        <w:pStyle w:val="Paragraphedeliste"/>
        <w:numPr>
          <w:ilvl w:val="0"/>
          <w:numId w:val="10"/>
        </w:numPr>
      </w:pPr>
      <w:r>
        <w:t>Liste des composants</w:t>
      </w:r>
    </w:p>
    <w:p w14:paraId="4A65D231" w14:textId="6BADCA60" w:rsidR="000E744C" w:rsidRPr="000E744C" w:rsidRDefault="000E744C" w:rsidP="000E744C">
      <w:pPr>
        <w:pStyle w:val="Titre2"/>
      </w:pPr>
      <w:bookmarkStart w:id="232" w:name="_Ref146463278"/>
      <w:bookmarkStart w:id="233" w:name="_Toc146607299"/>
      <w:r>
        <w:t>Liste des règles Altium</w:t>
      </w:r>
      <w:bookmarkEnd w:id="232"/>
      <w:bookmarkEnd w:id="233"/>
    </w:p>
    <w:p w14:paraId="4DD25674" w14:textId="3BDE4DC9" w:rsidR="0056045C" w:rsidRDefault="00395B8E" w:rsidP="00395B8E">
      <w:pPr>
        <w:pStyle w:val="Titre2"/>
      </w:pPr>
      <w:bookmarkStart w:id="234" w:name="_Ref146569092"/>
      <w:bookmarkStart w:id="235" w:name="_Toc146607300"/>
      <w:r>
        <w:t>Code source</w:t>
      </w:r>
      <w:r w:rsidR="0056045C">
        <w:t xml:space="preserve"> </w:t>
      </w:r>
      <w:proofErr w:type="spellStart"/>
      <w:r w:rsidR="0056045C">
        <w:t>firmware</w:t>
      </w:r>
      <w:bookmarkEnd w:id="234"/>
      <w:bookmarkEnd w:id="235"/>
      <w:proofErr w:type="spellEnd"/>
    </w:p>
    <w:p w14:paraId="11912864" w14:textId="14F53250" w:rsidR="000E744C" w:rsidRPr="000E744C" w:rsidRDefault="000E744C" w:rsidP="000E744C">
      <w:pPr>
        <w:pStyle w:val="Titre2"/>
      </w:pPr>
      <w:bookmarkStart w:id="236" w:name="_Toc146607301"/>
      <w:r>
        <w:t>Fiche de modifications</w:t>
      </w:r>
      <w:bookmarkEnd w:id="236"/>
    </w:p>
    <w:p w14:paraId="73CD67CD" w14:textId="2C1C5691" w:rsidR="0056045C" w:rsidRPr="0056045C" w:rsidRDefault="0056045C" w:rsidP="00395B8E">
      <w:pPr>
        <w:pStyle w:val="Titre2"/>
      </w:pPr>
      <w:bookmarkStart w:id="237" w:name="_Toc146607302"/>
      <w:r>
        <w:t>Mode d’emploi</w:t>
      </w:r>
      <w:bookmarkEnd w:id="237"/>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238E6" w14:textId="77777777" w:rsidR="00C57B29" w:rsidRPr="00537868" w:rsidRDefault="00C57B29" w:rsidP="00557ADD">
      <w:pPr>
        <w:spacing w:before="0" w:after="0" w:line="240" w:lineRule="auto"/>
      </w:pPr>
      <w:r w:rsidRPr="00537868">
        <w:separator/>
      </w:r>
    </w:p>
  </w:endnote>
  <w:endnote w:type="continuationSeparator" w:id="0">
    <w:p w14:paraId="75807E7F" w14:textId="77777777" w:rsidR="00C57B29" w:rsidRPr="00537868" w:rsidRDefault="00C57B29"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78E08AD3" w:rsidR="00AC30D9" w:rsidRPr="00537868" w:rsidRDefault="00AC30D9">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F5883">
      <w:rPr>
        <w:noProof/>
      </w:rPr>
      <w:t>15</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677DAB" w14:textId="77777777" w:rsidR="00C57B29" w:rsidRPr="00537868" w:rsidRDefault="00C57B29" w:rsidP="00557ADD">
      <w:pPr>
        <w:spacing w:before="0" w:after="0" w:line="240" w:lineRule="auto"/>
      </w:pPr>
      <w:r w:rsidRPr="00537868">
        <w:separator/>
      </w:r>
    </w:p>
  </w:footnote>
  <w:footnote w:type="continuationSeparator" w:id="0">
    <w:p w14:paraId="5AD45E3F" w14:textId="77777777" w:rsidR="00C57B29" w:rsidRPr="00537868" w:rsidRDefault="00C57B29"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AC30D9" w:rsidRPr="00537868" w:rsidRDefault="00AC30D9"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5A31543F"/>
    <w:multiLevelType w:val="hybridMultilevel"/>
    <w:tmpl w:val="A0BCE91E"/>
    <w:lvl w:ilvl="0" w:tplc="399C690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6DB1F6A"/>
    <w:multiLevelType w:val="multilevel"/>
    <w:tmpl w:val="36C47344"/>
    <w:name w:val="2312-Num2"/>
    <w:numStyleLink w:val="2312-Numerotation"/>
  </w:abstractNum>
  <w:abstractNum w:abstractNumId="7" w15:restartNumberingAfterBreak="0">
    <w:nsid w:val="6A6D1961"/>
    <w:multiLevelType w:val="hybridMultilevel"/>
    <w:tmpl w:val="6DAAADA8"/>
    <w:lvl w:ilvl="0" w:tplc="E9E80E8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770A6"/>
    <w:rsid w:val="00082ACD"/>
    <w:rsid w:val="0009794C"/>
    <w:rsid w:val="000A3752"/>
    <w:rsid w:val="000B2528"/>
    <w:rsid w:val="000B3AB3"/>
    <w:rsid w:val="000C2F69"/>
    <w:rsid w:val="000C53A3"/>
    <w:rsid w:val="000D114A"/>
    <w:rsid w:val="000D3C01"/>
    <w:rsid w:val="000E3D04"/>
    <w:rsid w:val="000E6C5F"/>
    <w:rsid w:val="000E744C"/>
    <w:rsid w:val="000F6102"/>
    <w:rsid w:val="0010580E"/>
    <w:rsid w:val="0011384E"/>
    <w:rsid w:val="00117117"/>
    <w:rsid w:val="001202AB"/>
    <w:rsid w:val="00122DE2"/>
    <w:rsid w:val="001236E1"/>
    <w:rsid w:val="00133D32"/>
    <w:rsid w:val="00141243"/>
    <w:rsid w:val="00153AB9"/>
    <w:rsid w:val="00154A97"/>
    <w:rsid w:val="00160E7D"/>
    <w:rsid w:val="00165D7C"/>
    <w:rsid w:val="00170C6A"/>
    <w:rsid w:val="00173DB3"/>
    <w:rsid w:val="00184974"/>
    <w:rsid w:val="00194221"/>
    <w:rsid w:val="001945FF"/>
    <w:rsid w:val="0019714E"/>
    <w:rsid w:val="001B3089"/>
    <w:rsid w:val="001B48D0"/>
    <w:rsid w:val="001E09AA"/>
    <w:rsid w:val="001E4178"/>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5DAE"/>
    <w:rsid w:val="00287676"/>
    <w:rsid w:val="00291918"/>
    <w:rsid w:val="00293D82"/>
    <w:rsid w:val="0029415F"/>
    <w:rsid w:val="00297220"/>
    <w:rsid w:val="002B6F8F"/>
    <w:rsid w:val="002C0605"/>
    <w:rsid w:val="002C61B1"/>
    <w:rsid w:val="002D142D"/>
    <w:rsid w:val="002D2D84"/>
    <w:rsid w:val="002D4469"/>
    <w:rsid w:val="002E64D4"/>
    <w:rsid w:val="003009F4"/>
    <w:rsid w:val="00302BBE"/>
    <w:rsid w:val="003049DF"/>
    <w:rsid w:val="00306347"/>
    <w:rsid w:val="003138F8"/>
    <w:rsid w:val="0031518F"/>
    <w:rsid w:val="00322D9E"/>
    <w:rsid w:val="00324F7F"/>
    <w:rsid w:val="003402BD"/>
    <w:rsid w:val="00343AB5"/>
    <w:rsid w:val="003460C3"/>
    <w:rsid w:val="00360D35"/>
    <w:rsid w:val="003709DB"/>
    <w:rsid w:val="003765F8"/>
    <w:rsid w:val="00376C41"/>
    <w:rsid w:val="00380D2A"/>
    <w:rsid w:val="00390461"/>
    <w:rsid w:val="00391B93"/>
    <w:rsid w:val="00392B42"/>
    <w:rsid w:val="00395B8E"/>
    <w:rsid w:val="003960AB"/>
    <w:rsid w:val="003A2201"/>
    <w:rsid w:val="003A2CC3"/>
    <w:rsid w:val="003B3FA1"/>
    <w:rsid w:val="003C3C03"/>
    <w:rsid w:val="003C48DD"/>
    <w:rsid w:val="003C628A"/>
    <w:rsid w:val="003C72C2"/>
    <w:rsid w:val="003D1EF0"/>
    <w:rsid w:val="003D2C7A"/>
    <w:rsid w:val="003E015A"/>
    <w:rsid w:val="003E2713"/>
    <w:rsid w:val="003E313C"/>
    <w:rsid w:val="0040514E"/>
    <w:rsid w:val="004054E9"/>
    <w:rsid w:val="004108AE"/>
    <w:rsid w:val="00414BC7"/>
    <w:rsid w:val="0042660F"/>
    <w:rsid w:val="00426AD1"/>
    <w:rsid w:val="0042775D"/>
    <w:rsid w:val="00435989"/>
    <w:rsid w:val="0044422D"/>
    <w:rsid w:val="00452102"/>
    <w:rsid w:val="00461D01"/>
    <w:rsid w:val="004661E1"/>
    <w:rsid w:val="00470851"/>
    <w:rsid w:val="00471339"/>
    <w:rsid w:val="00475662"/>
    <w:rsid w:val="004777C8"/>
    <w:rsid w:val="00482071"/>
    <w:rsid w:val="00487560"/>
    <w:rsid w:val="00490D29"/>
    <w:rsid w:val="004A512D"/>
    <w:rsid w:val="004A5840"/>
    <w:rsid w:val="004B18C3"/>
    <w:rsid w:val="004B520A"/>
    <w:rsid w:val="004C2D40"/>
    <w:rsid w:val="004C4000"/>
    <w:rsid w:val="004D70A5"/>
    <w:rsid w:val="004D7F39"/>
    <w:rsid w:val="004E425B"/>
    <w:rsid w:val="004E5D5C"/>
    <w:rsid w:val="004E6E62"/>
    <w:rsid w:val="004F272A"/>
    <w:rsid w:val="004F417C"/>
    <w:rsid w:val="004F5358"/>
    <w:rsid w:val="00505134"/>
    <w:rsid w:val="00510953"/>
    <w:rsid w:val="00514318"/>
    <w:rsid w:val="00514D82"/>
    <w:rsid w:val="00521BF1"/>
    <w:rsid w:val="00531FDB"/>
    <w:rsid w:val="00533006"/>
    <w:rsid w:val="00535D80"/>
    <w:rsid w:val="00537868"/>
    <w:rsid w:val="005432E9"/>
    <w:rsid w:val="0055025A"/>
    <w:rsid w:val="00553255"/>
    <w:rsid w:val="00557ADD"/>
    <w:rsid w:val="0056045C"/>
    <w:rsid w:val="00567DE9"/>
    <w:rsid w:val="00580919"/>
    <w:rsid w:val="0058140E"/>
    <w:rsid w:val="005819BC"/>
    <w:rsid w:val="00585450"/>
    <w:rsid w:val="005901EA"/>
    <w:rsid w:val="00590243"/>
    <w:rsid w:val="005917CD"/>
    <w:rsid w:val="0059753C"/>
    <w:rsid w:val="005A0895"/>
    <w:rsid w:val="005A2823"/>
    <w:rsid w:val="005A6ED2"/>
    <w:rsid w:val="005B4796"/>
    <w:rsid w:val="005C0C22"/>
    <w:rsid w:val="005D7F11"/>
    <w:rsid w:val="005E1237"/>
    <w:rsid w:val="005E63FB"/>
    <w:rsid w:val="005E7B9C"/>
    <w:rsid w:val="005F0768"/>
    <w:rsid w:val="00600202"/>
    <w:rsid w:val="0062155B"/>
    <w:rsid w:val="006439EF"/>
    <w:rsid w:val="0064633D"/>
    <w:rsid w:val="006479B4"/>
    <w:rsid w:val="006566FB"/>
    <w:rsid w:val="00663E5E"/>
    <w:rsid w:val="00676BF6"/>
    <w:rsid w:val="00684D1D"/>
    <w:rsid w:val="006926AF"/>
    <w:rsid w:val="006936B6"/>
    <w:rsid w:val="00694AC5"/>
    <w:rsid w:val="006A027F"/>
    <w:rsid w:val="006A2E1E"/>
    <w:rsid w:val="006A5834"/>
    <w:rsid w:val="006B0841"/>
    <w:rsid w:val="006B5C63"/>
    <w:rsid w:val="006B6B40"/>
    <w:rsid w:val="006D47C8"/>
    <w:rsid w:val="006E4A98"/>
    <w:rsid w:val="006F386A"/>
    <w:rsid w:val="006F4B47"/>
    <w:rsid w:val="0070382F"/>
    <w:rsid w:val="0070774A"/>
    <w:rsid w:val="00711671"/>
    <w:rsid w:val="007142F7"/>
    <w:rsid w:val="00723916"/>
    <w:rsid w:val="007268E4"/>
    <w:rsid w:val="0073113A"/>
    <w:rsid w:val="00736A25"/>
    <w:rsid w:val="00741082"/>
    <w:rsid w:val="007536BF"/>
    <w:rsid w:val="0076325D"/>
    <w:rsid w:val="00770B33"/>
    <w:rsid w:val="00775181"/>
    <w:rsid w:val="007810C4"/>
    <w:rsid w:val="0078627B"/>
    <w:rsid w:val="00793FD8"/>
    <w:rsid w:val="007A2175"/>
    <w:rsid w:val="007A4C02"/>
    <w:rsid w:val="007B055B"/>
    <w:rsid w:val="007B423F"/>
    <w:rsid w:val="007B477C"/>
    <w:rsid w:val="007B589C"/>
    <w:rsid w:val="007D3F22"/>
    <w:rsid w:val="007E06E1"/>
    <w:rsid w:val="007E557B"/>
    <w:rsid w:val="007E590B"/>
    <w:rsid w:val="00800164"/>
    <w:rsid w:val="008017D1"/>
    <w:rsid w:val="00805FD0"/>
    <w:rsid w:val="00811631"/>
    <w:rsid w:val="0082027A"/>
    <w:rsid w:val="0082049D"/>
    <w:rsid w:val="008211FE"/>
    <w:rsid w:val="00830ECE"/>
    <w:rsid w:val="00842FA1"/>
    <w:rsid w:val="00844240"/>
    <w:rsid w:val="008526A6"/>
    <w:rsid w:val="00855A95"/>
    <w:rsid w:val="008760E4"/>
    <w:rsid w:val="008A6247"/>
    <w:rsid w:val="008A6C68"/>
    <w:rsid w:val="008A7BBC"/>
    <w:rsid w:val="008B1A96"/>
    <w:rsid w:val="008B228F"/>
    <w:rsid w:val="008B2869"/>
    <w:rsid w:val="008D16D6"/>
    <w:rsid w:val="008E40AF"/>
    <w:rsid w:val="008E5C2B"/>
    <w:rsid w:val="008E79B0"/>
    <w:rsid w:val="008F266D"/>
    <w:rsid w:val="008F3F7E"/>
    <w:rsid w:val="00902FEB"/>
    <w:rsid w:val="00903211"/>
    <w:rsid w:val="00911365"/>
    <w:rsid w:val="00914004"/>
    <w:rsid w:val="009143A2"/>
    <w:rsid w:val="00927C61"/>
    <w:rsid w:val="00940FA5"/>
    <w:rsid w:val="0094624C"/>
    <w:rsid w:val="00961C1D"/>
    <w:rsid w:val="00967BBB"/>
    <w:rsid w:val="009824D2"/>
    <w:rsid w:val="00983124"/>
    <w:rsid w:val="0098327B"/>
    <w:rsid w:val="00984954"/>
    <w:rsid w:val="0098594E"/>
    <w:rsid w:val="009874EC"/>
    <w:rsid w:val="009A04EF"/>
    <w:rsid w:val="009A095D"/>
    <w:rsid w:val="009A441E"/>
    <w:rsid w:val="009A5B0B"/>
    <w:rsid w:val="009B1A71"/>
    <w:rsid w:val="009B5C0D"/>
    <w:rsid w:val="009C00B6"/>
    <w:rsid w:val="009C0329"/>
    <w:rsid w:val="009C1BB3"/>
    <w:rsid w:val="009C4F46"/>
    <w:rsid w:val="009D3051"/>
    <w:rsid w:val="009D35AC"/>
    <w:rsid w:val="009D41F3"/>
    <w:rsid w:val="009E449B"/>
    <w:rsid w:val="009F5001"/>
    <w:rsid w:val="009F5883"/>
    <w:rsid w:val="00A0126C"/>
    <w:rsid w:val="00A179B0"/>
    <w:rsid w:val="00A32C10"/>
    <w:rsid w:val="00A34F1E"/>
    <w:rsid w:val="00A36937"/>
    <w:rsid w:val="00A4491E"/>
    <w:rsid w:val="00A47A3F"/>
    <w:rsid w:val="00A57A57"/>
    <w:rsid w:val="00A80E2F"/>
    <w:rsid w:val="00A8686A"/>
    <w:rsid w:val="00A87DB7"/>
    <w:rsid w:val="00A9101F"/>
    <w:rsid w:val="00A931B7"/>
    <w:rsid w:val="00A94B0B"/>
    <w:rsid w:val="00A95882"/>
    <w:rsid w:val="00A96FF3"/>
    <w:rsid w:val="00AA27E2"/>
    <w:rsid w:val="00AC30D9"/>
    <w:rsid w:val="00AC386D"/>
    <w:rsid w:val="00AC3E9B"/>
    <w:rsid w:val="00AC4A84"/>
    <w:rsid w:val="00AC58D4"/>
    <w:rsid w:val="00AC7EF3"/>
    <w:rsid w:val="00AD29D0"/>
    <w:rsid w:val="00AD2D8F"/>
    <w:rsid w:val="00AF3DC0"/>
    <w:rsid w:val="00AF4F88"/>
    <w:rsid w:val="00B07C1D"/>
    <w:rsid w:val="00B15C01"/>
    <w:rsid w:val="00B16120"/>
    <w:rsid w:val="00B23996"/>
    <w:rsid w:val="00B25B7F"/>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43509"/>
    <w:rsid w:val="00C50B23"/>
    <w:rsid w:val="00C55EA9"/>
    <w:rsid w:val="00C57B29"/>
    <w:rsid w:val="00C62731"/>
    <w:rsid w:val="00C76160"/>
    <w:rsid w:val="00C77532"/>
    <w:rsid w:val="00C876D7"/>
    <w:rsid w:val="00C93A0C"/>
    <w:rsid w:val="00CA2AD1"/>
    <w:rsid w:val="00CA5AA4"/>
    <w:rsid w:val="00CA7583"/>
    <w:rsid w:val="00CA7C28"/>
    <w:rsid w:val="00CB3C9F"/>
    <w:rsid w:val="00CB3FCA"/>
    <w:rsid w:val="00CB62A5"/>
    <w:rsid w:val="00CC5018"/>
    <w:rsid w:val="00CC5BB6"/>
    <w:rsid w:val="00CD345A"/>
    <w:rsid w:val="00CD3C60"/>
    <w:rsid w:val="00CD44E9"/>
    <w:rsid w:val="00CD6881"/>
    <w:rsid w:val="00CE79A7"/>
    <w:rsid w:val="00CF55A1"/>
    <w:rsid w:val="00D02187"/>
    <w:rsid w:val="00D04595"/>
    <w:rsid w:val="00D05249"/>
    <w:rsid w:val="00D12C9D"/>
    <w:rsid w:val="00D1731F"/>
    <w:rsid w:val="00D26023"/>
    <w:rsid w:val="00D2735B"/>
    <w:rsid w:val="00D306E0"/>
    <w:rsid w:val="00D3373A"/>
    <w:rsid w:val="00D7149B"/>
    <w:rsid w:val="00D80EA5"/>
    <w:rsid w:val="00D8608E"/>
    <w:rsid w:val="00D90F53"/>
    <w:rsid w:val="00D91AEE"/>
    <w:rsid w:val="00D97689"/>
    <w:rsid w:val="00D97A36"/>
    <w:rsid w:val="00D97B0B"/>
    <w:rsid w:val="00DA004F"/>
    <w:rsid w:val="00DB2118"/>
    <w:rsid w:val="00DB29E6"/>
    <w:rsid w:val="00DB57F1"/>
    <w:rsid w:val="00DB5C8C"/>
    <w:rsid w:val="00DD03DB"/>
    <w:rsid w:val="00DD2BB6"/>
    <w:rsid w:val="00DE2217"/>
    <w:rsid w:val="00DF1B79"/>
    <w:rsid w:val="00DF23B9"/>
    <w:rsid w:val="00DF2BD4"/>
    <w:rsid w:val="00DF59CC"/>
    <w:rsid w:val="00DF7743"/>
    <w:rsid w:val="00E04FBC"/>
    <w:rsid w:val="00E21435"/>
    <w:rsid w:val="00E23498"/>
    <w:rsid w:val="00E2521E"/>
    <w:rsid w:val="00E27CD6"/>
    <w:rsid w:val="00E32D8D"/>
    <w:rsid w:val="00E33089"/>
    <w:rsid w:val="00E40A31"/>
    <w:rsid w:val="00E51E5C"/>
    <w:rsid w:val="00E543C4"/>
    <w:rsid w:val="00E61812"/>
    <w:rsid w:val="00E6287F"/>
    <w:rsid w:val="00E739C9"/>
    <w:rsid w:val="00E8129A"/>
    <w:rsid w:val="00E82FD0"/>
    <w:rsid w:val="00E8325C"/>
    <w:rsid w:val="00E84CD5"/>
    <w:rsid w:val="00EB531D"/>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56F89"/>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BBB"/>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customStyle="1" w:styleId="UnresolvedMention">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 w:type="paragraph" w:customStyle="1" w:styleId="etatcdcsymboles">
    <w:name w:val="etat_cdc_symboles"/>
    <w:basedOn w:val="texte-Tableaux"/>
    <w:link w:val="etatcdcsymbolesCar"/>
    <w:qFormat/>
    <w:rsid w:val="00EB531D"/>
    <w:pPr>
      <w:jc w:val="center"/>
    </w:pPr>
    <w:rPr>
      <w:rFonts w:ascii="Wingdings" w:hAnsi="Wingdings"/>
      <w:b/>
      <w:color w:val="70AD47" w:themeColor="accent6"/>
      <w:sz w:val="32"/>
    </w:rPr>
  </w:style>
  <w:style w:type="character" w:customStyle="1" w:styleId="etatcdcsymbolesCar">
    <w:name w:val="etat_cdc_symboles Car"/>
    <w:basedOn w:val="texte-TableauxCar"/>
    <w:link w:val="etatcdcsymboles"/>
    <w:rsid w:val="00EB531D"/>
    <w:rPr>
      <w:rFonts w:ascii="Wingdings" w:hAnsi="Wingdings"/>
      <w:b/>
      <w:color w:val="70AD47" w:themeColor="accent6"/>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file:///C:\microchip\harmony\v2_06\apps\2312_BadgePlace\doc\rapport\2312_BadgePlace_Santos_2023.docx" TargetMode="External"/><Relationship Id="rId21" Type="http://schemas.openxmlformats.org/officeDocument/2006/relationships/image" Target="media/image8.jp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hyperlink" Target="file:///C:\microchip\harmony\v2_06\apps\2312_BadgePlace\doc\rapport\2312_BadgePlace_Santos_2023.docx" TargetMode="External"/><Relationship Id="rId16" Type="http://schemas.openxmlformats.org/officeDocument/2006/relationships/image" Target="media/image5.PNG"/><Relationship Id="rId107" Type="http://schemas.openxmlformats.org/officeDocument/2006/relationships/hyperlink" Target="file:///C:\microchip\harmony\v2_06\apps\2312_BadgePlace\doc\rapport\2312_BadgePlace_Santos_2023.docx" TargetMode="External"/><Relationship Id="rId11" Type="http://schemas.openxmlformats.org/officeDocument/2006/relationships/image" Target="media/image2.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53" Type="http://schemas.openxmlformats.org/officeDocument/2006/relationships/image" Target="media/image32.emf"/><Relationship Id="rId58" Type="http://schemas.openxmlformats.org/officeDocument/2006/relationships/image" Target="media/image36.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7.png"/><Relationship Id="rId123" Type="http://schemas.openxmlformats.org/officeDocument/2006/relationships/hyperlink" Target="file:///C:\microchip\harmony\v2_06\apps\2312_BadgePlace\doc\rapport\2312_BadgePlace_Santos_2023.docx" TargetMode="Externa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8.png"/><Relationship Id="rId90" Type="http://schemas.openxmlformats.org/officeDocument/2006/relationships/image" Target="media/image66.png"/><Relationship Id="rId95" Type="http://schemas.openxmlformats.org/officeDocument/2006/relationships/image" Target="media/image71.png"/><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79.jpeg"/><Relationship Id="rId113" Type="http://schemas.openxmlformats.org/officeDocument/2006/relationships/hyperlink" Target="file:///C:\microchip\harmony\v2_06\apps\2312_BadgePlace\doc\rapport\2312_BadgePlace_Santos_2023.docx" TargetMode="External"/><Relationship Id="rId118" Type="http://schemas.openxmlformats.org/officeDocument/2006/relationships/hyperlink" Target="file:///C:\microchip\harmony\v2_06\apps\2312_BadgePlace\doc\rapport\2312_BadgePlace_Santos_2023.docx" TargetMode="External"/><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hyperlink" Target="file:///C:\microchip\harmony\v2_06\apps\2312_BadgePlace\doc\rapport\2312_BadgePlace_Santos_2023.doc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103" Type="http://schemas.openxmlformats.org/officeDocument/2006/relationships/hyperlink" Target="https://wavedrom.com/" TargetMode="External"/><Relationship Id="rId108" Type="http://schemas.openxmlformats.org/officeDocument/2006/relationships/hyperlink" Target="file:///C:\microchip\harmony\v2_06\apps\2312_BadgePlace\doc\rapport\2312_BadgePlace_Santos_2023.docx" TargetMode="External"/><Relationship Id="rId116" Type="http://schemas.openxmlformats.org/officeDocument/2006/relationships/hyperlink" Target="file:///C:\microchip\harmony\v2_06\apps\2312_BadgePlace\doc\rapport\2312_BadgePlace_Santos_2023.docx" TargetMode="External"/><Relationship Id="rId124" Type="http://schemas.openxmlformats.org/officeDocument/2006/relationships/hyperlink" Target="file:///C:\microchip\harmony\v2_06\apps\2312_BadgePlace\doc\rapport\2312_BadgePlace_Santos_2023.docx" TargetMode="External"/><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hyperlink" Target="file:///C:\microchip\harmony\v2_06\apps\2312_BadgePlace\doc\rapport\2312_BadgePlace_Santos_202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6" Type="http://schemas.openxmlformats.org/officeDocument/2006/relationships/hyperlink" Target="file:///C:\microchip\harmony\v2_06\apps\2312_BadgePlace\doc\rapport\2312_BadgePlace_Santos_2023.docx" TargetMode="External"/><Relationship Id="rId114" Type="http://schemas.openxmlformats.org/officeDocument/2006/relationships/hyperlink" Target="file:///C:\microchip\harmony\v2_06\apps\2312_BadgePlace\doc\rapport\2312_BadgePlace_Santos_2023.docx" TargetMode="External"/><Relationship Id="rId119" Type="http://schemas.openxmlformats.org/officeDocument/2006/relationships/hyperlink" Target="file:///C:\microchip\harmony\v2_06\apps\2312_BadgePlace\doc\rapport\2312_BadgePlace_Santos_2023.docx" TargetMode="Externa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hyperlink" Target="https://thenounproject.com/" TargetMode="External"/><Relationship Id="rId122" Type="http://schemas.openxmlformats.org/officeDocument/2006/relationships/hyperlink" Target="file:///C:\microchip\harmony\v2_06\apps\2312_BadgePlace\doc\rapport\2312_BadgePlace_Santos_2023.docx"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39" Type="http://schemas.openxmlformats.org/officeDocument/2006/relationships/image" Target="media/image22.emf"/><Relationship Id="rId109" Type="http://schemas.openxmlformats.org/officeDocument/2006/relationships/hyperlink" Target="file:///C:\microchip\harmony\v2_06\apps\2312_BadgePlace\doc\rapport\2312_BadgePlace_Santos_2023.docx" TargetMode="External"/><Relationship Id="rId34" Type="http://schemas.openxmlformats.org/officeDocument/2006/relationships/image" Target="media/image18.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78.png"/><Relationship Id="rId120" Type="http://schemas.openxmlformats.org/officeDocument/2006/relationships/hyperlink" Target="file:///C:\microchip\harmony\v2_06\apps\2312_BadgePlace\doc\rapport\2312_BadgePlace_Santos_2023.docx"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3.jpeg"/><Relationship Id="rId45" Type="http://schemas.openxmlformats.org/officeDocument/2006/relationships/image" Target="media/image26.emf"/><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hyperlink" Target="file:///C:\microchip\harmony\v2_06\apps\2312_BadgePlace\doc\rapport\2312_BadgePlace_Santos_2023.docx" TargetMode="External"/><Relationship Id="rId115" Type="http://schemas.openxmlformats.org/officeDocument/2006/relationships/hyperlink" Target="file:///C:\microchip\harmony\v2_06\apps\2312_BadgePlace\doc\rapport\2312_BadgePlace_Santos_2023.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372C2-EDC2-4E39-BFA9-78B0CA4B2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5</TotalTime>
  <Pages>53</Pages>
  <Words>16125</Words>
  <Characters>88689</Characters>
  <Application>Microsoft Office Word</Application>
  <DocSecurity>0</DocSecurity>
  <Lines>739</Lines>
  <Paragraphs>20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0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124</cp:revision>
  <cp:lastPrinted>2023-09-26T06:18:00Z</cp:lastPrinted>
  <dcterms:created xsi:type="dcterms:W3CDTF">2023-09-04T12:02:00Z</dcterms:created>
  <dcterms:modified xsi:type="dcterms:W3CDTF">2023-09-2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YvfUqzn"/&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